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3A4C1FB2" w:rsidR="00C81D94" w:rsidRPr="00955DAE" w:rsidRDefault="00630CD1" w:rsidP="00EB247F">
      <w:pPr>
        <w:pStyle w:val="TableofFigures"/>
        <w:tabs>
          <w:tab w:val="right" w:leader="dot" w:pos="9350"/>
        </w:tabs>
        <w:rPr>
          <w:rStyle w:val="Hyperlink"/>
        </w:rPr>
      </w:pPr>
      <w:r w:rsidRPr="00955DAE">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FF732D" w:rsidRPr="00E91BE1" w:rsidRDefault="00FF732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B3483E3" w:rsidR="00FF732D" w:rsidRPr="00E91BE1" w:rsidRDefault="00FF732D"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Public Transit</w:t>
                            </w:r>
                          </w:p>
                          <w:p w14:paraId="6774E85B" w14:textId="77777777" w:rsidR="00FF732D" w:rsidRPr="00EB247F" w:rsidRDefault="00FF732D" w:rsidP="00EB247F">
                            <w:pPr>
                              <w:spacing w:line="240" w:lineRule="auto"/>
                              <w:jc w:val="center"/>
                              <w:rPr>
                                <w:rFonts w:cs="Times New Roman"/>
                                <w:smallCaps/>
                                <w:color w:val="404040" w:themeColor="text1" w:themeTint="BF"/>
                                <w:sz w:val="36"/>
                                <w:szCs w:val="36"/>
                              </w:rPr>
                            </w:pPr>
                          </w:p>
                          <w:p w14:paraId="4699D449" w14:textId="59F28C7E"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w:t>
                            </w:r>
                          </w:p>
                          <w:p w14:paraId="1671E118" w14:textId="46CDA986"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 Community</w:t>
                            </w:r>
                          </w:p>
                          <w:p w14:paraId="29D510C4" w14:textId="4ECD57AB"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Transport Efficiency, Urban Planning, Public Transportation, Buses, BRT, Metros, Tram, Informal Transport, Commuter Rail, Collective Transport, Rapid Transit</w:t>
                            </w:r>
                            <w:r w:rsidR="00BF03CB">
                              <w:rPr>
                                <w:rFonts w:cs="Times New Roman"/>
                                <w:smallCaps/>
                                <w:color w:val="404040" w:themeColor="text1" w:themeTint="BF"/>
                                <w:sz w:val="36"/>
                                <w:szCs w:val="36"/>
                              </w:rPr>
                              <w:t>, Mass Transit</w:t>
                            </w:r>
                          </w:p>
                          <w:p w14:paraId="4FD71E35" w14:textId="77777777" w:rsidR="00FF732D" w:rsidRDefault="00FF732D" w:rsidP="00FB2C53"/>
                          <w:p w14:paraId="0AAEA688" w14:textId="77777777" w:rsidR="00FF732D" w:rsidRDefault="00FF732D" w:rsidP="00FB2C53"/>
                          <w:p w14:paraId="693769A0" w14:textId="55D3955B" w:rsidR="00FF732D" w:rsidRPr="00E91BE1" w:rsidRDefault="00FF732D"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 xml:space="preserve">Book Edition </w:t>
                            </w:r>
                            <w:r>
                              <w:rPr>
                                <w:rFonts w:cs="Times New Roman"/>
                                <w:smallCaps/>
                                <w:color w:val="404040" w:themeColor="text1" w:themeTint="BF"/>
                                <w:sz w:val="36"/>
                                <w:szCs w:val="36"/>
                              </w:rPr>
                              <w:t>3 (</w:t>
                            </w:r>
                            <w:r w:rsidR="00BF03CB">
                              <w:rPr>
                                <w:rFonts w:cs="Times New Roman"/>
                                <w:smallCaps/>
                                <w:color w:val="404040" w:themeColor="text1" w:themeTint="BF"/>
                                <w:sz w:val="36"/>
                                <w:szCs w:val="36"/>
                              </w:rPr>
                              <w:t>August</w:t>
                            </w:r>
                            <w:r>
                              <w:rPr>
                                <w:rFonts w:cs="Times New Roman"/>
                                <w:smallCaps/>
                                <w:color w:val="404040" w:themeColor="text1" w:themeTint="BF"/>
                                <w:sz w:val="36"/>
                                <w:szCs w:val="36"/>
                              </w:rPr>
                              <w:t xml:space="preserve"> 2021)</w:t>
                            </w:r>
                          </w:p>
                          <w:p w14:paraId="0DDBFE23" w14:textId="77777777" w:rsidR="00FF732D" w:rsidRPr="000829DC" w:rsidRDefault="00FF732D" w:rsidP="00FB2C53"/>
                          <w:p w14:paraId="4BB1447A" w14:textId="77777777" w:rsidR="00FF732D" w:rsidRDefault="00FF732D" w:rsidP="00FB2C53"/>
                          <w:p w14:paraId="7DCFFDCF" w14:textId="77777777" w:rsidR="00FF732D" w:rsidRDefault="00FF732D" w:rsidP="00FB2C53"/>
                          <w:p w14:paraId="2F48DE38" w14:textId="77777777" w:rsidR="00FF732D" w:rsidRPr="000829DC" w:rsidRDefault="00FF732D" w:rsidP="00FB2C53"/>
                          <w:p w14:paraId="1981D31A" w14:textId="77777777" w:rsidR="00FF732D" w:rsidRPr="00E91BE1" w:rsidRDefault="00FF732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BD45C73" w14:textId="2F91AAFD" w:rsidR="00FF732D" w:rsidRDefault="00FF732D" w:rsidP="000E2DB5">
                            <w:pPr>
                              <w:spacing w:after="0"/>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p>
                          <w:p w14:paraId="3EB4F0B3" w14:textId="54B307BB" w:rsidR="00FF732D" w:rsidRPr="00293F23" w:rsidRDefault="00FF732D" w:rsidP="000E2DB5">
                            <w:pPr>
                              <w:spacing w:after="0"/>
                              <w:rPr>
                                <w:rFonts w:cs="Times New Roman"/>
                                <w:smallCaps/>
                                <w:color w:val="404040" w:themeColor="text1" w:themeTint="BF"/>
                                <w:sz w:val="28"/>
                                <w:szCs w:val="28"/>
                              </w:rPr>
                            </w:pPr>
                            <w:r w:rsidRPr="00293F23">
                              <w:rPr>
                                <w:rFonts w:cs="Times New Roman"/>
                                <w:smallCaps/>
                                <w:color w:val="404040" w:themeColor="text1" w:themeTint="BF"/>
                                <w:sz w:val="28"/>
                                <w:szCs w:val="28"/>
                              </w:rPr>
                              <w:t>Demetrios Papaioannou, Research Fellow</w:t>
                            </w:r>
                          </w:p>
                          <w:p w14:paraId="6C4588F0" w14:textId="5FE8CAD9" w:rsidR="00FF732D" w:rsidRPr="00EB247F" w:rsidRDefault="00FF732D" w:rsidP="000453DE">
                            <w:pPr>
                              <w:rPr>
                                <w:rFonts w:cs="Times New Roman"/>
                                <w:smallCaps/>
                                <w:color w:val="404040" w:themeColor="text1" w:themeTint="BF"/>
                              </w:rPr>
                            </w:pPr>
                            <w:r>
                              <w:rPr>
                                <w:rFonts w:cs="Times New Roman"/>
                                <w:smallCaps/>
                                <w:color w:val="404040" w:themeColor="text1" w:themeTint="BF"/>
                                <w:sz w:val="28"/>
                                <w:szCs w:val="28"/>
                              </w:rPr>
                              <w:t>Ryan Allard</w:t>
                            </w:r>
                            <w:r w:rsidRPr="000453DE">
                              <w:rPr>
                                <w:rFonts w:cs="Times New Roman"/>
                                <w:smallCaps/>
                                <w:color w:val="404040" w:themeColor="text1" w:themeTint="BF"/>
                                <w:sz w:val="28"/>
                                <w:szCs w:val="28"/>
                              </w:rPr>
                              <w:t>, Senior Fellow</w:t>
                            </w:r>
                          </w:p>
                          <w:p w14:paraId="1C3CFB47" w14:textId="77777777" w:rsidR="00FF732D" w:rsidRPr="00EB247F" w:rsidRDefault="00FF732D" w:rsidP="007864AB">
                            <w:pPr>
                              <w:rPr>
                                <w:rFonts w:cs="Times New Roman"/>
                                <w:smallCaps/>
                                <w:color w:val="404040" w:themeColor="text1" w:themeTint="BF"/>
                              </w:rPr>
                            </w:pPr>
                          </w:p>
                          <w:p w14:paraId="4481356F" w14:textId="6C098178" w:rsidR="00FF732D" w:rsidRPr="00EB247F" w:rsidRDefault="00FF732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F732D" w:rsidRPr="00E6531F" w:rsidRDefault="00FF732D"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F732D" w:rsidRPr="00E6531F" w:rsidRDefault="00FF732D" w:rsidP="00C81D94">
                            <w:pPr>
                              <w:rPr>
                                <w:rFonts w:cs="Times New Roman"/>
                                <w:smallCaps/>
                                <w:color w:val="404040" w:themeColor="text1" w:themeTint="BF"/>
                                <w:sz w:val="36"/>
                                <w:szCs w:val="36"/>
                                <w:lang w:val="pt-PT"/>
                              </w:rPr>
                            </w:pPr>
                          </w:p>
                          <w:p w14:paraId="3D97FBF6" w14:textId="77777777" w:rsidR="00FF732D" w:rsidRPr="00E6531F" w:rsidRDefault="00FF732D"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FF732D" w:rsidRPr="00E91BE1" w:rsidRDefault="00FF732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B3483E3" w:rsidR="00FF732D" w:rsidRPr="00E91BE1" w:rsidRDefault="00FF732D"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Public Transit</w:t>
                      </w:r>
                    </w:p>
                    <w:p w14:paraId="6774E85B" w14:textId="77777777" w:rsidR="00FF732D" w:rsidRPr="00EB247F" w:rsidRDefault="00FF732D" w:rsidP="00EB247F">
                      <w:pPr>
                        <w:spacing w:line="240" w:lineRule="auto"/>
                        <w:jc w:val="center"/>
                        <w:rPr>
                          <w:rFonts w:cs="Times New Roman"/>
                          <w:smallCaps/>
                          <w:color w:val="404040" w:themeColor="text1" w:themeTint="BF"/>
                          <w:sz w:val="36"/>
                          <w:szCs w:val="36"/>
                        </w:rPr>
                      </w:pPr>
                    </w:p>
                    <w:p w14:paraId="4699D449" w14:textId="59F28C7E"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w:t>
                      </w:r>
                    </w:p>
                    <w:p w14:paraId="1671E118" w14:textId="46CDA986"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 Community</w:t>
                      </w:r>
                    </w:p>
                    <w:p w14:paraId="29D510C4" w14:textId="4ECD57AB"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Transport Efficiency, Urban Planning, Public Transportation, Buses, BRT, Metros, Tram, Informal Transport, Commuter Rail, Collective Transport, Rapid Transit</w:t>
                      </w:r>
                      <w:r w:rsidR="00BF03CB">
                        <w:rPr>
                          <w:rFonts w:cs="Times New Roman"/>
                          <w:smallCaps/>
                          <w:color w:val="404040" w:themeColor="text1" w:themeTint="BF"/>
                          <w:sz w:val="36"/>
                          <w:szCs w:val="36"/>
                        </w:rPr>
                        <w:t>, Mass Transit</w:t>
                      </w:r>
                    </w:p>
                    <w:p w14:paraId="4FD71E35" w14:textId="77777777" w:rsidR="00FF732D" w:rsidRDefault="00FF732D" w:rsidP="00FB2C53"/>
                    <w:p w14:paraId="0AAEA688" w14:textId="77777777" w:rsidR="00FF732D" w:rsidRDefault="00FF732D" w:rsidP="00FB2C53"/>
                    <w:p w14:paraId="693769A0" w14:textId="55D3955B" w:rsidR="00FF732D" w:rsidRPr="00E91BE1" w:rsidRDefault="00FF732D"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 xml:space="preserve">Book Edition </w:t>
                      </w:r>
                      <w:r>
                        <w:rPr>
                          <w:rFonts w:cs="Times New Roman"/>
                          <w:smallCaps/>
                          <w:color w:val="404040" w:themeColor="text1" w:themeTint="BF"/>
                          <w:sz w:val="36"/>
                          <w:szCs w:val="36"/>
                        </w:rPr>
                        <w:t>3 (</w:t>
                      </w:r>
                      <w:r w:rsidR="00BF03CB">
                        <w:rPr>
                          <w:rFonts w:cs="Times New Roman"/>
                          <w:smallCaps/>
                          <w:color w:val="404040" w:themeColor="text1" w:themeTint="BF"/>
                          <w:sz w:val="36"/>
                          <w:szCs w:val="36"/>
                        </w:rPr>
                        <w:t>August</w:t>
                      </w:r>
                      <w:r>
                        <w:rPr>
                          <w:rFonts w:cs="Times New Roman"/>
                          <w:smallCaps/>
                          <w:color w:val="404040" w:themeColor="text1" w:themeTint="BF"/>
                          <w:sz w:val="36"/>
                          <w:szCs w:val="36"/>
                        </w:rPr>
                        <w:t xml:space="preserve"> 2021)</w:t>
                      </w:r>
                    </w:p>
                    <w:p w14:paraId="0DDBFE23" w14:textId="77777777" w:rsidR="00FF732D" w:rsidRPr="000829DC" w:rsidRDefault="00FF732D" w:rsidP="00FB2C53"/>
                    <w:p w14:paraId="4BB1447A" w14:textId="77777777" w:rsidR="00FF732D" w:rsidRDefault="00FF732D" w:rsidP="00FB2C53"/>
                    <w:p w14:paraId="7DCFFDCF" w14:textId="77777777" w:rsidR="00FF732D" w:rsidRDefault="00FF732D" w:rsidP="00FB2C53"/>
                    <w:p w14:paraId="2F48DE38" w14:textId="77777777" w:rsidR="00FF732D" w:rsidRPr="000829DC" w:rsidRDefault="00FF732D" w:rsidP="00FB2C53"/>
                    <w:p w14:paraId="1981D31A" w14:textId="77777777" w:rsidR="00FF732D" w:rsidRPr="00E91BE1" w:rsidRDefault="00FF732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BD45C73" w14:textId="2F91AAFD" w:rsidR="00FF732D" w:rsidRDefault="00FF732D" w:rsidP="000E2DB5">
                      <w:pPr>
                        <w:spacing w:after="0"/>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p>
                    <w:p w14:paraId="3EB4F0B3" w14:textId="54B307BB" w:rsidR="00FF732D" w:rsidRPr="00293F23" w:rsidRDefault="00FF732D" w:rsidP="000E2DB5">
                      <w:pPr>
                        <w:spacing w:after="0"/>
                        <w:rPr>
                          <w:rFonts w:cs="Times New Roman"/>
                          <w:smallCaps/>
                          <w:color w:val="404040" w:themeColor="text1" w:themeTint="BF"/>
                          <w:sz w:val="28"/>
                          <w:szCs w:val="28"/>
                        </w:rPr>
                      </w:pPr>
                      <w:r w:rsidRPr="00293F23">
                        <w:rPr>
                          <w:rFonts w:cs="Times New Roman"/>
                          <w:smallCaps/>
                          <w:color w:val="404040" w:themeColor="text1" w:themeTint="BF"/>
                          <w:sz w:val="28"/>
                          <w:szCs w:val="28"/>
                        </w:rPr>
                        <w:t>Demetrios Papaioannou, Research Fellow</w:t>
                      </w:r>
                    </w:p>
                    <w:p w14:paraId="6C4588F0" w14:textId="5FE8CAD9" w:rsidR="00FF732D" w:rsidRPr="00EB247F" w:rsidRDefault="00FF732D" w:rsidP="000453DE">
                      <w:pPr>
                        <w:rPr>
                          <w:rFonts w:cs="Times New Roman"/>
                          <w:smallCaps/>
                          <w:color w:val="404040" w:themeColor="text1" w:themeTint="BF"/>
                        </w:rPr>
                      </w:pPr>
                      <w:r>
                        <w:rPr>
                          <w:rFonts w:cs="Times New Roman"/>
                          <w:smallCaps/>
                          <w:color w:val="404040" w:themeColor="text1" w:themeTint="BF"/>
                          <w:sz w:val="28"/>
                          <w:szCs w:val="28"/>
                        </w:rPr>
                        <w:t>Ryan Allard</w:t>
                      </w:r>
                      <w:r w:rsidRPr="000453DE">
                        <w:rPr>
                          <w:rFonts w:cs="Times New Roman"/>
                          <w:smallCaps/>
                          <w:color w:val="404040" w:themeColor="text1" w:themeTint="BF"/>
                          <w:sz w:val="28"/>
                          <w:szCs w:val="28"/>
                        </w:rPr>
                        <w:t>, Senior Fellow</w:t>
                      </w:r>
                    </w:p>
                    <w:p w14:paraId="1C3CFB47" w14:textId="77777777" w:rsidR="00FF732D" w:rsidRPr="00EB247F" w:rsidRDefault="00FF732D" w:rsidP="007864AB">
                      <w:pPr>
                        <w:rPr>
                          <w:rFonts w:cs="Times New Roman"/>
                          <w:smallCaps/>
                          <w:color w:val="404040" w:themeColor="text1" w:themeTint="BF"/>
                        </w:rPr>
                      </w:pPr>
                    </w:p>
                    <w:p w14:paraId="4481356F" w14:textId="6C098178" w:rsidR="00FF732D" w:rsidRPr="00EB247F" w:rsidRDefault="00FF732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F732D" w:rsidRPr="00E6531F" w:rsidRDefault="00FF732D"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3"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4"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F732D" w:rsidRPr="00E6531F" w:rsidRDefault="00FF732D" w:rsidP="00C81D94">
                      <w:pPr>
                        <w:rPr>
                          <w:rFonts w:cs="Times New Roman"/>
                          <w:smallCaps/>
                          <w:color w:val="404040" w:themeColor="text1" w:themeTint="BF"/>
                          <w:sz w:val="36"/>
                          <w:szCs w:val="36"/>
                          <w:lang w:val="pt-PT"/>
                        </w:rPr>
                      </w:pPr>
                    </w:p>
                    <w:p w14:paraId="3D97FBF6" w14:textId="77777777" w:rsidR="00FF732D" w:rsidRPr="00E6531F" w:rsidRDefault="00FF732D"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rPr>
      </w:sdtEndPr>
      <w:sdtContent>
        <w:p w14:paraId="62199C04" w14:textId="77777777" w:rsidR="00640665" w:rsidRPr="00955DAE" w:rsidRDefault="551A77D0" w:rsidP="00EB247F">
          <w:pPr>
            <w:rPr>
              <w:rStyle w:val="Heading1Char"/>
            </w:rPr>
          </w:pPr>
          <w:r w:rsidRPr="00955DAE">
            <w:rPr>
              <w:rStyle w:val="Heading1Char"/>
            </w:rPr>
            <w:t>Table of Contents</w:t>
          </w:r>
        </w:p>
        <w:p w14:paraId="1A17DE7F" w14:textId="5D6C5018" w:rsidR="00962D92" w:rsidRPr="00955DAE" w:rsidRDefault="00640665">
          <w:pPr>
            <w:pStyle w:val="TOC1"/>
            <w:tabs>
              <w:tab w:val="right" w:leader="dot" w:pos="9350"/>
            </w:tabs>
            <w:rPr>
              <w:rFonts w:asciiTheme="minorHAnsi" w:hAnsiTheme="minorHAnsi"/>
              <w:sz w:val="22"/>
              <w:lang w:eastAsia="en-US"/>
            </w:rPr>
          </w:pPr>
          <w:r w:rsidRPr="00955DAE">
            <w:fldChar w:fldCharType="begin"/>
          </w:r>
          <w:r w:rsidRPr="00955DAE">
            <w:instrText xml:space="preserve"> TOC \o "1-3" \h \z \u </w:instrText>
          </w:r>
          <w:r w:rsidRPr="00955DAE">
            <w:fldChar w:fldCharType="separate"/>
          </w:r>
          <w:hyperlink w:anchor="_Toc72966182" w:history="1">
            <w:r w:rsidR="00962D92" w:rsidRPr="00955DAE">
              <w:rPr>
                <w:rStyle w:val="Hyperlink"/>
              </w:rPr>
              <w:t>List of Figures</w:t>
            </w:r>
            <w:r w:rsidR="00962D92" w:rsidRPr="00955DAE">
              <w:rPr>
                <w:webHidden/>
              </w:rPr>
              <w:tab/>
            </w:r>
            <w:r w:rsidR="00962D92" w:rsidRPr="00955DAE">
              <w:rPr>
                <w:webHidden/>
              </w:rPr>
              <w:fldChar w:fldCharType="begin"/>
            </w:r>
            <w:r w:rsidR="00962D92" w:rsidRPr="00955DAE">
              <w:rPr>
                <w:webHidden/>
              </w:rPr>
              <w:instrText xml:space="preserve"> PAGEREF _Toc72966182 \h </w:instrText>
            </w:r>
            <w:r w:rsidR="00962D92" w:rsidRPr="00955DAE">
              <w:rPr>
                <w:webHidden/>
              </w:rPr>
            </w:r>
            <w:r w:rsidR="00962D92" w:rsidRPr="00955DAE">
              <w:rPr>
                <w:webHidden/>
              </w:rPr>
              <w:fldChar w:fldCharType="separate"/>
            </w:r>
            <w:r w:rsidR="00962D92" w:rsidRPr="00955DAE">
              <w:rPr>
                <w:webHidden/>
              </w:rPr>
              <w:t>III</w:t>
            </w:r>
            <w:r w:rsidR="00962D92" w:rsidRPr="00955DAE">
              <w:rPr>
                <w:webHidden/>
              </w:rPr>
              <w:fldChar w:fldCharType="end"/>
            </w:r>
          </w:hyperlink>
        </w:p>
        <w:p w14:paraId="20BF6BCE" w14:textId="0287D823" w:rsidR="00962D92" w:rsidRPr="00955DAE" w:rsidRDefault="008017C1">
          <w:pPr>
            <w:pStyle w:val="TOC1"/>
            <w:tabs>
              <w:tab w:val="right" w:leader="dot" w:pos="9350"/>
            </w:tabs>
            <w:rPr>
              <w:rFonts w:asciiTheme="minorHAnsi" w:hAnsiTheme="minorHAnsi"/>
              <w:sz w:val="22"/>
              <w:lang w:eastAsia="en-US"/>
            </w:rPr>
          </w:pPr>
          <w:hyperlink w:anchor="_Toc72966183" w:history="1">
            <w:r w:rsidR="00962D92" w:rsidRPr="00955DAE">
              <w:rPr>
                <w:rStyle w:val="Hyperlink"/>
              </w:rPr>
              <w:t>List of Tables</w:t>
            </w:r>
            <w:r w:rsidR="00962D92" w:rsidRPr="00955DAE">
              <w:rPr>
                <w:webHidden/>
              </w:rPr>
              <w:tab/>
            </w:r>
            <w:r w:rsidR="00962D92" w:rsidRPr="00955DAE">
              <w:rPr>
                <w:webHidden/>
              </w:rPr>
              <w:fldChar w:fldCharType="begin"/>
            </w:r>
            <w:r w:rsidR="00962D92" w:rsidRPr="00955DAE">
              <w:rPr>
                <w:webHidden/>
              </w:rPr>
              <w:instrText xml:space="preserve"> PAGEREF _Toc72966183 \h </w:instrText>
            </w:r>
            <w:r w:rsidR="00962D92" w:rsidRPr="00955DAE">
              <w:rPr>
                <w:webHidden/>
              </w:rPr>
            </w:r>
            <w:r w:rsidR="00962D92" w:rsidRPr="00955DAE">
              <w:rPr>
                <w:webHidden/>
              </w:rPr>
              <w:fldChar w:fldCharType="separate"/>
            </w:r>
            <w:r w:rsidR="00962D92" w:rsidRPr="00955DAE">
              <w:rPr>
                <w:webHidden/>
              </w:rPr>
              <w:t>IV</w:t>
            </w:r>
            <w:r w:rsidR="00962D92" w:rsidRPr="00955DAE">
              <w:rPr>
                <w:webHidden/>
              </w:rPr>
              <w:fldChar w:fldCharType="end"/>
            </w:r>
          </w:hyperlink>
        </w:p>
        <w:p w14:paraId="6A97841E" w14:textId="1DF3F5B1" w:rsidR="00962D92" w:rsidRPr="00955DAE" w:rsidRDefault="008017C1">
          <w:pPr>
            <w:pStyle w:val="TOC1"/>
            <w:tabs>
              <w:tab w:val="right" w:leader="dot" w:pos="9350"/>
            </w:tabs>
            <w:rPr>
              <w:rFonts w:asciiTheme="minorHAnsi" w:hAnsiTheme="minorHAnsi"/>
              <w:sz w:val="22"/>
              <w:lang w:eastAsia="en-US"/>
            </w:rPr>
          </w:pPr>
          <w:hyperlink w:anchor="_Toc72966184" w:history="1">
            <w:r w:rsidR="00962D92" w:rsidRPr="00955DAE">
              <w:rPr>
                <w:rStyle w:val="Hyperlink"/>
              </w:rPr>
              <w:t>Acronyms and Symbols Used</w:t>
            </w:r>
            <w:r w:rsidR="00962D92" w:rsidRPr="00955DAE">
              <w:rPr>
                <w:webHidden/>
              </w:rPr>
              <w:tab/>
            </w:r>
            <w:r w:rsidR="00962D92" w:rsidRPr="00955DAE">
              <w:rPr>
                <w:webHidden/>
              </w:rPr>
              <w:fldChar w:fldCharType="begin"/>
            </w:r>
            <w:r w:rsidR="00962D92" w:rsidRPr="00955DAE">
              <w:rPr>
                <w:webHidden/>
              </w:rPr>
              <w:instrText xml:space="preserve"> PAGEREF _Toc72966184 \h </w:instrText>
            </w:r>
            <w:r w:rsidR="00962D92" w:rsidRPr="00955DAE">
              <w:rPr>
                <w:webHidden/>
              </w:rPr>
            </w:r>
            <w:r w:rsidR="00962D92" w:rsidRPr="00955DAE">
              <w:rPr>
                <w:webHidden/>
              </w:rPr>
              <w:fldChar w:fldCharType="separate"/>
            </w:r>
            <w:r w:rsidR="00962D92" w:rsidRPr="00955DAE">
              <w:rPr>
                <w:webHidden/>
              </w:rPr>
              <w:t>V</w:t>
            </w:r>
            <w:r w:rsidR="00962D92" w:rsidRPr="00955DAE">
              <w:rPr>
                <w:webHidden/>
              </w:rPr>
              <w:fldChar w:fldCharType="end"/>
            </w:r>
          </w:hyperlink>
        </w:p>
        <w:p w14:paraId="51B45B46" w14:textId="73B6131F" w:rsidR="00962D92" w:rsidRPr="00955DAE" w:rsidRDefault="008017C1">
          <w:pPr>
            <w:pStyle w:val="TOC1"/>
            <w:tabs>
              <w:tab w:val="right" w:leader="dot" w:pos="9350"/>
            </w:tabs>
            <w:rPr>
              <w:rFonts w:asciiTheme="minorHAnsi" w:hAnsiTheme="minorHAnsi"/>
              <w:sz w:val="22"/>
              <w:lang w:eastAsia="en-US"/>
            </w:rPr>
          </w:pPr>
          <w:hyperlink w:anchor="_Toc72966185" w:history="1">
            <w:r w:rsidR="00962D92" w:rsidRPr="00955DAE">
              <w:rPr>
                <w:rStyle w:val="Hyperlink"/>
              </w:rPr>
              <w:t>Executive Summary</w:t>
            </w:r>
            <w:r w:rsidR="00962D92" w:rsidRPr="00955DAE">
              <w:rPr>
                <w:webHidden/>
              </w:rPr>
              <w:tab/>
            </w:r>
            <w:r w:rsidR="00962D92" w:rsidRPr="00955DAE">
              <w:rPr>
                <w:webHidden/>
              </w:rPr>
              <w:fldChar w:fldCharType="begin"/>
            </w:r>
            <w:r w:rsidR="00962D92" w:rsidRPr="00955DAE">
              <w:rPr>
                <w:webHidden/>
              </w:rPr>
              <w:instrText xml:space="preserve"> PAGEREF _Toc72966185 \h </w:instrText>
            </w:r>
            <w:r w:rsidR="00962D92" w:rsidRPr="00955DAE">
              <w:rPr>
                <w:webHidden/>
              </w:rPr>
            </w:r>
            <w:r w:rsidR="00962D92" w:rsidRPr="00955DAE">
              <w:rPr>
                <w:webHidden/>
              </w:rPr>
              <w:fldChar w:fldCharType="separate"/>
            </w:r>
            <w:r w:rsidR="00962D92" w:rsidRPr="00955DAE">
              <w:rPr>
                <w:webHidden/>
              </w:rPr>
              <w:t>VI</w:t>
            </w:r>
            <w:r w:rsidR="00962D92" w:rsidRPr="00955DAE">
              <w:rPr>
                <w:webHidden/>
              </w:rPr>
              <w:fldChar w:fldCharType="end"/>
            </w:r>
          </w:hyperlink>
        </w:p>
        <w:p w14:paraId="0F1E673F" w14:textId="787A27E2" w:rsidR="00962D92" w:rsidRPr="00955DAE" w:rsidRDefault="008017C1">
          <w:pPr>
            <w:pStyle w:val="TOC1"/>
            <w:tabs>
              <w:tab w:val="left" w:pos="440"/>
              <w:tab w:val="right" w:leader="dot" w:pos="9350"/>
            </w:tabs>
            <w:rPr>
              <w:rFonts w:asciiTheme="minorHAnsi" w:hAnsiTheme="minorHAnsi"/>
              <w:sz w:val="22"/>
              <w:lang w:eastAsia="en-US"/>
            </w:rPr>
          </w:pPr>
          <w:hyperlink w:anchor="_Toc72966186" w:history="1">
            <w:r w:rsidR="00962D92" w:rsidRPr="00955DAE">
              <w:rPr>
                <w:rStyle w:val="Hyperlink"/>
              </w:rPr>
              <w:t>1</w:t>
            </w:r>
            <w:r w:rsidR="00962D92" w:rsidRPr="00955DAE">
              <w:rPr>
                <w:rFonts w:asciiTheme="minorHAnsi" w:hAnsiTheme="minorHAnsi"/>
                <w:sz w:val="22"/>
                <w:lang w:eastAsia="en-US"/>
              </w:rPr>
              <w:tab/>
            </w:r>
            <w:r w:rsidR="00962D92" w:rsidRPr="00955DAE">
              <w:rPr>
                <w:rStyle w:val="Hyperlink"/>
              </w:rPr>
              <w:t>Literature Review</w:t>
            </w:r>
            <w:r w:rsidR="00962D92" w:rsidRPr="00955DAE">
              <w:rPr>
                <w:webHidden/>
              </w:rPr>
              <w:tab/>
            </w:r>
            <w:r w:rsidR="00962D92" w:rsidRPr="00955DAE">
              <w:rPr>
                <w:webHidden/>
              </w:rPr>
              <w:fldChar w:fldCharType="begin"/>
            </w:r>
            <w:r w:rsidR="00962D92" w:rsidRPr="00955DAE">
              <w:rPr>
                <w:webHidden/>
              </w:rPr>
              <w:instrText xml:space="preserve"> PAGEREF _Toc72966186 \h </w:instrText>
            </w:r>
            <w:r w:rsidR="00962D92" w:rsidRPr="00955DAE">
              <w:rPr>
                <w:webHidden/>
              </w:rPr>
            </w:r>
            <w:r w:rsidR="00962D92" w:rsidRPr="00955DAE">
              <w:rPr>
                <w:webHidden/>
              </w:rPr>
              <w:fldChar w:fldCharType="separate"/>
            </w:r>
            <w:r w:rsidR="00962D92" w:rsidRPr="00955DAE">
              <w:rPr>
                <w:webHidden/>
              </w:rPr>
              <w:t>8</w:t>
            </w:r>
            <w:r w:rsidR="00962D92" w:rsidRPr="00955DAE">
              <w:rPr>
                <w:webHidden/>
              </w:rPr>
              <w:fldChar w:fldCharType="end"/>
            </w:r>
          </w:hyperlink>
        </w:p>
        <w:p w14:paraId="1C6B950F" w14:textId="60DF6A59" w:rsidR="00962D92" w:rsidRPr="00955DAE" w:rsidRDefault="008017C1">
          <w:pPr>
            <w:pStyle w:val="TOC2"/>
            <w:tabs>
              <w:tab w:val="left" w:pos="880"/>
              <w:tab w:val="right" w:leader="dot" w:pos="9350"/>
            </w:tabs>
            <w:rPr>
              <w:rFonts w:asciiTheme="minorHAnsi" w:hAnsiTheme="minorHAnsi"/>
              <w:sz w:val="22"/>
              <w:lang w:eastAsia="en-US"/>
            </w:rPr>
          </w:pPr>
          <w:hyperlink w:anchor="_Toc72966187" w:history="1">
            <w:r w:rsidR="00962D92" w:rsidRPr="00955DAE">
              <w:rPr>
                <w:rStyle w:val="Hyperlink"/>
              </w:rPr>
              <w:t>1.1</w:t>
            </w:r>
            <w:r w:rsidR="00962D92" w:rsidRPr="00955DAE">
              <w:rPr>
                <w:rFonts w:asciiTheme="minorHAnsi" w:hAnsiTheme="minorHAnsi"/>
                <w:sz w:val="22"/>
                <w:lang w:eastAsia="en-US"/>
              </w:rPr>
              <w:tab/>
            </w:r>
            <w:r w:rsidR="00962D92" w:rsidRPr="00955DAE">
              <w:rPr>
                <w:rStyle w:val="Hyperlink"/>
              </w:rPr>
              <w:t>State of Public Transit</w:t>
            </w:r>
            <w:r w:rsidR="00962D92" w:rsidRPr="00955DAE">
              <w:rPr>
                <w:webHidden/>
              </w:rPr>
              <w:tab/>
            </w:r>
            <w:r w:rsidR="00962D92" w:rsidRPr="00955DAE">
              <w:rPr>
                <w:webHidden/>
              </w:rPr>
              <w:fldChar w:fldCharType="begin"/>
            </w:r>
            <w:r w:rsidR="00962D92" w:rsidRPr="00955DAE">
              <w:rPr>
                <w:webHidden/>
              </w:rPr>
              <w:instrText xml:space="preserve"> PAGEREF _Toc72966187 \h </w:instrText>
            </w:r>
            <w:r w:rsidR="00962D92" w:rsidRPr="00955DAE">
              <w:rPr>
                <w:webHidden/>
              </w:rPr>
            </w:r>
            <w:r w:rsidR="00962D92" w:rsidRPr="00955DAE">
              <w:rPr>
                <w:webHidden/>
              </w:rPr>
              <w:fldChar w:fldCharType="separate"/>
            </w:r>
            <w:r w:rsidR="00962D92" w:rsidRPr="00955DAE">
              <w:rPr>
                <w:webHidden/>
              </w:rPr>
              <w:t>8</w:t>
            </w:r>
            <w:r w:rsidR="00962D92" w:rsidRPr="00955DAE">
              <w:rPr>
                <w:webHidden/>
              </w:rPr>
              <w:fldChar w:fldCharType="end"/>
            </w:r>
          </w:hyperlink>
        </w:p>
        <w:p w14:paraId="66422AA0" w14:textId="5971E758" w:rsidR="00962D92" w:rsidRPr="00955DAE" w:rsidRDefault="008017C1">
          <w:pPr>
            <w:pStyle w:val="TOC3"/>
            <w:tabs>
              <w:tab w:val="left" w:pos="1320"/>
              <w:tab w:val="right" w:leader="dot" w:pos="9350"/>
            </w:tabs>
            <w:rPr>
              <w:rFonts w:asciiTheme="minorHAnsi" w:hAnsiTheme="minorHAnsi"/>
              <w:sz w:val="22"/>
              <w:lang w:eastAsia="en-US"/>
            </w:rPr>
          </w:pPr>
          <w:hyperlink w:anchor="_Toc72966188" w:history="1">
            <w:r w:rsidR="00962D92" w:rsidRPr="00955DAE">
              <w:rPr>
                <w:rStyle w:val="Hyperlink"/>
              </w:rPr>
              <w:t>1.1.1</w:t>
            </w:r>
            <w:r w:rsidR="00962D92" w:rsidRPr="00955DAE">
              <w:rPr>
                <w:rFonts w:asciiTheme="minorHAnsi" w:hAnsiTheme="minorHAnsi"/>
                <w:sz w:val="22"/>
                <w:lang w:eastAsia="en-US"/>
              </w:rPr>
              <w:tab/>
            </w:r>
            <w:r w:rsidR="00962D92" w:rsidRPr="00955DAE">
              <w:rPr>
                <w:rStyle w:val="Hyperlink"/>
              </w:rPr>
              <w:t>Different Types of Public Transit Modes</w:t>
            </w:r>
            <w:r w:rsidR="00962D92" w:rsidRPr="00955DAE">
              <w:rPr>
                <w:webHidden/>
              </w:rPr>
              <w:tab/>
            </w:r>
            <w:r w:rsidR="00962D92" w:rsidRPr="00955DAE">
              <w:rPr>
                <w:webHidden/>
              </w:rPr>
              <w:fldChar w:fldCharType="begin"/>
            </w:r>
            <w:r w:rsidR="00962D92" w:rsidRPr="00955DAE">
              <w:rPr>
                <w:webHidden/>
              </w:rPr>
              <w:instrText xml:space="preserve"> PAGEREF _Toc72966188 \h </w:instrText>
            </w:r>
            <w:r w:rsidR="00962D92" w:rsidRPr="00955DAE">
              <w:rPr>
                <w:webHidden/>
              </w:rPr>
            </w:r>
            <w:r w:rsidR="00962D92" w:rsidRPr="00955DAE">
              <w:rPr>
                <w:webHidden/>
              </w:rPr>
              <w:fldChar w:fldCharType="separate"/>
            </w:r>
            <w:r w:rsidR="00962D92" w:rsidRPr="00955DAE">
              <w:rPr>
                <w:webHidden/>
              </w:rPr>
              <w:t>10</w:t>
            </w:r>
            <w:r w:rsidR="00962D92" w:rsidRPr="00955DAE">
              <w:rPr>
                <w:webHidden/>
              </w:rPr>
              <w:fldChar w:fldCharType="end"/>
            </w:r>
          </w:hyperlink>
        </w:p>
        <w:p w14:paraId="136A3596" w14:textId="1D2C6F15" w:rsidR="00962D92" w:rsidRPr="00955DAE" w:rsidRDefault="008017C1">
          <w:pPr>
            <w:pStyle w:val="TOC3"/>
            <w:tabs>
              <w:tab w:val="left" w:pos="1320"/>
              <w:tab w:val="right" w:leader="dot" w:pos="9350"/>
            </w:tabs>
            <w:rPr>
              <w:rFonts w:asciiTheme="minorHAnsi" w:hAnsiTheme="minorHAnsi"/>
              <w:sz w:val="22"/>
              <w:lang w:eastAsia="en-US"/>
            </w:rPr>
          </w:pPr>
          <w:hyperlink w:anchor="_Toc72966189" w:history="1">
            <w:r w:rsidR="00962D92" w:rsidRPr="00955DAE">
              <w:rPr>
                <w:rStyle w:val="Hyperlink"/>
              </w:rPr>
              <w:t>1.1.2</w:t>
            </w:r>
            <w:r w:rsidR="00962D92" w:rsidRPr="00955DAE">
              <w:rPr>
                <w:rFonts w:asciiTheme="minorHAnsi" w:hAnsiTheme="minorHAnsi"/>
                <w:sz w:val="22"/>
                <w:lang w:eastAsia="en-US"/>
              </w:rPr>
              <w:tab/>
            </w:r>
            <w:r w:rsidR="00962D92" w:rsidRPr="00955DAE">
              <w:rPr>
                <w:rStyle w:val="Hyperlink"/>
              </w:rPr>
              <w:t>Public Transit and Climate Change</w:t>
            </w:r>
            <w:r w:rsidR="00962D92" w:rsidRPr="00955DAE">
              <w:rPr>
                <w:webHidden/>
              </w:rPr>
              <w:tab/>
            </w:r>
            <w:r w:rsidR="00962D92" w:rsidRPr="00955DAE">
              <w:rPr>
                <w:webHidden/>
              </w:rPr>
              <w:fldChar w:fldCharType="begin"/>
            </w:r>
            <w:r w:rsidR="00962D92" w:rsidRPr="00955DAE">
              <w:rPr>
                <w:webHidden/>
              </w:rPr>
              <w:instrText xml:space="preserve"> PAGEREF _Toc72966189 \h </w:instrText>
            </w:r>
            <w:r w:rsidR="00962D92" w:rsidRPr="00955DAE">
              <w:rPr>
                <w:webHidden/>
              </w:rPr>
            </w:r>
            <w:r w:rsidR="00962D92" w:rsidRPr="00955DAE">
              <w:rPr>
                <w:webHidden/>
              </w:rPr>
              <w:fldChar w:fldCharType="separate"/>
            </w:r>
            <w:r w:rsidR="00962D92" w:rsidRPr="00955DAE">
              <w:rPr>
                <w:webHidden/>
              </w:rPr>
              <w:t>15</w:t>
            </w:r>
            <w:r w:rsidR="00962D92" w:rsidRPr="00955DAE">
              <w:rPr>
                <w:webHidden/>
              </w:rPr>
              <w:fldChar w:fldCharType="end"/>
            </w:r>
          </w:hyperlink>
        </w:p>
        <w:p w14:paraId="6C967FD3" w14:textId="5EE51DC8" w:rsidR="00962D92" w:rsidRPr="00955DAE" w:rsidRDefault="008017C1">
          <w:pPr>
            <w:pStyle w:val="TOC2"/>
            <w:tabs>
              <w:tab w:val="left" w:pos="880"/>
              <w:tab w:val="right" w:leader="dot" w:pos="9350"/>
            </w:tabs>
            <w:rPr>
              <w:rFonts w:asciiTheme="minorHAnsi" w:hAnsiTheme="minorHAnsi"/>
              <w:sz w:val="22"/>
              <w:lang w:eastAsia="en-US"/>
            </w:rPr>
          </w:pPr>
          <w:hyperlink w:anchor="_Toc72966190" w:history="1">
            <w:r w:rsidR="00962D92" w:rsidRPr="00955DAE">
              <w:rPr>
                <w:rStyle w:val="Hyperlink"/>
              </w:rPr>
              <w:t>1.2</w:t>
            </w:r>
            <w:r w:rsidR="00962D92" w:rsidRPr="00955DAE">
              <w:rPr>
                <w:rFonts w:asciiTheme="minorHAnsi" w:hAnsiTheme="minorHAnsi"/>
                <w:sz w:val="22"/>
                <w:lang w:eastAsia="en-US"/>
              </w:rPr>
              <w:tab/>
            </w:r>
            <w:r w:rsidR="00962D92" w:rsidRPr="00955DAE">
              <w:rPr>
                <w:rStyle w:val="Hyperlink"/>
              </w:rPr>
              <w:t>Adoption Path</w:t>
            </w:r>
            <w:r w:rsidR="00962D92" w:rsidRPr="00955DAE">
              <w:rPr>
                <w:webHidden/>
              </w:rPr>
              <w:tab/>
            </w:r>
            <w:r w:rsidR="00962D92" w:rsidRPr="00955DAE">
              <w:rPr>
                <w:webHidden/>
              </w:rPr>
              <w:fldChar w:fldCharType="begin"/>
            </w:r>
            <w:r w:rsidR="00962D92" w:rsidRPr="00955DAE">
              <w:rPr>
                <w:webHidden/>
              </w:rPr>
              <w:instrText xml:space="preserve"> PAGEREF _Toc72966190 \h </w:instrText>
            </w:r>
            <w:r w:rsidR="00962D92" w:rsidRPr="00955DAE">
              <w:rPr>
                <w:webHidden/>
              </w:rPr>
            </w:r>
            <w:r w:rsidR="00962D92" w:rsidRPr="00955DAE">
              <w:rPr>
                <w:webHidden/>
              </w:rPr>
              <w:fldChar w:fldCharType="separate"/>
            </w:r>
            <w:r w:rsidR="00962D92" w:rsidRPr="00955DAE">
              <w:rPr>
                <w:webHidden/>
              </w:rPr>
              <w:t>15</w:t>
            </w:r>
            <w:r w:rsidR="00962D92" w:rsidRPr="00955DAE">
              <w:rPr>
                <w:webHidden/>
              </w:rPr>
              <w:fldChar w:fldCharType="end"/>
            </w:r>
          </w:hyperlink>
        </w:p>
        <w:p w14:paraId="64B2B4AA" w14:textId="239F8904" w:rsidR="00962D92" w:rsidRPr="00955DAE" w:rsidRDefault="008017C1">
          <w:pPr>
            <w:pStyle w:val="TOC3"/>
            <w:tabs>
              <w:tab w:val="left" w:pos="1320"/>
              <w:tab w:val="right" w:leader="dot" w:pos="9350"/>
            </w:tabs>
            <w:rPr>
              <w:rFonts w:asciiTheme="minorHAnsi" w:hAnsiTheme="minorHAnsi"/>
              <w:sz w:val="22"/>
              <w:lang w:eastAsia="en-US"/>
            </w:rPr>
          </w:pPr>
          <w:hyperlink w:anchor="_Toc72966191" w:history="1">
            <w:r w:rsidR="00962D92" w:rsidRPr="00955DAE">
              <w:rPr>
                <w:rStyle w:val="Hyperlink"/>
              </w:rPr>
              <w:t>1.2.1</w:t>
            </w:r>
            <w:r w:rsidR="00962D92" w:rsidRPr="00955DAE">
              <w:rPr>
                <w:rFonts w:asciiTheme="minorHAnsi" w:hAnsiTheme="minorHAnsi"/>
                <w:sz w:val="22"/>
                <w:lang w:eastAsia="en-US"/>
              </w:rPr>
              <w:tab/>
            </w:r>
            <w:r w:rsidR="00962D92" w:rsidRPr="00955DAE">
              <w:rPr>
                <w:rStyle w:val="Hyperlink"/>
              </w:rPr>
              <w:t>Current Adoption</w:t>
            </w:r>
            <w:r w:rsidR="00962D92" w:rsidRPr="00955DAE">
              <w:rPr>
                <w:webHidden/>
              </w:rPr>
              <w:tab/>
            </w:r>
            <w:r w:rsidR="00962D92" w:rsidRPr="00955DAE">
              <w:rPr>
                <w:webHidden/>
              </w:rPr>
              <w:fldChar w:fldCharType="begin"/>
            </w:r>
            <w:r w:rsidR="00962D92" w:rsidRPr="00955DAE">
              <w:rPr>
                <w:webHidden/>
              </w:rPr>
              <w:instrText xml:space="preserve"> PAGEREF _Toc72966191 \h </w:instrText>
            </w:r>
            <w:r w:rsidR="00962D92" w:rsidRPr="00955DAE">
              <w:rPr>
                <w:webHidden/>
              </w:rPr>
            </w:r>
            <w:r w:rsidR="00962D92" w:rsidRPr="00955DAE">
              <w:rPr>
                <w:webHidden/>
              </w:rPr>
              <w:fldChar w:fldCharType="separate"/>
            </w:r>
            <w:r w:rsidR="00962D92" w:rsidRPr="00955DAE">
              <w:rPr>
                <w:webHidden/>
              </w:rPr>
              <w:t>15</w:t>
            </w:r>
            <w:r w:rsidR="00962D92" w:rsidRPr="00955DAE">
              <w:rPr>
                <w:webHidden/>
              </w:rPr>
              <w:fldChar w:fldCharType="end"/>
            </w:r>
          </w:hyperlink>
        </w:p>
        <w:p w14:paraId="36C9D711" w14:textId="6F7C6BF3" w:rsidR="00962D92" w:rsidRPr="00955DAE" w:rsidRDefault="008017C1">
          <w:pPr>
            <w:pStyle w:val="TOC3"/>
            <w:tabs>
              <w:tab w:val="left" w:pos="1320"/>
              <w:tab w:val="right" w:leader="dot" w:pos="9350"/>
            </w:tabs>
            <w:rPr>
              <w:rFonts w:asciiTheme="minorHAnsi" w:hAnsiTheme="minorHAnsi"/>
              <w:sz w:val="22"/>
              <w:lang w:eastAsia="en-US"/>
            </w:rPr>
          </w:pPr>
          <w:hyperlink w:anchor="_Toc72966192" w:history="1">
            <w:r w:rsidR="00962D92" w:rsidRPr="00955DAE">
              <w:rPr>
                <w:rStyle w:val="Hyperlink"/>
              </w:rPr>
              <w:t>1.2.2</w:t>
            </w:r>
            <w:r w:rsidR="00962D92" w:rsidRPr="00955DAE">
              <w:rPr>
                <w:rFonts w:asciiTheme="minorHAnsi" w:hAnsiTheme="minorHAnsi"/>
                <w:sz w:val="22"/>
                <w:lang w:eastAsia="en-US"/>
              </w:rPr>
              <w:tab/>
            </w:r>
            <w:r w:rsidR="00962D92" w:rsidRPr="00955DAE">
              <w:rPr>
                <w:rStyle w:val="Hyperlink"/>
              </w:rPr>
              <w:t>Trends to Accelerate Adoption</w:t>
            </w:r>
            <w:r w:rsidR="00962D92" w:rsidRPr="00955DAE">
              <w:rPr>
                <w:webHidden/>
              </w:rPr>
              <w:tab/>
            </w:r>
            <w:r w:rsidR="00962D92" w:rsidRPr="00955DAE">
              <w:rPr>
                <w:webHidden/>
              </w:rPr>
              <w:fldChar w:fldCharType="begin"/>
            </w:r>
            <w:r w:rsidR="00962D92" w:rsidRPr="00955DAE">
              <w:rPr>
                <w:webHidden/>
              </w:rPr>
              <w:instrText xml:space="preserve"> PAGEREF _Toc72966192 \h </w:instrText>
            </w:r>
            <w:r w:rsidR="00962D92" w:rsidRPr="00955DAE">
              <w:rPr>
                <w:webHidden/>
              </w:rPr>
            </w:r>
            <w:r w:rsidR="00962D92" w:rsidRPr="00955DAE">
              <w:rPr>
                <w:webHidden/>
              </w:rPr>
              <w:fldChar w:fldCharType="separate"/>
            </w:r>
            <w:r w:rsidR="00962D92" w:rsidRPr="00955DAE">
              <w:rPr>
                <w:webHidden/>
              </w:rPr>
              <w:t>17</w:t>
            </w:r>
            <w:r w:rsidR="00962D92" w:rsidRPr="00955DAE">
              <w:rPr>
                <w:webHidden/>
              </w:rPr>
              <w:fldChar w:fldCharType="end"/>
            </w:r>
          </w:hyperlink>
        </w:p>
        <w:p w14:paraId="784C83EF" w14:textId="43568EBB" w:rsidR="00962D92" w:rsidRPr="00955DAE" w:rsidRDefault="008017C1">
          <w:pPr>
            <w:pStyle w:val="TOC3"/>
            <w:tabs>
              <w:tab w:val="left" w:pos="1320"/>
              <w:tab w:val="right" w:leader="dot" w:pos="9350"/>
            </w:tabs>
            <w:rPr>
              <w:rFonts w:asciiTheme="minorHAnsi" w:hAnsiTheme="minorHAnsi"/>
              <w:sz w:val="22"/>
              <w:lang w:eastAsia="en-US"/>
            </w:rPr>
          </w:pPr>
          <w:hyperlink w:anchor="_Toc72966193" w:history="1">
            <w:r w:rsidR="00962D92" w:rsidRPr="00955DAE">
              <w:rPr>
                <w:rStyle w:val="Hyperlink"/>
              </w:rPr>
              <w:t>1.2.3</w:t>
            </w:r>
            <w:r w:rsidR="00962D92" w:rsidRPr="00955DAE">
              <w:rPr>
                <w:rFonts w:asciiTheme="minorHAnsi" w:hAnsiTheme="minorHAnsi"/>
                <w:sz w:val="22"/>
                <w:lang w:eastAsia="en-US"/>
              </w:rPr>
              <w:tab/>
            </w:r>
            <w:r w:rsidR="00962D92" w:rsidRPr="00955DAE">
              <w:rPr>
                <w:rStyle w:val="Hyperlink"/>
              </w:rPr>
              <w:t>Barriers to Adoption</w:t>
            </w:r>
            <w:r w:rsidR="00962D92" w:rsidRPr="00955DAE">
              <w:rPr>
                <w:webHidden/>
              </w:rPr>
              <w:tab/>
            </w:r>
            <w:r w:rsidR="00962D92" w:rsidRPr="00955DAE">
              <w:rPr>
                <w:webHidden/>
              </w:rPr>
              <w:fldChar w:fldCharType="begin"/>
            </w:r>
            <w:r w:rsidR="00962D92" w:rsidRPr="00955DAE">
              <w:rPr>
                <w:webHidden/>
              </w:rPr>
              <w:instrText xml:space="preserve"> PAGEREF _Toc72966193 \h </w:instrText>
            </w:r>
            <w:r w:rsidR="00962D92" w:rsidRPr="00955DAE">
              <w:rPr>
                <w:webHidden/>
              </w:rPr>
            </w:r>
            <w:r w:rsidR="00962D92" w:rsidRPr="00955DAE">
              <w:rPr>
                <w:webHidden/>
              </w:rPr>
              <w:fldChar w:fldCharType="separate"/>
            </w:r>
            <w:r w:rsidR="00962D92" w:rsidRPr="00955DAE">
              <w:rPr>
                <w:webHidden/>
              </w:rPr>
              <w:t>18</w:t>
            </w:r>
            <w:r w:rsidR="00962D92" w:rsidRPr="00955DAE">
              <w:rPr>
                <w:webHidden/>
              </w:rPr>
              <w:fldChar w:fldCharType="end"/>
            </w:r>
          </w:hyperlink>
        </w:p>
        <w:p w14:paraId="2A6E6315" w14:textId="2A85473D" w:rsidR="00962D92" w:rsidRPr="00955DAE" w:rsidRDefault="008017C1">
          <w:pPr>
            <w:pStyle w:val="TOC3"/>
            <w:tabs>
              <w:tab w:val="left" w:pos="1320"/>
              <w:tab w:val="right" w:leader="dot" w:pos="9350"/>
            </w:tabs>
            <w:rPr>
              <w:rFonts w:asciiTheme="minorHAnsi" w:hAnsiTheme="minorHAnsi"/>
              <w:sz w:val="22"/>
              <w:lang w:eastAsia="en-US"/>
            </w:rPr>
          </w:pPr>
          <w:hyperlink w:anchor="_Toc72966194" w:history="1">
            <w:r w:rsidR="00962D92" w:rsidRPr="00955DAE">
              <w:rPr>
                <w:rStyle w:val="Hyperlink"/>
              </w:rPr>
              <w:t>1.2.4</w:t>
            </w:r>
            <w:r w:rsidR="00962D92" w:rsidRPr="00955DAE">
              <w:rPr>
                <w:rFonts w:asciiTheme="minorHAnsi" w:hAnsiTheme="minorHAnsi"/>
                <w:sz w:val="22"/>
                <w:lang w:eastAsia="en-US"/>
              </w:rPr>
              <w:tab/>
            </w:r>
            <w:r w:rsidR="00962D92" w:rsidRPr="00955DAE">
              <w:rPr>
                <w:rStyle w:val="Hyperlink"/>
              </w:rPr>
              <w:t>Adoption Potential</w:t>
            </w:r>
            <w:r w:rsidR="00962D92" w:rsidRPr="00955DAE">
              <w:rPr>
                <w:webHidden/>
              </w:rPr>
              <w:tab/>
            </w:r>
            <w:r w:rsidR="00962D92" w:rsidRPr="00955DAE">
              <w:rPr>
                <w:webHidden/>
              </w:rPr>
              <w:fldChar w:fldCharType="begin"/>
            </w:r>
            <w:r w:rsidR="00962D92" w:rsidRPr="00955DAE">
              <w:rPr>
                <w:webHidden/>
              </w:rPr>
              <w:instrText xml:space="preserve"> PAGEREF _Toc72966194 \h </w:instrText>
            </w:r>
            <w:r w:rsidR="00962D92" w:rsidRPr="00955DAE">
              <w:rPr>
                <w:webHidden/>
              </w:rPr>
            </w:r>
            <w:r w:rsidR="00962D92" w:rsidRPr="00955DAE">
              <w:rPr>
                <w:webHidden/>
              </w:rPr>
              <w:fldChar w:fldCharType="separate"/>
            </w:r>
            <w:r w:rsidR="00962D92" w:rsidRPr="00955DAE">
              <w:rPr>
                <w:webHidden/>
              </w:rPr>
              <w:t>18</w:t>
            </w:r>
            <w:r w:rsidR="00962D92" w:rsidRPr="00955DAE">
              <w:rPr>
                <w:webHidden/>
              </w:rPr>
              <w:fldChar w:fldCharType="end"/>
            </w:r>
          </w:hyperlink>
        </w:p>
        <w:p w14:paraId="67DBEED3" w14:textId="381BA407" w:rsidR="00962D92" w:rsidRPr="00955DAE" w:rsidRDefault="008017C1">
          <w:pPr>
            <w:pStyle w:val="TOC2"/>
            <w:tabs>
              <w:tab w:val="left" w:pos="880"/>
              <w:tab w:val="right" w:leader="dot" w:pos="9350"/>
            </w:tabs>
            <w:rPr>
              <w:rFonts w:asciiTheme="minorHAnsi" w:hAnsiTheme="minorHAnsi"/>
              <w:sz w:val="22"/>
              <w:lang w:eastAsia="en-US"/>
            </w:rPr>
          </w:pPr>
          <w:hyperlink w:anchor="_Toc72966195" w:history="1">
            <w:r w:rsidR="00962D92" w:rsidRPr="00955DAE">
              <w:rPr>
                <w:rStyle w:val="Hyperlink"/>
              </w:rPr>
              <w:t>1.3</w:t>
            </w:r>
            <w:r w:rsidR="00962D92" w:rsidRPr="00955DAE">
              <w:rPr>
                <w:rFonts w:asciiTheme="minorHAnsi" w:hAnsiTheme="minorHAnsi"/>
                <w:sz w:val="22"/>
                <w:lang w:eastAsia="en-US"/>
              </w:rPr>
              <w:tab/>
            </w:r>
            <w:r w:rsidR="00962D92" w:rsidRPr="00955DAE">
              <w:rPr>
                <w:rStyle w:val="Hyperlink"/>
              </w:rPr>
              <w:t>Advantages  and disadvantages of Public Transit</w:t>
            </w:r>
            <w:r w:rsidR="00962D92" w:rsidRPr="00955DAE">
              <w:rPr>
                <w:webHidden/>
              </w:rPr>
              <w:tab/>
            </w:r>
            <w:r w:rsidR="00962D92" w:rsidRPr="00955DAE">
              <w:rPr>
                <w:webHidden/>
              </w:rPr>
              <w:fldChar w:fldCharType="begin"/>
            </w:r>
            <w:r w:rsidR="00962D92" w:rsidRPr="00955DAE">
              <w:rPr>
                <w:webHidden/>
              </w:rPr>
              <w:instrText xml:space="preserve"> PAGEREF _Toc72966195 \h </w:instrText>
            </w:r>
            <w:r w:rsidR="00962D92" w:rsidRPr="00955DAE">
              <w:rPr>
                <w:webHidden/>
              </w:rPr>
            </w:r>
            <w:r w:rsidR="00962D92" w:rsidRPr="00955DAE">
              <w:rPr>
                <w:webHidden/>
              </w:rPr>
              <w:fldChar w:fldCharType="separate"/>
            </w:r>
            <w:r w:rsidR="00962D92" w:rsidRPr="00955DAE">
              <w:rPr>
                <w:webHidden/>
              </w:rPr>
              <w:t>22</w:t>
            </w:r>
            <w:r w:rsidR="00962D92" w:rsidRPr="00955DAE">
              <w:rPr>
                <w:webHidden/>
              </w:rPr>
              <w:fldChar w:fldCharType="end"/>
            </w:r>
          </w:hyperlink>
        </w:p>
        <w:p w14:paraId="7B65F874" w14:textId="36367A16" w:rsidR="00962D92" w:rsidRPr="00955DAE" w:rsidRDefault="008017C1">
          <w:pPr>
            <w:pStyle w:val="TOC3"/>
            <w:tabs>
              <w:tab w:val="left" w:pos="1320"/>
              <w:tab w:val="right" w:leader="dot" w:pos="9350"/>
            </w:tabs>
            <w:rPr>
              <w:rFonts w:asciiTheme="minorHAnsi" w:hAnsiTheme="minorHAnsi"/>
              <w:sz w:val="22"/>
              <w:lang w:eastAsia="en-US"/>
            </w:rPr>
          </w:pPr>
          <w:hyperlink w:anchor="_Toc72966196" w:history="1">
            <w:r w:rsidR="00962D92" w:rsidRPr="00955DAE">
              <w:rPr>
                <w:rStyle w:val="Hyperlink"/>
              </w:rPr>
              <w:t>1.3.1</w:t>
            </w:r>
            <w:r w:rsidR="00962D92" w:rsidRPr="00955DAE">
              <w:rPr>
                <w:rFonts w:asciiTheme="minorHAnsi" w:hAnsiTheme="minorHAnsi"/>
                <w:sz w:val="22"/>
                <w:lang w:eastAsia="en-US"/>
              </w:rPr>
              <w:tab/>
            </w:r>
            <w:r w:rsidR="00962D92" w:rsidRPr="00955DAE">
              <w:rPr>
                <w:rStyle w:val="Hyperlink"/>
              </w:rPr>
              <w:t>Similar Solutions</w:t>
            </w:r>
            <w:r w:rsidR="00962D92" w:rsidRPr="00955DAE">
              <w:rPr>
                <w:webHidden/>
              </w:rPr>
              <w:tab/>
            </w:r>
            <w:r w:rsidR="00962D92" w:rsidRPr="00955DAE">
              <w:rPr>
                <w:webHidden/>
              </w:rPr>
              <w:fldChar w:fldCharType="begin"/>
            </w:r>
            <w:r w:rsidR="00962D92" w:rsidRPr="00955DAE">
              <w:rPr>
                <w:webHidden/>
              </w:rPr>
              <w:instrText xml:space="preserve"> PAGEREF _Toc72966196 \h </w:instrText>
            </w:r>
            <w:r w:rsidR="00962D92" w:rsidRPr="00955DAE">
              <w:rPr>
                <w:webHidden/>
              </w:rPr>
            </w:r>
            <w:r w:rsidR="00962D92" w:rsidRPr="00955DAE">
              <w:rPr>
                <w:webHidden/>
              </w:rPr>
              <w:fldChar w:fldCharType="separate"/>
            </w:r>
            <w:r w:rsidR="00962D92" w:rsidRPr="00955DAE">
              <w:rPr>
                <w:webHidden/>
              </w:rPr>
              <w:t>22</w:t>
            </w:r>
            <w:r w:rsidR="00962D92" w:rsidRPr="00955DAE">
              <w:rPr>
                <w:webHidden/>
              </w:rPr>
              <w:fldChar w:fldCharType="end"/>
            </w:r>
          </w:hyperlink>
        </w:p>
        <w:p w14:paraId="11F97840" w14:textId="1396400A" w:rsidR="00962D92" w:rsidRPr="00955DAE" w:rsidRDefault="008017C1">
          <w:pPr>
            <w:pStyle w:val="TOC3"/>
            <w:tabs>
              <w:tab w:val="left" w:pos="1320"/>
              <w:tab w:val="right" w:leader="dot" w:pos="9350"/>
            </w:tabs>
            <w:rPr>
              <w:rFonts w:asciiTheme="minorHAnsi" w:hAnsiTheme="minorHAnsi"/>
              <w:sz w:val="22"/>
              <w:lang w:eastAsia="en-US"/>
            </w:rPr>
          </w:pPr>
          <w:hyperlink w:anchor="_Toc72966197" w:history="1">
            <w:r w:rsidR="00962D92" w:rsidRPr="00955DAE">
              <w:rPr>
                <w:rStyle w:val="Hyperlink"/>
              </w:rPr>
              <w:t>1.3.2</w:t>
            </w:r>
            <w:r w:rsidR="00962D92" w:rsidRPr="00955DAE">
              <w:rPr>
                <w:rFonts w:asciiTheme="minorHAnsi" w:hAnsiTheme="minorHAnsi"/>
                <w:sz w:val="22"/>
                <w:lang w:eastAsia="en-US"/>
              </w:rPr>
              <w:tab/>
            </w:r>
            <w:r w:rsidR="00962D92" w:rsidRPr="00955DAE">
              <w:rPr>
                <w:rStyle w:val="Hyperlink"/>
              </w:rPr>
              <w:t>Arguments for Adoption</w:t>
            </w:r>
            <w:r w:rsidR="00962D92" w:rsidRPr="00955DAE">
              <w:rPr>
                <w:webHidden/>
              </w:rPr>
              <w:tab/>
            </w:r>
            <w:r w:rsidR="00962D92" w:rsidRPr="00955DAE">
              <w:rPr>
                <w:webHidden/>
              </w:rPr>
              <w:fldChar w:fldCharType="begin"/>
            </w:r>
            <w:r w:rsidR="00962D92" w:rsidRPr="00955DAE">
              <w:rPr>
                <w:webHidden/>
              </w:rPr>
              <w:instrText xml:space="preserve"> PAGEREF _Toc72966197 \h </w:instrText>
            </w:r>
            <w:r w:rsidR="00962D92" w:rsidRPr="00955DAE">
              <w:rPr>
                <w:webHidden/>
              </w:rPr>
            </w:r>
            <w:r w:rsidR="00962D92" w:rsidRPr="00955DAE">
              <w:rPr>
                <w:webHidden/>
              </w:rPr>
              <w:fldChar w:fldCharType="separate"/>
            </w:r>
            <w:r w:rsidR="00962D92" w:rsidRPr="00955DAE">
              <w:rPr>
                <w:webHidden/>
              </w:rPr>
              <w:t>23</w:t>
            </w:r>
            <w:r w:rsidR="00962D92" w:rsidRPr="00955DAE">
              <w:rPr>
                <w:webHidden/>
              </w:rPr>
              <w:fldChar w:fldCharType="end"/>
            </w:r>
          </w:hyperlink>
        </w:p>
        <w:p w14:paraId="2A86D757" w14:textId="5E02FA7B" w:rsidR="00962D92" w:rsidRPr="00955DAE" w:rsidRDefault="008017C1">
          <w:pPr>
            <w:pStyle w:val="TOC3"/>
            <w:tabs>
              <w:tab w:val="left" w:pos="1320"/>
              <w:tab w:val="right" w:leader="dot" w:pos="9350"/>
            </w:tabs>
            <w:rPr>
              <w:rFonts w:asciiTheme="minorHAnsi" w:hAnsiTheme="minorHAnsi"/>
              <w:sz w:val="22"/>
              <w:lang w:eastAsia="en-US"/>
            </w:rPr>
          </w:pPr>
          <w:hyperlink w:anchor="_Toc72966198" w:history="1">
            <w:r w:rsidR="00962D92" w:rsidRPr="00955DAE">
              <w:rPr>
                <w:rStyle w:val="Hyperlink"/>
              </w:rPr>
              <w:t>1.3.3</w:t>
            </w:r>
            <w:r w:rsidR="00962D92" w:rsidRPr="00955DAE">
              <w:rPr>
                <w:rFonts w:asciiTheme="minorHAnsi" w:hAnsiTheme="minorHAnsi"/>
                <w:sz w:val="22"/>
                <w:lang w:eastAsia="en-US"/>
              </w:rPr>
              <w:tab/>
            </w:r>
            <w:r w:rsidR="00962D92" w:rsidRPr="00955DAE">
              <w:rPr>
                <w:rStyle w:val="Hyperlink"/>
              </w:rPr>
              <w:t>Additional Benefits and Burdens</w:t>
            </w:r>
            <w:r w:rsidR="00962D92" w:rsidRPr="00955DAE">
              <w:rPr>
                <w:webHidden/>
              </w:rPr>
              <w:tab/>
            </w:r>
            <w:r w:rsidR="00962D92" w:rsidRPr="00955DAE">
              <w:rPr>
                <w:webHidden/>
              </w:rPr>
              <w:fldChar w:fldCharType="begin"/>
            </w:r>
            <w:r w:rsidR="00962D92" w:rsidRPr="00955DAE">
              <w:rPr>
                <w:webHidden/>
              </w:rPr>
              <w:instrText xml:space="preserve"> PAGEREF _Toc72966198 \h </w:instrText>
            </w:r>
            <w:r w:rsidR="00962D92" w:rsidRPr="00955DAE">
              <w:rPr>
                <w:webHidden/>
              </w:rPr>
            </w:r>
            <w:r w:rsidR="00962D92" w:rsidRPr="00955DAE">
              <w:rPr>
                <w:webHidden/>
              </w:rPr>
              <w:fldChar w:fldCharType="separate"/>
            </w:r>
            <w:r w:rsidR="00962D92" w:rsidRPr="00955DAE">
              <w:rPr>
                <w:webHidden/>
              </w:rPr>
              <w:t>24</w:t>
            </w:r>
            <w:r w:rsidR="00962D92" w:rsidRPr="00955DAE">
              <w:rPr>
                <w:webHidden/>
              </w:rPr>
              <w:fldChar w:fldCharType="end"/>
            </w:r>
          </w:hyperlink>
        </w:p>
        <w:p w14:paraId="11FFDEE7" w14:textId="4D574B05" w:rsidR="00962D92" w:rsidRPr="00955DAE" w:rsidRDefault="008017C1">
          <w:pPr>
            <w:pStyle w:val="TOC1"/>
            <w:tabs>
              <w:tab w:val="left" w:pos="440"/>
              <w:tab w:val="right" w:leader="dot" w:pos="9350"/>
            </w:tabs>
            <w:rPr>
              <w:rFonts w:asciiTheme="minorHAnsi" w:hAnsiTheme="minorHAnsi"/>
              <w:sz w:val="22"/>
              <w:lang w:eastAsia="en-US"/>
            </w:rPr>
          </w:pPr>
          <w:hyperlink w:anchor="_Toc72966199" w:history="1">
            <w:r w:rsidR="00962D92" w:rsidRPr="00955DAE">
              <w:rPr>
                <w:rStyle w:val="Hyperlink"/>
              </w:rPr>
              <w:t>2</w:t>
            </w:r>
            <w:r w:rsidR="00962D92" w:rsidRPr="00955DAE">
              <w:rPr>
                <w:rFonts w:asciiTheme="minorHAnsi" w:hAnsiTheme="minorHAnsi"/>
                <w:sz w:val="22"/>
                <w:lang w:eastAsia="en-US"/>
              </w:rPr>
              <w:tab/>
            </w:r>
            <w:r w:rsidR="00962D92" w:rsidRPr="00955DAE">
              <w:rPr>
                <w:rStyle w:val="Hyperlink"/>
              </w:rPr>
              <w:t>Methodology</w:t>
            </w:r>
            <w:r w:rsidR="00962D92" w:rsidRPr="00955DAE">
              <w:rPr>
                <w:webHidden/>
              </w:rPr>
              <w:tab/>
            </w:r>
            <w:r w:rsidR="00962D92" w:rsidRPr="00955DAE">
              <w:rPr>
                <w:webHidden/>
              </w:rPr>
              <w:fldChar w:fldCharType="begin"/>
            </w:r>
            <w:r w:rsidR="00962D92" w:rsidRPr="00955DAE">
              <w:rPr>
                <w:webHidden/>
              </w:rPr>
              <w:instrText xml:space="preserve"> PAGEREF _Toc72966199 \h </w:instrText>
            </w:r>
            <w:r w:rsidR="00962D92" w:rsidRPr="00955DAE">
              <w:rPr>
                <w:webHidden/>
              </w:rPr>
            </w:r>
            <w:r w:rsidR="00962D92" w:rsidRPr="00955DAE">
              <w:rPr>
                <w:webHidden/>
              </w:rPr>
              <w:fldChar w:fldCharType="separate"/>
            </w:r>
            <w:r w:rsidR="00962D92" w:rsidRPr="00955DAE">
              <w:rPr>
                <w:webHidden/>
              </w:rPr>
              <w:t>24</w:t>
            </w:r>
            <w:r w:rsidR="00962D92" w:rsidRPr="00955DAE">
              <w:rPr>
                <w:webHidden/>
              </w:rPr>
              <w:fldChar w:fldCharType="end"/>
            </w:r>
          </w:hyperlink>
        </w:p>
        <w:p w14:paraId="20170389" w14:textId="30476E9D" w:rsidR="00962D92" w:rsidRPr="00955DAE" w:rsidRDefault="008017C1">
          <w:pPr>
            <w:pStyle w:val="TOC2"/>
            <w:tabs>
              <w:tab w:val="left" w:pos="880"/>
              <w:tab w:val="right" w:leader="dot" w:pos="9350"/>
            </w:tabs>
            <w:rPr>
              <w:rFonts w:asciiTheme="minorHAnsi" w:hAnsiTheme="minorHAnsi"/>
              <w:sz w:val="22"/>
              <w:lang w:eastAsia="en-US"/>
            </w:rPr>
          </w:pPr>
          <w:hyperlink w:anchor="_Toc72966200" w:history="1">
            <w:r w:rsidR="00962D92" w:rsidRPr="00955DAE">
              <w:rPr>
                <w:rStyle w:val="Hyperlink"/>
              </w:rPr>
              <w:t>2.1</w:t>
            </w:r>
            <w:r w:rsidR="00962D92" w:rsidRPr="00955DAE">
              <w:rPr>
                <w:rFonts w:asciiTheme="minorHAnsi" w:hAnsiTheme="minorHAnsi"/>
                <w:sz w:val="22"/>
                <w:lang w:eastAsia="en-US"/>
              </w:rPr>
              <w:tab/>
            </w:r>
            <w:r w:rsidR="00962D92" w:rsidRPr="00955DAE">
              <w:rPr>
                <w:rStyle w:val="Hyperlink"/>
              </w:rPr>
              <w:t>introduction</w:t>
            </w:r>
            <w:r w:rsidR="00962D92" w:rsidRPr="00955DAE">
              <w:rPr>
                <w:webHidden/>
              </w:rPr>
              <w:tab/>
            </w:r>
            <w:r w:rsidR="00962D92" w:rsidRPr="00955DAE">
              <w:rPr>
                <w:webHidden/>
              </w:rPr>
              <w:fldChar w:fldCharType="begin"/>
            </w:r>
            <w:r w:rsidR="00962D92" w:rsidRPr="00955DAE">
              <w:rPr>
                <w:webHidden/>
              </w:rPr>
              <w:instrText xml:space="preserve"> PAGEREF _Toc72966200 \h </w:instrText>
            </w:r>
            <w:r w:rsidR="00962D92" w:rsidRPr="00955DAE">
              <w:rPr>
                <w:webHidden/>
              </w:rPr>
            </w:r>
            <w:r w:rsidR="00962D92" w:rsidRPr="00955DAE">
              <w:rPr>
                <w:webHidden/>
              </w:rPr>
              <w:fldChar w:fldCharType="separate"/>
            </w:r>
            <w:r w:rsidR="00962D92" w:rsidRPr="00955DAE">
              <w:rPr>
                <w:webHidden/>
              </w:rPr>
              <w:t>24</w:t>
            </w:r>
            <w:r w:rsidR="00962D92" w:rsidRPr="00955DAE">
              <w:rPr>
                <w:webHidden/>
              </w:rPr>
              <w:fldChar w:fldCharType="end"/>
            </w:r>
          </w:hyperlink>
        </w:p>
        <w:p w14:paraId="2DEF5A6A" w14:textId="6E8CD1B9" w:rsidR="00962D92" w:rsidRPr="00955DAE" w:rsidRDefault="008017C1">
          <w:pPr>
            <w:pStyle w:val="TOC2"/>
            <w:tabs>
              <w:tab w:val="left" w:pos="880"/>
              <w:tab w:val="right" w:leader="dot" w:pos="9350"/>
            </w:tabs>
            <w:rPr>
              <w:rFonts w:asciiTheme="minorHAnsi" w:hAnsiTheme="minorHAnsi"/>
              <w:sz w:val="22"/>
              <w:lang w:eastAsia="en-US"/>
            </w:rPr>
          </w:pPr>
          <w:hyperlink w:anchor="_Toc72966201" w:history="1">
            <w:r w:rsidR="00962D92" w:rsidRPr="00955DAE">
              <w:rPr>
                <w:rStyle w:val="Hyperlink"/>
              </w:rPr>
              <w:t>2.2</w:t>
            </w:r>
            <w:r w:rsidR="00962D92" w:rsidRPr="00955DAE">
              <w:rPr>
                <w:rFonts w:asciiTheme="minorHAnsi" w:hAnsiTheme="minorHAnsi"/>
                <w:sz w:val="22"/>
                <w:lang w:eastAsia="en-US"/>
              </w:rPr>
              <w:tab/>
            </w:r>
            <w:r w:rsidR="00962D92" w:rsidRPr="00955DAE">
              <w:rPr>
                <w:rStyle w:val="Hyperlink"/>
              </w:rPr>
              <w:t>Data Sources</w:t>
            </w:r>
            <w:r w:rsidR="00962D92" w:rsidRPr="00955DAE">
              <w:rPr>
                <w:webHidden/>
              </w:rPr>
              <w:tab/>
            </w:r>
            <w:r w:rsidR="00962D92" w:rsidRPr="00955DAE">
              <w:rPr>
                <w:webHidden/>
              </w:rPr>
              <w:fldChar w:fldCharType="begin"/>
            </w:r>
            <w:r w:rsidR="00962D92" w:rsidRPr="00955DAE">
              <w:rPr>
                <w:webHidden/>
              </w:rPr>
              <w:instrText xml:space="preserve"> PAGEREF _Toc72966201 \h </w:instrText>
            </w:r>
            <w:r w:rsidR="00962D92" w:rsidRPr="00955DAE">
              <w:rPr>
                <w:webHidden/>
              </w:rPr>
            </w:r>
            <w:r w:rsidR="00962D92" w:rsidRPr="00955DAE">
              <w:rPr>
                <w:webHidden/>
              </w:rPr>
              <w:fldChar w:fldCharType="separate"/>
            </w:r>
            <w:r w:rsidR="00962D92" w:rsidRPr="00955DAE">
              <w:rPr>
                <w:webHidden/>
              </w:rPr>
              <w:t>26</w:t>
            </w:r>
            <w:r w:rsidR="00962D92" w:rsidRPr="00955DAE">
              <w:rPr>
                <w:webHidden/>
              </w:rPr>
              <w:fldChar w:fldCharType="end"/>
            </w:r>
          </w:hyperlink>
        </w:p>
        <w:p w14:paraId="526C5E76" w14:textId="38DD29D0" w:rsidR="00962D92" w:rsidRPr="00955DAE" w:rsidRDefault="008017C1">
          <w:pPr>
            <w:pStyle w:val="TOC3"/>
            <w:tabs>
              <w:tab w:val="left" w:pos="1320"/>
              <w:tab w:val="right" w:leader="dot" w:pos="9350"/>
            </w:tabs>
            <w:rPr>
              <w:rFonts w:asciiTheme="minorHAnsi" w:hAnsiTheme="minorHAnsi"/>
              <w:sz w:val="22"/>
              <w:lang w:eastAsia="en-US"/>
            </w:rPr>
          </w:pPr>
          <w:hyperlink w:anchor="_Toc72966202" w:history="1">
            <w:r w:rsidR="00962D92" w:rsidRPr="00955DAE">
              <w:rPr>
                <w:rStyle w:val="Hyperlink"/>
              </w:rPr>
              <w:t>2.2.1</w:t>
            </w:r>
            <w:r w:rsidR="00962D92" w:rsidRPr="00955DAE">
              <w:rPr>
                <w:rFonts w:asciiTheme="minorHAnsi" w:hAnsiTheme="minorHAnsi"/>
                <w:sz w:val="22"/>
                <w:lang w:eastAsia="en-US"/>
              </w:rPr>
              <w:tab/>
            </w:r>
            <w:r w:rsidR="00962D92" w:rsidRPr="00955DAE">
              <w:rPr>
                <w:rStyle w:val="Hyperlink"/>
              </w:rPr>
              <w:t>Total Addressable Market</w:t>
            </w:r>
            <w:r w:rsidR="00962D92" w:rsidRPr="00955DAE">
              <w:rPr>
                <w:webHidden/>
              </w:rPr>
              <w:tab/>
            </w:r>
            <w:r w:rsidR="00962D92" w:rsidRPr="00955DAE">
              <w:rPr>
                <w:webHidden/>
              </w:rPr>
              <w:fldChar w:fldCharType="begin"/>
            </w:r>
            <w:r w:rsidR="00962D92" w:rsidRPr="00955DAE">
              <w:rPr>
                <w:webHidden/>
              </w:rPr>
              <w:instrText xml:space="preserve"> PAGEREF _Toc72966202 \h </w:instrText>
            </w:r>
            <w:r w:rsidR="00962D92" w:rsidRPr="00955DAE">
              <w:rPr>
                <w:webHidden/>
              </w:rPr>
            </w:r>
            <w:r w:rsidR="00962D92" w:rsidRPr="00955DAE">
              <w:rPr>
                <w:webHidden/>
              </w:rPr>
              <w:fldChar w:fldCharType="separate"/>
            </w:r>
            <w:r w:rsidR="00962D92" w:rsidRPr="00955DAE">
              <w:rPr>
                <w:webHidden/>
              </w:rPr>
              <w:t>27</w:t>
            </w:r>
            <w:r w:rsidR="00962D92" w:rsidRPr="00955DAE">
              <w:rPr>
                <w:webHidden/>
              </w:rPr>
              <w:fldChar w:fldCharType="end"/>
            </w:r>
          </w:hyperlink>
        </w:p>
        <w:p w14:paraId="2270B96C" w14:textId="5A458ABA" w:rsidR="00962D92" w:rsidRPr="00955DAE" w:rsidRDefault="008017C1">
          <w:pPr>
            <w:pStyle w:val="TOC3"/>
            <w:tabs>
              <w:tab w:val="left" w:pos="1320"/>
              <w:tab w:val="right" w:leader="dot" w:pos="9350"/>
            </w:tabs>
            <w:rPr>
              <w:rFonts w:asciiTheme="minorHAnsi" w:hAnsiTheme="minorHAnsi"/>
              <w:sz w:val="22"/>
              <w:lang w:eastAsia="en-US"/>
            </w:rPr>
          </w:pPr>
          <w:hyperlink w:anchor="_Toc72966203" w:history="1">
            <w:r w:rsidR="00962D92" w:rsidRPr="00955DAE">
              <w:rPr>
                <w:rStyle w:val="Hyperlink"/>
              </w:rPr>
              <w:t>2.2.2</w:t>
            </w:r>
            <w:r w:rsidR="00962D92" w:rsidRPr="00955DAE">
              <w:rPr>
                <w:rFonts w:asciiTheme="minorHAnsi" w:hAnsiTheme="minorHAnsi"/>
                <w:sz w:val="22"/>
                <w:lang w:eastAsia="en-US"/>
              </w:rPr>
              <w:tab/>
            </w:r>
            <w:r w:rsidR="00962D92" w:rsidRPr="00955DAE">
              <w:rPr>
                <w:rStyle w:val="Hyperlink"/>
              </w:rPr>
              <w:t>Adoption Projections</w:t>
            </w:r>
            <w:r w:rsidR="00962D92" w:rsidRPr="00955DAE">
              <w:rPr>
                <w:webHidden/>
              </w:rPr>
              <w:tab/>
            </w:r>
            <w:r w:rsidR="00962D92" w:rsidRPr="00955DAE">
              <w:rPr>
                <w:webHidden/>
              </w:rPr>
              <w:fldChar w:fldCharType="begin"/>
            </w:r>
            <w:r w:rsidR="00962D92" w:rsidRPr="00955DAE">
              <w:rPr>
                <w:webHidden/>
              </w:rPr>
              <w:instrText xml:space="preserve"> PAGEREF _Toc72966203 \h </w:instrText>
            </w:r>
            <w:r w:rsidR="00962D92" w:rsidRPr="00955DAE">
              <w:rPr>
                <w:webHidden/>
              </w:rPr>
            </w:r>
            <w:r w:rsidR="00962D92" w:rsidRPr="00955DAE">
              <w:rPr>
                <w:webHidden/>
              </w:rPr>
              <w:fldChar w:fldCharType="separate"/>
            </w:r>
            <w:r w:rsidR="00962D92" w:rsidRPr="00955DAE">
              <w:rPr>
                <w:webHidden/>
              </w:rPr>
              <w:t>27</w:t>
            </w:r>
            <w:r w:rsidR="00962D92" w:rsidRPr="00955DAE">
              <w:rPr>
                <w:webHidden/>
              </w:rPr>
              <w:fldChar w:fldCharType="end"/>
            </w:r>
          </w:hyperlink>
        </w:p>
        <w:p w14:paraId="598634EE" w14:textId="2A1FCAEA" w:rsidR="00962D92" w:rsidRPr="00955DAE" w:rsidRDefault="008017C1">
          <w:pPr>
            <w:pStyle w:val="TOC3"/>
            <w:tabs>
              <w:tab w:val="left" w:pos="1320"/>
              <w:tab w:val="right" w:leader="dot" w:pos="9350"/>
            </w:tabs>
            <w:rPr>
              <w:rFonts w:asciiTheme="minorHAnsi" w:hAnsiTheme="minorHAnsi"/>
              <w:sz w:val="22"/>
              <w:lang w:eastAsia="en-US"/>
            </w:rPr>
          </w:pPr>
          <w:hyperlink w:anchor="_Toc72966204" w:history="1">
            <w:r w:rsidR="00962D92" w:rsidRPr="00955DAE">
              <w:rPr>
                <w:rStyle w:val="Hyperlink"/>
              </w:rPr>
              <w:t>2.2.3</w:t>
            </w:r>
            <w:r w:rsidR="00962D92" w:rsidRPr="00955DAE">
              <w:rPr>
                <w:rFonts w:asciiTheme="minorHAnsi" w:hAnsiTheme="minorHAnsi"/>
                <w:sz w:val="22"/>
                <w:lang w:eastAsia="en-US"/>
              </w:rPr>
              <w:tab/>
            </w:r>
            <w:r w:rsidR="00962D92" w:rsidRPr="00955DAE">
              <w:rPr>
                <w:rStyle w:val="Hyperlink"/>
              </w:rPr>
              <w:t>Variable Inputs</w:t>
            </w:r>
            <w:r w:rsidR="00962D92" w:rsidRPr="00955DAE">
              <w:rPr>
                <w:webHidden/>
              </w:rPr>
              <w:tab/>
            </w:r>
            <w:r w:rsidR="00962D92" w:rsidRPr="00955DAE">
              <w:rPr>
                <w:webHidden/>
              </w:rPr>
              <w:fldChar w:fldCharType="begin"/>
            </w:r>
            <w:r w:rsidR="00962D92" w:rsidRPr="00955DAE">
              <w:rPr>
                <w:webHidden/>
              </w:rPr>
              <w:instrText xml:space="preserve"> PAGEREF _Toc72966204 \h </w:instrText>
            </w:r>
            <w:r w:rsidR="00962D92" w:rsidRPr="00955DAE">
              <w:rPr>
                <w:webHidden/>
              </w:rPr>
            </w:r>
            <w:r w:rsidR="00962D92" w:rsidRPr="00955DAE">
              <w:rPr>
                <w:webHidden/>
              </w:rPr>
              <w:fldChar w:fldCharType="separate"/>
            </w:r>
            <w:r w:rsidR="00962D92" w:rsidRPr="00955DAE">
              <w:rPr>
                <w:webHidden/>
              </w:rPr>
              <w:t>27</w:t>
            </w:r>
            <w:r w:rsidR="00962D92" w:rsidRPr="00955DAE">
              <w:rPr>
                <w:webHidden/>
              </w:rPr>
              <w:fldChar w:fldCharType="end"/>
            </w:r>
          </w:hyperlink>
        </w:p>
        <w:p w14:paraId="0CA9805B" w14:textId="4C417A86" w:rsidR="00962D92" w:rsidRPr="00955DAE" w:rsidRDefault="008017C1">
          <w:pPr>
            <w:pStyle w:val="TOC2"/>
            <w:tabs>
              <w:tab w:val="left" w:pos="880"/>
              <w:tab w:val="right" w:leader="dot" w:pos="9350"/>
            </w:tabs>
            <w:rPr>
              <w:rFonts w:asciiTheme="minorHAnsi" w:hAnsiTheme="minorHAnsi"/>
              <w:sz w:val="22"/>
              <w:lang w:eastAsia="en-US"/>
            </w:rPr>
          </w:pPr>
          <w:hyperlink w:anchor="_Toc72966205" w:history="1">
            <w:r w:rsidR="00962D92" w:rsidRPr="00955DAE">
              <w:rPr>
                <w:rStyle w:val="Hyperlink"/>
              </w:rPr>
              <w:t>2.3</w:t>
            </w:r>
            <w:r w:rsidR="00962D92" w:rsidRPr="00955DAE">
              <w:rPr>
                <w:rFonts w:asciiTheme="minorHAnsi" w:hAnsiTheme="minorHAnsi"/>
                <w:sz w:val="22"/>
                <w:lang w:eastAsia="en-US"/>
              </w:rPr>
              <w:tab/>
            </w:r>
            <w:r w:rsidR="00962D92" w:rsidRPr="00955DAE">
              <w:rPr>
                <w:rStyle w:val="Hyperlink"/>
              </w:rPr>
              <w:t>Total Addressable Market</w:t>
            </w:r>
            <w:r w:rsidR="00962D92" w:rsidRPr="00955DAE">
              <w:rPr>
                <w:webHidden/>
              </w:rPr>
              <w:tab/>
            </w:r>
            <w:r w:rsidR="00962D92" w:rsidRPr="00955DAE">
              <w:rPr>
                <w:webHidden/>
              </w:rPr>
              <w:fldChar w:fldCharType="begin"/>
            </w:r>
            <w:r w:rsidR="00962D92" w:rsidRPr="00955DAE">
              <w:rPr>
                <w:webHidden/>
              </w:rPr>
              <w:instrText xml:space="preserve"> PAGEREF _Toc72966205 \h </w:instrText>
            </w:r>
            <w:r w:rsidR="00962D92" w:rsidRPr="00955DAE">
              <w:rPr>
                <w:webHidden/>
              </w:rPr>
            </w:r>
            <w:r w:rsidR="00962D92" w:rsidRPr="00955DAE">
              <w:rPr>
                <w:webHidden/>
              </w:rPr>
              <w:fldChar w:fldCharType="separate"/>
            </w:r>
            <w:r w:rsidR="00962D92" w:rsidRPr="00955DAE">
              <w:rPr>
                <w:webHidden/>
              </w:rPr>
              <w:t>28</w:t>
            </w:r>
            <w:r w:rsidR="00962D92" w:rsidRPr="00955DAE">
              <w:rPr>
                <w:webHidden/>
              </w:rPr>
              <w:fldChar w:fldCharType="end"/>
            </w:r>
          </w:hyperlink>
        </w:p>
        <w:p w14:paraId="5DADDA21" w14:textId="3936F86C" w:rsidR="00962D92" w:rsidRPr="00955DAE" w:rsidRDefault="008017C1">
          <w:pPr>
            <w:pStyle w:val="TOC2"/>
            <w:tabs>
              <w:tab w:val="left" w:pos="880"/>
              <w:tab w:val="right" w:leader="dot" w:pos="9350"/>
            </w:tabs>
            <w:rPr>
              <w:rFonts w:asciiTheme="minorHAnsi" w:hAnsiTheme="minorHAnsi"/>
              <w:sz w:val="22"/>
              <w:lang w:eastAsia="en-US"/>
            </w:rPr>
          </w:pPr>
          <w:hyperlink w:anchor="_Toc72966206" w:history="1">
            <w:r w:rsidR="00962D92" w:rsidRPr="00955DAE">
              <w:rPr>
                <w:rStyle w:val="Hyperlink"/>
              </w:rPr>
              <w:t>2.4</w:t>
            </w:r>
            <w:r w:rsidR="00962D92" w:rsidRPr="00955DAE">
              <w:rPr>
                <w:rFonts w:asciiTheme="minorHAnsi" w:hAnsiTheme="minorHAnsi"/>
                <w:sz w:val="22"/>
                <w:lang w:eastAsia="en-US"/>
              </w:rPr>
              <w:tab/>
            </w:r>
            <w:r w:rsidR="00962D92" w:rsidRPr="00955DAE">
              <w:rPr>
                <w:rStyle w:val="Hyperlink"/>
              </w:rPr>
              <w:t>Adoption Scenarios</w:t>
            </w:r>
            <w:r w:rsidR="00962D92" w:rsidRPr="00955DAE">
              <w:rPr>
                <w:webHidden/>
              </w:rPr>
              <w:tab/>
            </w:r>
            <w:r w:rsidR="00962D92" w:rsidRPr="00955DAE">
              <w:rPr>
                <w:webHidden/>
              </w:rPr>
              <w:fldChar w:fldCharType="begin"/>
            </w:r>
            <w:r w:rsidR="00962D92" w:rsidRPr="00955DAE">
              <w:rPr>
                <w:webHidden/>
              </w:rPr>
              <w:instrText xml:space="preserve"> PAGEREF _Toc72966206 \h </w:instrText>
            </w:r>
            <w:r w:rsidR="00962D92" w:rsidRPr="00955DAE">
              <w:rPr>
                <w:webHidden/>
              </w:rPr>
            </w:r>
            <w:r w:rsidR="00962D92" w:rsidRPr="00955DAE">
              <w:rPr>
                <w:webHidden/>
              </w:rPr>
              <w:fldChar w:fldCharType="separate"/>
            </w:r>
            <w:r w:rsidR="00962D92" w:rsidRPr="00955DAE">
              <w:rPr>
                <w:webHidden/>
              </w:rPr>
              <w:t>29</w:t>
            </w:r>
            <w:r w:rsidR="00962D92" w:rsidRPr="00955DAE">
              <w:rPr>
                <w:webHidden/>
              </w:rPr>
              <w:fldChar w:fldCharType="end"/>
            </w:r>
          </w:hyperlink>
        </w:p>
        <w:p w14:paraId="7196113B" w14:textId="0075BA26" w:rsidR="00962D92" w:rsidRPr="00955DAE" w:rsidRDefault="008017C1">
          <w:pPr>
            <w:pStyle w:val="TOC3"/>
            <w:tabs>
              <w:tab w:val="left" w:pos="1320"/>
              <w:tab w:val="right" w:leader="dot" w:pos="9350"/>
            </w:tabs>
            <w:rPr>
              <w:rFonts w:asciiTheme="minorHAnsi" w:hAnsiTheme="minorHAnsi"/>
              <w:sz w:val="22"/>
              <w:lang w:eastAsia="en-US"/>
            </w:rPr>
          </w:pPr>
          <w:hyperlink w:anchor="_Toc72966207" w:history="1">
            <w:r w:rsidR="00962D92" w:rsidRPr="00955DAE">
              <w:rPr>
                <w:rStyle w:val="Hyperlink"/>
              </w:rPr>
              <w:t>2.4.1</w:t>
            </w:r>
            <w:r w:rsidR="00962D92" w:rsidRPr="00955DAE">
              <w:rPr>
                <w:rFonts w:asciiTheme="minorHAnsi" w:hAnsiTheme="minorHAnsi"/>
                <w:sz w:val="22"/>
                <w:lang w:eastAsia="en-US"/>
              </w:rPr>
              <w:tab/>
            </w:r>
            <w:r w:rsidR="00962D92" w:rsidRPr="00955DAE">
              <w:rPr>
                <w:rStyle w:val="Hyperlink"/>
              </w:rPr>
              <w:t>Reference Case / Current Adoption</w:t>
            </w:r>
            <w:r w:rsidR="00962D92" w:rsidRPr="00955DAE">
              <w:rPr>
                <w:webHidden/>
              </w:rPr>
              <w:tab/>
            </w:r>
            <w:r w:rsidR="00962D92" w:rsidRPr="00955DAE">
              <w:rPr>
                <w:webHidden/>
              </w:rPr>
              <w:fldChar w:fldCharType="begin"/>
            </w:r>
            <w:r w:rsidR="00962D92" w:rsidRPr="00955DAE">
              <w:rPr>
                <w:webHidden/>
              </w:rPr>
              <w:instrText xml:space="preserve"> PAGEREF _Toc72966207 \h </w:instrText>
            </w:r>
            <w:r w:rsidR="00962D92" w:rsidRPr="00955DAE">
              <w:rPr>
                <w:webHidden/>
              </w:rPr>
            </w:r>
            <w:r w:rsidR="00962D92" w:rsidRPr="00955DAE">
              <w:rPr>
                <w:webHidden/>
              </w:rPr>
              <w:fldChar w:fldCharType="separate"/>
            </w:r>
            <w:r w:rsidR="00962D92" w:rsidRPr="00955DAE">
              <w:rPr>
                <w:webHidden/>
              </w:rPr>
              <w:t>29</w:t>
            </w:r>
            <w:r w:rsidR="00962D92" w:rsidRPr="00955DAE">
              <w:rPr>
                <w:webHidden/>
              </w:rPr>
              <w:fldChar w:fldCharType="end"/>
            </w:r>
          </w:hyperlink>
        </w:p>
        <w:p w14:paraId="251FFE32" w14:textId="2C3BE769" w:rsidR="00962D92" w:rsidRPr="00955DAE" w:rsidRDefault="008017C1">
          <w:pPr>
            <w:pStyle w:val="TOC3"/>
            <w:tabs>
              <w:tab w:val="left" w:pos="1320"/>
              <w:tab w:val="right" w:leader="dot" w:pos="9350"/>
            </w:tabs>
            <w:rPr>
              <w:rFonts w:asciiTheme="minorHAnsi" w:hAnsiTheme="minorHAnsi"/>
              <w:sz w:val="22"/>
              <w:lang w:eastAsia="en-US"/>
            </w:rPr>
          </w:pPr>
          <w:hyperlink w:anchor="_Toc72966208" w:history="1">
            <w:r w:rsidR="00962D92" w:rsidRPr="00955DAE">
              <w:rPr>
                <w:rStyle w:val="Hyperlink"/>
              </w:rPr>
              <w:t>2.4.2</w:t>
            </w:r>
            <w:r w:rsidR="00962D92" w:rsidRPr="00955DAE">
              <w:rPr>
                <w:rFonts w:asciiTheme="minorHAnsi" w:hAnsiTheme="minorHAnsi"/>
                <w:sz w:val="22"/>
                <w:lang w:eastAsia="en-US"/>
              </w:rPr>
              <w:tab/>
            </w:r>
            <w:r w:rsidR="00962D92" w:rsidRPr="00955DAE">
              <w:rPr>
                <w:rStyle w:val="Hyperlink"/>
              </w:rPr>
              <w:t>Project Drawdown Scenarios</w:t>
            </w:r>
            <w:r w:rsidR="00962D92" w:rsidRPr="00955DAE">
              <w:rPr>
                <w:webHidden/>
              </w:rPr>
              <w:tab/>
            </w:r>
            <w:r w:rsidR="00962D92" w:rsidRPr="00955DAE">
              <w:rPr>
                <w:webHidden/>
              </w:rPr>
              <w:fldChar w:fldCharType="begin"/>
            </w:r>
            <w:r w:rsidR="00962D92" w:rsidRPr="00955DAE">
              <w:rPr>
                <w:webHidden/>
              </w:rPr>
              <w:instrText xml:space="preserve"> PAGEREF _Toc72966208 \h </w:instrText>
            </w:r>
            <w:r w:rsidR="00962D92" w:rsidRPr="00955DAE">
              <w:rPr>
                <w:webHidden/>
              </w:rPr>
            </w:r>
            <w:r w:rsidR="00962D92" w:rsidRPr="00955DAE">
              <w:rPr>
                <w:webHidden/>
              </w:rPr>
              <w:fldChar w:fldCharType="separate"/>
            </w:r>
            <w:r w:rsidR="00962D92" w:rsidRPr="00955DAE">
              <w:rPr>
                <w:webHidden/>
              </w:rPr>
              <w:t>30</w:t>
            </w:r>
            <w:r w:rsidR="00962D92" w:rsidRPr="00955DAE">
              <w:rPr>
                <w:webHidden/>
              </w:rPr>
              <w:fldChar w:fldCharType="end"/>
            </w:r>
          </w:hyperlink>
        </w:p>
        <w:p w14:paraId="57677E15" w14:textId="57D358F6" w:rsidR="00962D92" w:rsidRPr="00955DAE" w:rsidRDefault="008017C1">
          <w:pPr>
            <w:pStyle w:val="TOC2"/>
            <w:tabs>
              <w:tab w:val="left" w:pos="880"/>
              <w:tab w:val="right" w:leader="dot" w:pos="9350"/>
            </w:tabs>
            <w:rPr>
              <w:rFonts w:asciiTheme="minorHAnsi" w:hAnsiTheme="minorHAnsi"/>
              <w:sz w:val="22"/>
              <w:lang w:eastAsia="en-US"/>
            </w:rPr>
          </w:pPr>
          <w:hyperlink w:anchor="_Toc72966209" w:history="1">
            <w:r w:rsidR="00962D92" w:rsidRPr="00955DAE">
              <w:rPr>
                <w:rStyle w:val="Hyperlink"/>
              </w:rPr>
              <w:t>2.5</w:t>
            </w:r>
            <w:r w:rsidR="00962D92" w:rsidRPr="00955DAE">
              <w:rPr>
                <w:rFonts w:asciiTheme="minorHAnsi" w:hAnsiTheme="minorHAnsi"/>
                <w:sz w:val="22"/>
                <w:lang w:eastAsia="en-US"/>
              </w:rPr>
              <w:tab/>
            </w:r>
            <w:r w:rsidR="00962D92" w:rsidRPr="00955DAE">
              <w:rPr>
                <w:rStyle w:val="Hyperlink"/>
              </w:rPr>
              <w:t>Inputs</w:t>
            </w:r>
            <w:r w:rsidR="00962D92" w:rsidRPr="00955DAE">
              <w:rPr>
                <w:webHidden/>
              </w:rPr>
              <w:tab/>
            </w:r>
            <w:r w:rsidR="00962D92" w:rsidRPr="00955DAE">
              <w:rPr>
                <w:webHidden/>
              </w:rPr>
              <w:fldChar w:fldCharType="begin"/>
            </w:r>
            <w:r w:rsidR="00962D92" w:rsidRPr="00955DAE">
              <w:rPr>
                <w:webHidden/>
              </w:rPr>
              <w:instrText xml:space="preserve"> PAGEREF _Toc72966209 \h </w:instrText>
            </w:r>
            <w:r w:rsidR="00962D92" w:rsidRPr="00955DAE">
              <w:rPr>
                <w:webHidden/>
              </w:rPr>
            </w:r>
            <w:r w:rsidR="00962D92" w:rsidRPr="00955DAE">
              <w:rPr>
                <w:webHidden/>
              </w:rPr>
              <w:fldChar w:fldCharType="separate"/>
            </w:r>
            <w:r w:rsidR="00962D92" w:rsidRPr="00955DAE">
              <w:rPr>
                <w:webHidden/>
              </w:rPr>
              <w:t>32</w:t>
            </w:r>
            <w:r w:rsidR="00962D92" w:rsidRPr="00955DAE">
              <w:rPr>
                <w:webHidden/>
              </w:rPr>
              <w:fldChar w:fldCharType="end"/>
            </w:r>
          </w:hyperlink>
        </w:p>
        <w:p w14:paraId="385CD521" w14:textId="07D8B0B3" w:rsidR="00962D92" w:rsidRPr="00955DAE" w:rsidRDefault="008017C1">
          <w:pPr>
            <w:pStyle w:val="TOC3"/>
            <w:tabs>
              <w:tab w:val="left" w:pos="1320"/>
              <w:tab w:val="right" w:leader="dot" w:pos="9350"/>
            </w:tabs>
            <w:rPr>
              <w:rFonts w:asciiTheme="minorHAnsi" w:hAnsiTheme="minorHAnsi"/>
              <w:sz w:val="22"/>
              <w:lang w:eastAsia="en-US"/>
            </w:rPr>
          </w:pPr>
          <w:hyperlink w:anchor="_Toc72966210" w:history="1">
            <w:r w:rsidR="00962D92" w:rsidRPr="00955DAE">
              <w:rPr>
                <w:rStyle w:val="Hyperlink"/>
              </w:rPr>
              <w:t>2.5.1</w:t>
            </w:r>
            <w:r w:rsidR="00962D92" w:rsidRPr="00955DAE">
              <w:rPr>
                <w:rFonts w:asciiTheme="minorHAnsi" w:hAnsiTheme="minorHAnsi"/>
                <w:sz w:val="22"/>
                <w:lang w:eastAsia="en-US"/>
              </w:rPr>
              <w:tab/>
            </w:r>
            <w:r w:rsidR="00962D92" w:rsidRPr="00955DAE">
              <w:rPr>
                <w:rStyle w:val="Hyperlink"/>
              </w:rPr>
              <w:t>Climate Inputs</w:t>
            </w:r>
            <w:r w:rsidR="00962D92" w:rsidRPr="00955DAE">
              <w:rPr>
                <w:webHidden/>
              </w:rPr>
              <w:tab/>
            </w:r>
            <w:r w:rsidR="00962D92" w:rsidRPr="00955DAE">
              <w:rPr>
                <w:webHidden/>
              </w:rPr>
              <w:fldChar w:fldCharType="begin"/>
            </w:r>
            <w:r w:rsidR="00962D92" w:rsidRPr="00955DAE">
              <w:rPr>
                <w:webHidden/>
              </w:rPr>
              <w:instrText xml:space="preserve"> PAGEREF _Toc72966210 \h </w:instrText>
            </w:r>
            <w:r w:rsidR="00962D92" w:rsidRPr="00955DAE">
              <w:rPr>
                <w:webHidden/>
              </w:rPr>
            </w:r>
            <w:r w:rsidR="00962D92" w:rsidRPr="00955DAE">
              <w:rPr>
                <w:webHidden/>
              </w:rPr>
              <w:fldChar w:fldCharType="separate"/>
            </w:r>
            <w:r w:rsidR="00962D92" w:rsidRPr="00955DAE">
              <w:rPr>
                <w:webHidden/>
              </w:rPr>
              <w:t>32</w:t>
            </w:r>
            <w:r w:rsidR="00962D92" w:rsidRPr="00955DAE">
              <w:rPr>
                <w:webHidden/>
              </w:rPr>
              <w:fldChar w:fldCharType="end"/>
            </w:r>
          </w:hyperlink>
        </w:p>
        <w:p w14:paraId="5C69233C" w14:textId="40602261" w:rsidR="00962D92" w:rsidRPr="00955DAE" w:rsidRDefault="008017C1">
          <w:pPr>
            <w:pStyle w:val="TOC3"/>
            <w:tabs>
              <w:tab w:val="left" w:pos="1320"/>
              <w:tab w:val="right" w:leader="dot" w:pos="9350"/>
            </w:tabs>
            <w:rPr>
              <w:rFonts w:asciiTheme="minorHAnsi" w:hAnsiTheme="minorHAnsi"/>
              <w:sz w:val="22"/>
              <w:lang w:eastAsia="en-US"/>
            </w:rPr>
          </w:pPr>
          <w:hyperlink w:anchor="_Toc72966211" w:history="1">
            <w:r w:rsidR="00962D92" w:rsidRPr="00955DAE">
              <w:rPr>
                <w:rStyle w:val="Hyperlink"/>
              </w:rPr>
              <w:t>2.5.2</w:t>
            </w:r>
            <w:r w:rsidR="00962D92" w:rsidRPr="00955DAE">
              <w:rPr>
                <w:rFonts w:asciiTheme="minorHAnsi" w:hAnsiTheme="minorHAnsi"/>
                <w:sz w:val="22"/>
                <w:lang w:eastAsia="en-US"/>
              </w:rPr>
              <w:tab/>
            </w:r>
            <w:r w:rsidR="00962D92" w:rsidRPr="00955DAE">
              <w:rPr>
                <w:rStyle w:val="Hyperlink"/>
              </w:rPr>
              <w:t>Financial Inputs</w:t>
            </w:r>
            <w:r w:rsidR="00962D92" w:rsidRPr="00955DAE">
              <w:rPr>
                <w:webHidden/>
              </w:rPr>
              <w:tab/>
            </w:r>
            <w:r w:rsidR="00962D92" w:rsidRPr="00955DAE">
              <w:rPr>
                <w:webHidden/>
              </w:rPr>
              <w:fldChar w:fldCharType="begin"/>
            </w:r>
            <w:r w:rsidR="00962D92" w:rsidRPr="00955DAE">
              <w:rPr>
                <w:webHidden/>
              </w:rPr>
              <w:instrText xml:space="preserve"> PAGEREF _Toc72966211 \h </w:instrText>
            </w:r>
            <w:r w:rsidR="00962D92" w:rsidRPr="00955DAE">
              <w:rPr>
                <w:webHidden/>
              </w:rPr>
            </w:r>
            <w:r w:rsidR="00962D92" w:rsidRPr="00955DAE">
              <w:rPr>
                <w:webHidden/>
              </w:rPr>
              <w:fldChar w:fldCharType="separate"/>
            </w:r>
            <w:r w:rsidR="00962D92" w:rsidRPr="00955DAE">
              <w:rPr>
                <w:webHidden/>
              </w:rPr>
              <w:t>33</w:t>
            </w:r>
            <w:r w:rsidR="00962D92" w:rsidRPr="00955DAE">
              <w:rPr>
                <w:webHidden/>
              </w:rPr>
              <w:fldChar w:fldCharType="end"/>
            </w:r>
          </w:hyperlink>
        </w:p>
        <w:p w14:paraId="4879A33E" w14:textId="48DE34EC" w:rsidR="00962D92" w:rsidRPr="00955DAE" w:rsidRDefault="008017C1">
          <w:pPr>
            <w:pStyle w:val="TOC3"/>
            <w:tabs>
              <w:tab w:val="left" w:pos="1320"/>
              <w:tab w:val="right" w:leader="dot" w:pos="9350"/>
            </w:tabs>
            <w:rPr>
              <w:rFonts w:asciiTheme="minorHAnsi" w:hAnsiTheme="minorHAnsi"/>
              <w:sz w:val="22"/>
              <w:lang w:eastAsia="en-US"/>
            </w:rPr>
          </w:pPr>
          <w:hyperlink w:anchor="_Toc72966212" w:history="1">
            <w:r w:rsidR="00962D92" w:rsidRPr="00955DAE">
              <w:rPr>
                <w:rStyle w:val="Hyperlink"/>
              </w:rPr>
              <w:t>2.5.3</w:t>
            </w:r>
            <w:r w:rsidR="00962D92" w:rsidRPr="00955DAE">
              <w:rPr>
                <w:rFonts w:asciiTheme="minorHAnsi" w:hAnsiTheme="minorHAnsi"/>
                <w:sz w:val="22"/>
                <w:lang w:eastAsia="en-US"/>
              </w:rPr>
              <w:tab/>
            </w:r>
            <w:r w:rsidR="00962D92" w:rsidRPr="00955DAE">
              <w:rPr>
                <w:rStyle w:val="Hyperlink"/>
              </w:rPr>
              <w:t>Technical Inputs</w:t>
            </w:r>
            <w:r w:rsidR="00962D92" w:rsidRPr="00955DAE">
              <w:rPr>
                <w:webHidden/>
              </w:rPr>
              <w:tab/>
            </w:r>
            <w:r w:rsidR="00962D92" w:rsidRPr="00955DAE">
              <w:rPr>
                <w:webHidden/>
              </w:rPr>
              <w:fldChar w:fldCharType="begin"/>
            </w:r>
            <w:r w:rsidR="00962D92" w:rsidRPr="00955DAE">
              <w:rPr>
                <w:webHidden/>
              </w:rPr>
              <w:instrText xml:space="preserve"> PAGEREF _Toc72966212 \h </w:instrText>
            </w:r>
            <w:r w:rsidR="00962D92" w:rsidRPr="00955DAE">
              <w:rPr>
                <w:webHidden/>
              </w:rPr>
            </w:r>
            <w:r w:rsidR="00962D92" w:rsidRPr="00955DAE">
              <w:rPr>
                <w:webHidden/>
              </w:rPr>
              <w:fldChar w:fldCharType="separate"/>
            </w:r>
            <w:r w:rsidR="00962D92" w:rsidRPr="00955DAE">
              <w:rPr>
                <w:webHidden/>
              </w:rPr>
              <w:t>36</w:t>
            </w:r>
            <w:r w:rsidR="00962D92" w:rsidRPr="00955DAE">
              <w:rPr>
                <w:webHidden/>
              </w:rPr>
              <w:fldChar w:fldCharType="end"/>
            </w:r>
          </w:hyperlink>
        </w:p>
        <w:p w14:paraId="7D785152" w14:textId="1EC164A3" w:rsidR="00962D92" w:rsidRPr="00955DAE" w:rsidRDefault="008017C1">
          <w:pPr>
            <w:pStyle w:val="TOC2"/>
            <w:tabs>
              <w:tab w:val="left" w:pos="880"/>
              <w:tab w:val="right" w:leader="dot" w:pos="9350"/>
            </w:tabs>
            <w:rPr>
              <w:rFonts w:asciiTheme="minorHAnsi" w:hAnsiTheme="minorHAnsi"/>
              <w:sz w:val="22"/>
              <w:lang w:eastAsia="en-US"/>
            </w:rPr>
          </w:pPr>
          <w:hyperlink w:anchor="_Toc72966213" w:history="1">
            <w:r w:rsidR="00962D92" w:rsidRPr="00955DAE">
              <w:rPr>
                <w:rStyle w:val="Hyperlink"/>
              </w:rPr>
              <w:t>2.6</w:t>
            </w:r>
            <w:r w:rsidR="00962D92" w:rsidRPr="00955DAE">
              <w:rPr>
                <w:rFonts w:asciiTheme="minorHAnsi" w:hAnsiTheme="minorHAnsi"/>
                <w:sz w:val="22"/>
                <w:lang w:eastAsia="en-US"/>
              </w:rPr>
              <w:tab/>
            </w:r>
            <w:r w:rsidR="00962D92" w:rsidRPr="00955DAE">
              <w:rPr>
                <w:rStyle w:val="Hyperlink"/>
              </w:rPr>
              <w:t>Assumptions</w:t>
            </w:r>
            <w:r w:rsidR="00962D92" w:rsidRPr="00955DAE">
              <w:rPr>
                <w:webHidden/>
              </w:rPr>
              <w:tab/>
            </w:r>
            <w:r w:rsidR="00962D92" w:rsidRPr="00955DAE">
              <w:rPr>
                <w:webHidden/>
              </w:rPr>
              <w:fldChar w:fldCharType="begin"/>
            </w:r>
            <w:r w:rsidR="00962D92" w:rsidRPr="00955DAE">
              <w:rPr>
                <w:webHidden/>
              </w:rPr>
              <w:instrText xml:space="preserve"> PAGEREF _Toc72966213 \h </w:instrText>
            </w:r>
            <w:r w:rsidR="00962D92" w:rsidRPr="00955DAE">
              <w:rPr>
                <w:webHidden/>
              </w:rPr>
            </w:r>
            <w:r w:rsidR="00962D92" w:rsidRPr="00955DAE">
              <w:rPr>
                <w:webHidden/>
              </w:rPr>
              <w:fldChar w:fldCharType="separate"/>
            </w:r>
            <w:r w:rsidR="00962D92" w:rsidRPr="00955DAE">
              <w:rPr>
                <w:webHidden/>
              </w:rPr>
              <w:t>37</w:t>
            </w:r>
            <w:r w:rsidR="00962D92" w:rsidRPr="00955DAE">
              <w:rPr>
                <w:webHidden/>
              </w:rPr>
              <w:fldChar w:fldCharType="end"/>
            </w:r>
          </w:hyperlink>
        </w:p>
        <w:p w14:paraId="0BD4A1CA" w14:textId="0F5C9F05" w:rsidR="00962D92" w:rsidRPr="00955DAE" w:rsidRDefault="008017C1">
          <w:pPr>
            <w:pStyle w:val="TOC2"/>
            <w:tabs>
              <w:tab w:val="left" w:pos="880"/>
              <w:tab w:val="right" w:leader="dot" w:pos="9350"/>
            </w:tabs>
            <w:rPr>
              <w:rFonts w:asciiTheme="minorHAnsi" w:hAnsiTheme="minorHAnsi"/>
              <w:sz w:val="22"/>
              <w:lang w:eastAsia="en-US"/>
            </w:rPr>
          </w:pPr>
          <w:hyperlink w:anchor="_Toc72966214" w:history="1">
            <w:r w:rsidR="00962D92" w:rsidRPr="00955DAE">
              <w:rPr>
                <w:rStyle w:val="Hyperlink"/>
              </w:rPr>
              <w:t>2.7</w:t>
            </w:r>
            <w:r w:rsidR="00962D92" w:rsidRPr="00955DAE">
              <w:rPr>
                <w:rFonts w:asciiTheme="minorHAnsi" w:hAnsiTheme="minorHAnsi"/>
                <w:sz w:val="22"/>
                <w:lang w:eastAsia="en-US"/>
              </w:rPr>
              <w:tab/>
            </w:r>
            <w:r w:rsidR="00962D92" w:rsidRPr="00955DAE">
              <w:rPr>
                <w:rStyle w:val="Hyperlink"/>
              </w:rPr>
              <w:t>Integration</w:t>
            </w:r>
            <w:r w:rsidR="00962D92" w:rsidRPr="00955DAE">
              <w:rPr>
                <w:webHidden/>
              </w:rPr>
              <w:tab/>
            </w:r>
            <w:r w:rsidR="00962D92" w:rsidRPr="00955DAE">
              <w:rPr>
                <w:webHidden/>
              </w:rPr>
              <w:fldChar w:fldCharType="begin"/>
            </w:r>
            <w:r w:rsidR="00962D92" w:rsidRPr="00955DAE">
              <w:rPr>
                <w:webHidden/>
              </w:rPr>
              <w:instrText xml:space="preserve"> PAGEREF _Toc72966214 \h </w:instrText>
            </w:r>
            <w:r w:rsidR="00962D92" w:rsidRPr="00955DAE">
              <w:rPr>
                <w:webHidden/>
              </w:rPr>
            </w:r>
            <w:r w:rsidR="00962D92" w:rsidRPr="00955DAE">
              <w:rPr>
                <w:webHidden/>
              </w:rPr>
              <w:fldChar w:fldCharType="separate"/>
            </w:r>
            <w:r w:rsidR="00962D92" w:rsidRPr="00955DAE">
              <w:rPr>
                <w:webHidden/>
              </w:rPr>
              <w:t>37</w:t>
            </w:r>
            <w:r w:rsidR="00962D92" w:rsidRPr="00955DAE">
              <w:rPr>
                <w:webHidden/>
              </w:rPr>
              <w:fldChar w:fldCharType="end"/>
            </w:r>
          </w:hyperlink>
        </w:p>
        <w:p w14:paraId="774F848B" w14:textId="1EA21FED" w:rsidR="00962D92" w:rsidRPr="00955DAE" w:rsidRDefault="008017C1">
          <w:pPr>
            <w:pStyle w:val="TOC2"/>
            <w:tabs>
              <w:tab w:val="left" w:pos="880"/>
              <w:tab w:val="right" w:leader="dot" w:pos="9350"/>
            </w:tabs>
            <w:rPr>
              <w:rFonts w:asciiTheme="minorHAnsi" w:hAnsiTheme="minorHAnsi"/>
              <w:sz w:val="22"/>
              <w:lang w:eastAsia="en-US"/>
            </w:rPr>
          </w:pPr>
          <w:hyperlink w:anchor="_Toc72966215" w:history="1">
            <w:r w:rsidR="00962D92" w:rsidRPr="00955DAE">
              <w:rPr>
                <w:rStyle w:val="Hyperlink"/>
              </w:rPr>
              <w:t>2.8</w:t>
            </w:r>
            <w:r w:rsidR="00962D92" w:rsidRPr="00955DAE">
              <w:rPr>
                <w:rFonts w:asciiTheme="minorHAnsi" w:hAnsiTheme="minorHAnsi"/>
                <w:sz w:val="22"/>
                <w:lang w:eastAsia="en-US"/>
              </w:rPr>
              <w:tab/>
            </w:r>
            <w:r w:rsidR="00962D92" w:rsidRPr="00955DAE">
              <w:rPr>
                <w:rStyle w:val="Hyperlink"/>
              </w:rPr>
              <w:t>Limitations/Further Development</w:t>
            </w:r>
            <w:r w:rsidR="00962D92" w:rsidRPr="00955DAE">
              <w:rPr>
                <w:webHidden/>
              </w:rPr>
              <w:tab/>
            </w:r>
            <w:r w:rsidR="00962D92" w:rsidRPr="00955DAE">
              <w:rPr>
                <w:webHidden/>
              </w:rPr>
              <w:fldChar w:fldCharType="begin"/>
            </w:r>
            <w:r w:rsidR="00962D92" w:rsidRPr="00955DAE">
              <w:rPr>
                <w:webHidden/>
              </w:rPr>
              <w:instrText xml:space="preserve"> PAGEREF _Toc72966215 \h </w:instrText>
            </w:r>
            <w:r w:rsidR="00962D92" w:rsidRPr="00955DAE">
              <w:rPr>
                <w:webHidden/>
              </w:rPr>
            </w:r>
            <w:r w:rsidR="00962D92" w:rsidRPr="00955DAE">
              <w:rPr>
                <w:webHidden/>
              </w:rPr>
              <w:fldChar w:fldCharType="separate"/>
            </w:r>
            <w:r w:rsidR="00962D92" w:rsidRPr="00955DAE">
              <w:rPr>
                <w:webHidden/>
              </w:rPr>
              <w:t>39</w:t>
            </w:r>
            <w:r w:rsidR="00962D92" w:rsidRPr="00955DAE">
              <w:rPr>
                <w:webHidden/>
              </w:rPr>
              <w:fldChar w:fldCharType="end"/>
            </w:r>
          </w:hyperlink>
        </w:p>
        <w:p w14:paraId="409CB13F" w14:textId="58AE50B2" w:rsidR="00962D92" w:rsidRPr="00955DAE" w:rsidRDefault="008017C1">
          <w:pPr>
            <w:pStyle w:val="TOC1"/>
            <w:tabs>
              <w:tab w:val="left" w:pos="440"/>
              <w:tab w:val="right" w:leader="dot" w:pos="9350"/>
            </w:tabs>
            <w:rPr>
              <w:rFonts w:asciiTheme="minorHAnsi" w:hAnsiTheme="minorHAnsi"/>
              <w:sz w:val="22"/>
              <w:lang w:eastAsia="en-US"/>
            </w:rPr>
          </w:pPr>
          <w:hyperlink w:anchor="_Toc72966216" w:history="1">
            <w:r w:rsidR="00962D92" w:rsidRPr="00955DAE">
              <w:rPr>
                <w:rStyle w:val="Hyperlink"/>
              </w:rPr>
              <w:t>3</w:t>
            </w:r>
            <w:r w:rsidR="00962D92" w:rsidRPr="00955DAE">
              <w:rPr>
                <w:rFonts w:asciiTheme="minorHAnsi" w:hAnsiTheme="minorHAnsi"/>
                <w:sz w:val="22"/>
                <w:lang w:eastAsia="en-US"/>
              </w:rPr>
              <w:tab/>
            </w:r>
            <w:r w:rsidR="00962D92" w:rsidRPr="00955DAE">
              <w:rPr>
                <w:rStyle w:val="Hyperlink"/>
              </w:rPr>
              <w:t>Results</w:t>
            </w:r>
            <w:r w:rsidR="00962D92" w:rsidRPr="00955DAE">
              <w:rPr>
                <w:webHidden/>
              </w:rPr>
              <w:tab/>
            </w:r>
            <w:r w:rsidR="00962D92" w:rsidRPr="00955DAE">
              <w:rPr>
                <w:webHidden/>
              </w:rPr>
              <w:fldChar w:fldCharType="begin"/>
            </w:r>
            <w:r w:rsidR="00962D92" w:rsidRPr="00955DAE">
              <w:rPr>
                <w:webHidden/>
              </w:rPr>
              <w:instrText xml:space="preserve"> PAGEREF _Toc72966216 \h </w:instrText>
            </w:r>
            <w:r w:rsidR="00962D92" w:rsidRPr="00955DAE">
              <w:rPr>
                <w:webHidden/>
              </w:rPr>
            </w:r>
            <w:r w:rsidR="00962D92" w:rsidRPr="00955DAE">
              <w:rPr>
                <w:webHidden/>
              </w:rPr>
              <w:fldChar w:fldCharType="separate"/>
            </w:r>
            <w:r w:rsidR="00962D92" w:rsidRPr="00955DAE">
              <w:rPr>
                <w:webHidden/>
              </w:rPr>
              <w:t>40</w:t>
            </w:r>
            <w:r w:rsidR="00962D92" w:rsidRPr="00955DAE">
              <w:rPr>
                <w:webHidden/>
              </w:rPr>
              <w:fldChar w:fldCharType="end"/>
            </w:r>
          </w:hyperlink>
        </w:p>
        <w:p w14:paraId="5648952D" w14:textId="1762A456" w:rsidR="00962D92" w:rsidRPr="00955DAE" w:rsidRDefault="008017C1">
          <w:pPr>
            <w:pStyle w:val="TOC2"/>
            <w:tabs>
              <w:tab w:val="left" w:pos="880"/>
              <w:tab w:val="right" w:leader="dot" w:pos="9350"/>
            </w:tabs>
            <w:rPr>
              <w:rFonts w:asciiTheme="minorHAnsi" w:hAnsiTheme="minorHAnsi"/>
              <w:sz w:val="22"/>
              <w:lang w:eastAsia="en-US"/>
            </w:rPr>
          </w:pPr>
          <w:hyperlink w:anchor="_Toc72966217" w:history="1">
            <w:r w:rsidR="00962D92" w:rsidRPr="00955DAE">
              <w:rPr>
                <w:rStyle w:val="Hyperlink"/>
              </w:rPr>
              <w:t>3.1</w:t>
            </w:r>
            <w:r w:rsidR="00962D92" w:rsidRPr="00955DAE">
              <w:rPr>
                <w:rFonts w:asciiTheme="minorHAnsi" w:hAnsiTheme="minorHAnsi"/>
                <w:sz w:val="22"/>
                <w:lang w:eastAsia="en-US"/>
              </w:rPr>
              <w:tab/>
            </w:r>
            <w:r w:rsidR="00962D92" w:rsidRPr="00955DAE">
              <w:rPr>
                <w:rStyle w:val="Hyperlink"/>
              </w:rPr>
              <w:t>Adoption</w:t>
            </w:r>
            <w:r w:rsidR="00962D92" w:rsidRPr="00955DAE">
              <w:rPr>
                <w:webHidden/>
              </w:rPr>
              <w:tab/>
            </w:r>
            <w:r w:rsidR="00962D92" w:rsidRPr="00955DAE">
              <w:rPr>
                <w:webHidden/>
              </w:rPr>
              <w:fldChar w:fldCharType="begin"/>
            </w:r>
            <w:r w:rsidR="00962D92" w:rsidRPr="00955DAE">
              <w:rPr>
                <w:webHidden/>
              </w:rPr>
              <w:instrText xml:space="preserve"> PAGEREF _Toc72966217 \h </w:instrText>
            </w:r>
            <w:r w:rsidR="00962D92" w:rsidRPr="00955DAE">
              <w:rPr>
                <w:webHidden/>
              </w:rPr>
            </w:r>
            <w:r w:rsidR="00962D92" w:rsidRPr="00955DAE">
              <w:rPr>
                <w:webHidden/>
              </w:rPr>
              <w:fldChar w:fldCharType="separate"/>
            </w:r>
            <w:r w:rsidR="00962D92" w:rsidRPr="00955DAE">
              <w:rPr>
                <w:webHidden/>
              </w:rPr>
              <w:t>40</w:t>
            </w:r>
            <w:r w:rsidR="00962D92" w:rsidRPr="00955DAE">
              <w:rPr>
                <w:webHidden/>
              </w:rPr>
              <w:fldChar w:fldCharType="end"/>
            </w:r>
          </w:hyperlink>
        </w:p>
        <w:p w14:paraId="398FD0A4" w14:textId="57690EDA" w:rsidR="00962D92" w:rsidRPr="00955DAE" w:rsidRDefault="008017C1">
          <w:pPr>
            <w:pStyle w:val="TOC2"/>
            <w:tabs>
              <w:tab w:val="left" w:pos="880"/>
              <w:tab w:val="right" w:leader="dot" w:pos="9350"/>
            </w:tabs>
            <w:rPr>
              <w:rFonts w:asciiTheme="minorHAnsi" w:hAnsiTheme="minorHAnsi"/>
              <w:sz w:val="22"/>
              <w:lang w:eastAsia="en-US"/>
            </w:rPr>
          </w:pPr>
          <w:hyperlink w:anchor="_Toc72966218" w:history="1">
            <w:r w:rsidR="00962D92" w:rsidRPr="00955DAE">
              <w:rPr>
                <w:rStyle w:val="Hyperlink"/>
              </w:rPr>
              <w:t>3.2</w:t>
            </w:r>
            <w:r w:rsidR="00962D92" w:rsidRPr="00955DAE">
              <w:rPr>
                <w:rFonts w:asciiTheme="minorHAnsi" w:hAnsiTheme="minorHAnsi"/>
                <w:sz w:val="22"/>
                <w:lang w:eastAsia="en-US"/>
              </w:rPr>
              <w:tab/>
            </w:r>
            <w:r w:rsidR="00962D92" w:rsidRPr="00955DAE">
              <w:rPr>
                <w:rStyle w:val="Hyperlink"/>
              </w:rPr>
              <w:t>Climate Impacts</w:t>
            </w:r>
            <w:r w:rsidR="00962D92" w:rsidRPr="00955DAE">
              <w:rPr>
                <w:webHidden/>
              </w:rPr>
              <w:tab/>
            </w:r>
            <w:r w:rsidR="00962D92" w:rsidRPr="00955DAE">
              <w:rPr>
                <w:webHidden/>
              </w:rPr>
              <w:fldChar w:fldCharType="begin"/>
            </w:r>
            <w:r w:rsidR="00962D92" w:rsidRPr="00955DAE">
              <w:rPr>
                <w:webHidden/>
              </w:rPr>
              <w:instrText xml:space="preserve"> PAGEREF _Toc72966218 \h </w:instrText>
            </w:r>
            <w:r w:rsidR="00962D92" w:rsidRPr="00955DAE">
              <w:rPr>
                <w:webHidden/>
              </w:rPr>
            </w:r>
            <w:r w:rsidR="00962D92" w:rsidRPr="00955DAE">
              <w:rPr>
                <w:webHidden/>
              </w:rPr>
              <w:fldChar w:fldCharType="separate"/>
            </w:r>
            <w:r w:rsidR="00962D92" w:rsidRPr="00955DAE">
              <w:rPr>
                <w:webHidden/>
              </w:rPr>
              <w:t>41</w:t>
            </w:r>
            <w:r w:rsidR="00962D92" w:rsidRPr="00955DAE">
              <w:rPr>
                <w:webHidden/>
              </w:rPr>
              <w:fldChar w:fldCharType="end"/>
            </w:r>
          </w:hyperlink>
        </w:p>
        <w:p w14:paraId="5D43EFA1" w14:textId="30DA8DB2" w:rsidR="00962D92" w:rsidRPr="00955DAE" w:rsidRDefault="008017C1">
          <w:pPr>
            <w:pStyle w:val="TOC2"/>
            <w:tabs>
              <w:tab w:val="left" w:pos="880"/>
              <w:tab w:val="right" w:leader="dot" w:pos="9350"/>
            </w:tabs>
            <w:rPr>
              <w:rFonts w:asciiTheme="minorHAnsi" w:hAnsiTheme="minorHAnsi"/>
              <w:sz w:val="22"/>
              <w:lang w:eastAsia="en-US"/>
            </w:rPr>
          </w:pPr>
          <w:hyperlink w:anchor="_Toc72966219" w:history="1">
            <w:r w:rsidR="00962D92" w:rsidRPr="00955DAE">
              <w:rPr>
                <w:rStyle w:val="Hyperlink"/>
              </w:rPr>
              <w:t>3.3</w:t>
            </w:r>
            <w:r w:rsidR="00962D92" w:rsidRPr="00955DAE">
              <w:rPr>
                <w:rFonts w:asciiTheme="minorHAnsi" w:hAnsiTheme="minorHAnsi"/>
                <w:sz w:val="22"/>
                <w:lang w:eastAsia="en-US"/>
              </w:rPr>
              <w:tab/>
            </w:r>
            <w:r w:rsidR="00962D92" w:rsidRPr="00955DAE">
              <w:rPr>
                <w:rStyle w:val="Hyperlink"/>
              </w:rPr>
              <w:t>Financial Impacts</w:t>
            </w:r>
            <w:r w:rsidR="00962D92" w:rsidRPr="00955DAE">
              <w:rPr>
                <w:webHidden/>
              </w:rPr>
              <w:tab/>
            </w:r>
            <w:r w:rsidR="00962D92" w:rsidRPr="00955DAE">
              <w:rPr>
                <w:webHidden/>
              </w:rPr>
              <w:fldChar w:fldCharType="begin"/>
            </w:r>
            <w:r w:rsidR="00962D92" w:rsidRPr="00955DAE">
              <w:rPr>
                <w:webHidden/>
              </w:rPr>
              <w:instrText xml:space="preserve"> PAGEREF _Toc72966219 \h </w:instrText>
            </w:r>
            <w:r w:rsidR="00962D92" w:rsidRPr="00955DAE">
              <w:rPr>
                <w:webHidden/>
              </w:rPr>
            </w:r>
            <w:r w:rsidR="00962D92" w:rsidRPr="00955DAE">
              <w:rPr>
                <w:webHidden/>
              </w:rPr>
              <w:fldChar w:fldCharType="separate"/>
            </w:r>
            <w:r w:rsidR="00962D92" w:rsidRPr="00955DAE">
              <w:rPr>
                <w:webHidden/>
              </w:rPr>
              <w:t>43</w:t>
            </w:r>
            <w:r w:rsidR="00962D92" w:rsidRPr="00955DAE">
              <w:rPr>
                <w:webHidden/>
              </w:rPr>
              <w:fldChar w:fldCharType="end"/>
            </w:r>
          </w:hyperlink>
        </w:p>
        <w:p w14:paraId="124CDB58" w14:textId="6D479213" w:rsidR="00962D92" w:rsidRPr="00955DAE" w:rsidRDefault="008017C1">
          <w:pPr>
            <w:pStyle w:val="TOC1"/>
            <w:tabs>
              <w:tab w:val="left" w:pos="440"/>
              <w:tab w:val="right" w:leader="dot" w:pos="9350"/>
            </w:tabs>
            <w:rPr>
              <w:rFonts w:asciiTheme="minorHAnsi" w:hAnsiTheme="minorHAnsi"/>
              <w:sz w:val="22"/>
              <w:lang w:eastAsia="en-US"/>
            </w:rPr>
          </w:pPr>
          <w:hyperlink w:anchor="_Toc72966220" w:history="1">
            <w:r w:rsidR="00962D92" w:rsidRPr="00955DAE">
              <w:rPr>
                <w:rStyle w:val="Hyperlink"/>
              </w:rPr>
              <w:t>4</w:t>
            </w:r>
            <w:r w:rsidR="00962D92" w:rsidRPr="00955DAE">
              <w:rPr>
                <w:rFonts w:asciiTheme="minorHAnsi" w:hAnsiTheme="minorHAnsi"/>
                <w:sz w:val="22"/>
                <w:lang w:eastAsia="en-US"/>
              </w:rPr>
              <w:tab/>
            </w:r>
            <w:r w:rsidR="00962D92" w:rsidRPr="00955DAE">
              <w:rPr>
                <w:rStyle w:val="Hyperlink"/>
              </w:rPr>
              <w:t>Discussion</w:t>
            </w:r>
            <w:r w:rsidR="00962D92" w:rsidRPr="00955DAE">
              <w:rPr>
                <w:webHidden/>
              </w:rPr>
              <w:tab/>
            </w:r>
            <w:r w:rsidR="00962D92" w:rsidRPr="00955DAE">
              <w:rPr>
                <w:webHidden/>
              </w:rPr>
              <w:fldChar w:fldCharType="begin"/>
            </w:r>
            <w:r w:rsidR="00962D92" w:rsidRPr="00955DAE">
              <w:rPr>
                <w:webHidden/>
              </w:rPr>
              <w:instrText xml:space="preserve"> PAGEREF _Toc72966220 \h </w:instrText>
            </w:r>
            <w:r w:rsidR="00962D92" w:rsidRPr="00955DAE">
              <w:rPr>
                <w:webHidden/>
              </w:rPr>
            </w:r>
            <w:r w:rsidR="00962D92" w:rsidRPr="00955DAE">
              <w:rPr>
                <w:webHidden/>
              </w:rPr>
              <w:fldChar w:fldCharType="separate"/>
            </w:r>
            <w:r w:rsidR="00962D92" w:rsidRPr="00955DAE">
              <w:rPr>
                <w:webHidden/>
              </w:rPr>
              <w:t>44</w:t>
            </w:r>
            <w:r w:rsidR="00962D92" w:rsidRPr="00955DAE">
              <w:rPr>
                <w:webHidden/>
              </w:rPr>
              <w:fldChar w:fldCharType="end"/>
            </w:r>
          </w:hyperlink>
        </w:p>
        <w:p w14:paraId="29876901" w14:textId="0C69EE6F" w:rsidR="00962D92" w:rsidRPr="00955DAE" w:rsidRDefault="008017C1">
          <w:pPr>
            <w:pStyle w:val="TOC2"/>
            <w:tabs>
              <w:tab w:val="left" w:pos="880"/>
              <w:tab w:val="right" w:leader="dot" w:pos="9350"/>
            </w:tabs>
            <w:rPr>
              <w:rFonts w:asciiTheme="minorHAnsi" w:hAnsiTheme="minorHAnsi"/>
              <w:sz w:val="22"/>
              <w:lang w:eastAsia="en-US"/>
            </w:rPr>
          </w:pPr>
          <w:hyperlink w:anchor="_Toc72966221" w:history="1">
            <w:r w:rsidR="00962D92" w:rsidRPr="00955DAE">
              <w:rPr>
                <w:rStyle w:val="Hyperlink"/>
              </w:rPr>
              <w:t>4.1</w:t>
            </w:r>
            <w:r w:rsidR="00962D92" w:rsidRPr="00955DAE">
              <w:rPr>
                <w:rFonts w:asciiTheme="minorHAnsi" w:hAnsiTheme="minorHAnsi"/>
                <w:sz w:val="22"/>
                <w:lang w:eastAsia="en-US"/>
              </w:rPr>
              <w:tab/>
            </w:r>
            <w:r w:rsidR="00962D92" w:rsidRPr="00955DAE">
              <w:rPr>
                <w:rStyle w:val="Hyperlink"/>
              </w:rPr>
              <w:t>Limitations</w:t>
            </w:r>
            <w:r w:rsidR="00962D92" w:rsidRPr="00955DAE">
              <w:rPr>
                <w:webHidden/>
              </w:rPr>
              <w:tab/>
            </w:r>
            <w:r w:rsidR="00962D92" w:rsidRPr="00955DAE">
              <w:rPr>
                <w:webHidden/>
              </w:rPr>
              <w:fldChar w:fldCharType="begin"/>
            </w:r>
            <w:r w:rsidR="00962D92" w:rsidRPr="00955DAE">
              <w:rPr>
                <w:webHidden/>
              </w:rPr>
              <w:instrText xml:space="preserve"> PAGEREF _Toc72966221 \h </w:instrText>
            </w:r>
            <w:r w:rsidR="00962D92" w:rsidRPr="00955DAE">
              <w:rPr>
                <w:webHidden/>
              </w:rPr>
            </w:r>
            <w:r w:rsidR="00962D92" w:rsidRPr="00955DAE">
              <w:rPr>
                <w:webHidden/>
              </w:rPr>
              <w:fldChar w:fldCharType="separate"/>
            </w:r>
            <w:r w:rsidR="00962D92" w:rsidRPr="00955DAE">
              <w:rPr>
                <w:webHidden/>
              </w:rPr>
              <w:t>47</w:t>
            </w:r>
            <w:r w:rsidR="00962D92" w:rsidRPr="00955DAE">
              <w:rPr>
                <w:webHidden/>
              </w:rPr>
              <w:fldChar w:fldCharType="end"/>
            </w:r>
          </w:hyperlink>
        </w:p>
        <w:p w14:paraId="4AD42161" w14:textId="08564FF7" w:rsidR="00962D92" w:rsidRPr="00955DAE" w:rsidRDefault="008017C1">
          <w:pPr>
            <w:pStyle w:val="TOC2"/>
            <w:tabs>
              <w:tab w:val="left" w:pos="880"/>
              <w:tab w:val="right" w:leader="dot" w:pos="9350"/>
            </w:tabs>
            <w:rPr>
              <w:rFonts w:asciiTheme="minorHAnsi" w:hAnsiTheme="minorHAnsi"/>
              <w:sz w:val="22"/>
              <w:lang w:eastAsia="en-US"/>
            </w:rPr>
          </w:pPr>
          <w:hyperlink w:anchor="_Toc72966222" w:history="1">
            <w:r w:rsidR="00962D92" w:rsidRPr="00955DAE">
              <w:rPr>
                <w:rStyle w:val="Hyperlink"/>
              </w:rPr>
              <w:t>4.2</w:t>
            </w:r>
            <w:r w:rsidR="00962D92" w:rsidRPr="00955DAE">
              <w:rPr>
                <w:rFonts w:asciiTheme="minorHAnsi" w:hAnsiTheme="minorHAnsi"/>
                <w:sz w:val="22"/>
                <w:lang w:eastAsia="en-US"/>
              </w:rPr>
              <w:tab/>
            </w:r>
            <w:r w:rsidR="00962D92" w:rsidRPr="00955DAE">
              <w:rPr>
                <w:rStyle w:val="Hyperlink"/>
              </w:rPr>
              <w:t>Benchmarks</w:t>
            </w:r>
            <w:r w:rsidR="00962D92" w:rsidRPr="00955DAE">
              <w:rPr>
                <w:webHidden/>
              </w:rPr>
              <w:tab/>
            </w:r>
            <w:r w:rsidR="00962D92" w:rsidRPr="00955DAE">
              <w:rPr>
                <w:webHidden/>
              </w:rPr>
              <w:fldChar w:fldCharType="begin"/>
            </w:r>
            <w:r w:rsidR="00962D92" w:rsidRPr="00955DAE">
              <w:rPr>
                <w:webHidden/>
              </w:rPr>
              <w:instrText xml:space="preserve"> PAGEREF _Toc72966222 \h </w:instrText>
            </w:r>
            <w:r w:rsidR="00962D92" w:rsidRPr="00955DAE">
              <w:rPr>
                <w:webHidden/>
              </w:rPr>
            </w:r>
            <w:r w:rsidR="00962D92" w:rsidRPr="00955DAE">
              <w:rPr>
                <w:webHidden/>
              </w:rPr>
              <w:fldChar w:fldCharType="separate"/>
            </w:r>
            <w:r w:rsidR="00962D92" w:rsidRPr="00955DAE">
              <w:rPr>
                <w:webHidden/>
              </w:rPr>
              <w:t>47</w:t>
            </w:r>
            <w:r w:rsidR="00962D92" w:rsidRPr="00955DAE">
              <w:rPr>
                <w:webHidden/>
              </w:rPr>
              <w:fldChar w:fldCharType="end"/>
            </w:r>
          </w:hyperlink>
        </w:p>
        <w:p w14:paraId="47117428" w14:textId="057CFA7B" w:rsidR="00962D92" w:rsidRPr="00955DAE" w:rsidRDefault="008017C1">
          <w:pPr>
            <w:pStyle w:val="TOC1"/>
            <w:tabs>
              <w:tab w:val="right" w:leader="dot" w:pos="9350"/>
            </w:tabs>
            <w:rPr>
              <w:rFonts w:asciiTheme="minorHAnsi" w:hAnsiTheme="minorHAnsi"/>
              <w:sz w:val="22"/>
              <w:lang w:eastAsia="en-US"/>
            </w:rPr>
          </w:pPr>
          <w:hyperlink w:anchor="_Toc72966223" w:history="1">
            <w:r w:rsidR="00962D92" w:rsidRPr="00955DAE">
              <w:rPr>
                <w:rStyle w:val="Hyperlink"/>
              </w:rPr>
              <w:t>5. References</w:t>
            </w:r>
            <w:r w:rsidR="00962D92" w:rsidRPr="00955DAE">
              <w:rPr>
                <w:webHidden/>
              </w:rPr>
              <w:tab/>
            </w:r>
            <w:r w:rsidR="00962D92" w:rsidRPr="00955DAE">
              <w:rPr>
                <w:webHidden/>
              </w:rPr>
              <w:fldChar w:fldCharType="begin"/>
            </w:r>
            <w:r w:rsidR="00962D92" w:rsidRPr="00955DAE">
              <w:rPr>
                <w:webHidden/>
              </w:rPr>
              <w:instrText xml:space="preserve"> PAGEREF _Toc72966223 \h </w:instrText>
            </w:r>
            <w:r w:rsidR="00962D92" w:rsidRPr="00955DAE">
              <w:rPr>
                <w:webHidden/>
              </w:rPr>
            </w:r>
            <w:r w:rsidR="00962D92" w:rsidRPr="00955DAE">
              <w:rPr>
                <w:webHidden/>
              </w:rPr>
              <w:fldChar w:fldCharType="separate"/>
            </w:r>
            <w:r w:rsidR="00962D92" w:rsidRPr="00955DAE">
              <w:rPr>
                <w:webHidden/>
              </w:rPr>
              <w:t>48</w:t>
            </w:r>
            <w:r w:rsidR="00962D92" w:rsidRPr="00955DAE">
              <w:rPr>
                <w:webHidden/>
              </w:rPr>
              <w:fldChar w:fldCharType="end"/>
            </w:r>
          </w:hyperlink>
        </w:p>
        <w:p w14:paraId="03A20E48" w14:textId="0B84BE76" w:rsidR="00962D92" w:rsidRPr="00955DAE" w:rsidRDefault="008017C1">
          <w:pPr>
            <w:pStyle w:val="TOC1"/>
            <w:tabs>
              <w:tab w:val="left" w:pos="440"/>
              <w:tab w:val="right" w:leader="dot" w:pos="9350"/>
            </w:tabs>
            <w:rPr>
              <w:rFonts w:asciiTheme="minorHAnsi" w:hAnsiTheme="minorHAnsi"/>
              <w:sz w:val="22"/>
              <w:lang w:eastAsia="en-US"/>
            </w:rPr>
          </w:pPr>
          <w:hyperlink w:anchor="_Toc72966224" w:history="1">
            <w:r w:rsidR="00962D92" w:rsidRPr="00955DAE">
              <w:rPr>
                <w:rStyle w:val="Hyperlink"/>
              </w:rPr>
              <w:t>5</w:t>
            </w:r>
            <w:r w:rsidR="00962D92" w:rsidRPr="00955DAE">
              <w:rPr>
                <w:rFonts w:asciiTheme="minorHAnsi" w:hAnsiTheme="minorHAnsi"/>
                <w:sz w:val="22"/>
                <w:lang w:eastAsia="en-US"/>
              </w:rPr>
              <w:tab/>
            </w:r>
            <w:r w:rsidR="00962D92" w:rsidRPr="00955DAE">
              <w:rPr>
                <w:rStyle w:val="Hyperlink"/>
              </w:rPr>
              <w:t>Glossary</w:t>
            </w:r>
            <w:r w:rsidR="00962D92" w:rsidRPr="00955DAE">
              <w:rPr>
                <w:webHidden/>
              </w:rPr>
              <w:tab/>
            </w:r>
            <w:r w:rsidR="00962D92" w:rsidRPr="00955DAE">
              <w:rPr>
                <w:webHidden/>
              </w:rPr>
              <w:fldChar w:fldCharType="begin"/>
            </w:r>
            <w:r w:rsidR="00962D92" w:rsidRPr="00955DAE">
              <w:rPr>
                <w:webHidden/>
              </w:rPr>
              <w:instrText xml:space="preserve"> PAGEREF _Toc72966224 \h </w:instrText>
            </w:r>
            <w:r w:rsidR="00962D92" w:rsidRPr="00955DAE">
              <w:rPr>
                <w:webHidden/>
              </w:rPr>
            </w:r>
            <w:r w:rsidR="00962D92" w:rsidRPr="00955DAE">
              <w:rPr>
                <w:webHidden/>
              </w:rPr>
              <w:fldChar w:fldCharType="separate"/>
            </w:r>
            <w:r w:rsidR="00962D92" w:rsidRPr="00955DAE">
              <w:rPr>
                <w:webHidden/>
              </w:rPr>
              <w:t>57</w:t>
            </w:r>
            <w:r w:rsidR="00962D92" w:rsidRPr="00955DAE">
              <w:rPr>
                <w:webHidden/>
              </w:rPr>
              <w:fldChar w:fldCharType="end"/>
            </w:r>
          </w:hyperlink>
        </w:p>
        <w:p w14:paraId="1827C10C" w14:textId="7B0A9B45" w:rsidR="00F15AEE" w:rsidRPr="00955DAE" w:rsidRDefault="00640665" w:rsidP="00EB247F">
          <w:pPr>
            <w:spacing w:after="0"/>
          </w:pPr>
          <w:r w:rsidRPr="00955DAE">
            <w:rPr>
              <w:b/>
              <w:bCs/>
            </w:rPr>
            <w:fldChar w:fldCharType="end"/>
          </w:r>
        </w:p>
      </w:sdtContent>
    </w:sdt>
    <w:p w14:paraId="325B3971" w14:textId="5D9B7BF9" w:rsidR="2D56E7D4" w:rsidRPr="00955DAE" w:rsidRDefault="00C23CAC" w:rsidP="00EB247F">
      <w:pPr>
        <w:pStyle w:val="Heading1"/>
        <w:numPr>
          <w:ilvl w:val="0"/>
          <w:numId w:val="0"/>
        </w:numPr>
      </w:pPr>
      <w:bookmarkStart w:id="0" w:name="_Toc72966182"/>
      <w:r w:rsidRPr="00955DAE">
        <w:t xml:space="preserve">List of </w:t>
      </w:r>
      <w:r w:rsidR="2D56E7D4" w:rsidRPr="00955DAE">
        <w:t>Figures</w:t>
      </w:r>
      <w:bookmarkEnd w:id="0"/>
    </w:p>
    <w:p w14:paraId="539608EC" w14:textId="09505FDD" w:rsidR="00F42F2F" w:rsidRPr="00955DAE" w:rsidRDefault="00F15AEE">
      <w:pPr>
        <w:pStyle w:val="TableofFigures"/>
        <w:tabs>
          <w:tab w:val="right" w:leader="dot" w:pos="9350"/>
        </w:tabs>
        <w:rPr>
          <w:rFonts w:asciiTheme="minorHAnsi" w:hAnsiTheme="minorHAnsi"/>
          <w:sz w:val="22"/>
          <w:lang w:eastAsia="en-US"/>
        </w:rPr>
      </w:pPr>
      <w:r w:rsidRPr="00955DAE">
        <w:fldChar w:fldCharType="begin"/>
      </w:r>
      <w:r w:rsidRPr="00955DAE">
        <w:instrText xml:space="preserve"> TOC \h \z \c "Figure" </w:instrText>
      </w:r>
      <w:r w:rsidRPr="00955DAE">
        <w:fldChar w:fldCharType="separate"/>
      </w:r>
      <w:hyperlink w:anchor="_Toc72965738" w:history="1">
        <w:r w:rsidR="00F42F2F" w:rsidRPr="00955DAE">
          <w:rPr>
            <w:rStyle w:val="Hyperlink"/>
          </w:rPr>
          <w:t xml:space="preserve">Figure </w:t>
        </w:r>
        <w:r w:rsidR="00F42F2F" w:rsidRPr="00955DAE">
          <w:rPr>
            <w:rStyle w:val="Hyperlink"/>
            <w:cs/>
          </w:rPr>
          <w:t>‎</w:t>
        </w:r>
        <w:r w:rsidR="00F42F2F" w:rsidRPr="00955DAE">
          <w:rPr>
            <w:rStyle w:val="Hyperlink"/>
          </w:rPr>
          <w:t xml:space="preserve">1.1: Life-cycle greenhouse gas emissions of urban transport modes </w:t>
        </w:r>
        <w:r w:rsidR="00F42F2F" w:rsidRPr="00955DAE">
          <w:rPr>
            <w:rStyle w:val="Hyperlink"/>
            <w:rFonts w:cs="Times New Roman"/>
          </w:rPr>
          <w:t>(ITF/OECD, 2020)</w:t>
        </w:r>
        <w:r w:rsidR="00F42F2F" w:rsidRPr="00955DAE">
          <w:rPr>
            <w:webHidden/>
          </w:rPr>
          <w:tab/>
        </w:r>
        <w:r w:rsidR="00F42F2F" w:rsidRPr="00955DAE">
          <w:rPr>
            <w:webHidden/>
          </w:rPr>
          <w:fldChar w:fldCharType="begin"/>
        </w:r>
        <w:r w:rsidR="00F42F2F" w:rsidRPr="00955DAE">
          <w:rPr>
            <w:webHidden/>
          </w:rPr>
          <w:instrText xml:space="preserve"> PAGEREF _Toc72965738 \h </w:instrText>
        </w:r>
        <w:r w:rsidR="00F42F2F" w:rsidRPr="00955DAE">
          <w:rPr>
            <w:webHidden/>
          </w:rPr>
        </w:r>
        <w:r w:rsidR="00F42F2F" w:rsidRPr="00955DAE">
          <w:rPr>
            <w:webHidden/>
          </w:rPr>
          <w:fldChar w:fldCharType="separate"/>
        </w:r>
        <w:r w:rsidR="00F42F2F" w:rsidRPr="00955DAE">
          <w:rPr>
            <w:webHidden/>
          </w:rPr>
          <w:t>9</w:t>
        </w:r>
        <w:r w:rsidR="00F42F2F" w:rsidRPr="00955DAE">
          <w:rPr>
            <w:webHidden/>
          </w:rPr>
          <w:fldChar w:fldCharType="end"/>
        </w:r>
      </w:hyperlink>
    </w:p>
    <w:p w14:paraId="3DE120B3" w14:textId="23B6708C" w:rsidR="00F42F2F" w:rsidRPr="00955DAE" w:rsidRDefault="008017C1">
      <w:pPr>
        <w:pStyle w:val="TableofFigures"/>
        <w:tabs>
          <w:tab w:val="right" w:leader="dot" w:pos="9350"/>
        </w:tabs>
        <w:rPr>
          <w:rFonts w:asciiTheme="minorHAnsi" w:hAnsiTheme="minorHAnsi"/>
          <w:sz w:val="22"/>
          <w:lang w:eastAsia="en-US"/>
        </w:rPr>
      </w:pPr>
      <w:hyperlink w:anchor="_Toc72965739" w:history="1">
        <w:r w:rsidR="00F42F2F" w:rsidRPr="00955DAE">
          <w:rPr>
            <w:rStyle w:val="Hyperlink"/>
          </w:rPr>
          <w:t xml:space="preserve">Figure </w:t>
        </w:r>
        <w:r w:rsidR="00F42F2F" w:rsidRPr="00955DAE">
          <w:rPr>
            <w:rStyle w:val="Hyperlink"/>
            <w:cs/>
          </w:rPr>
          <w:t>‎</w:t>
        </w:r>
        <w:r w:rsidR="00F42F2F" w:rsidRPr="00955DAE">
          <w:rPr>
            <w:rStyle w:val="Hyperlink"/>
          </w:rPr>
          <w:t xml:space="preserve">1.2: Types of buses </w:t>
        </w:r>
        <w:r w:rsidR="00F42F2F" w:rsidRPr="00955DAE">
          <w:rPr>
            <w:rStyle w:val="Hyperlink"/>
            <w:rFonts w:cs="Times New Roman"/>
          </w:rPr>
          <w:t>(UITP, 2019a)</w:t>
        </w:r>
        <w:r w:rsidR="00F42F2F" w:rsidRPr="00955DAE">
          <w:rPr>
            <w:webHidden/>
          </w:rPr>
          <w:tab/>
        </w:r>
        <w:r w:rsidR="00F42F2F" w:rsidRPr="00955DAE">
          <w:rPr>
            <w:webHidden/>
          </w:rPr>
          <w:fldChar w:fldCharType="begin"/>
        </w:r>
        <w:r w:rsidR="00F42F2F" w:rsidRPr="00955DAE">
          <w:rPr>
            <w:webHidden/>
          </w:rPr>
          <w:instrText xml:space="preserve"> PAGEREF _Toc72965739 \h </w:instrText>
        </w:r>
        <w:r w:rsidR="00F42F2F" w:rsidRPr="00955DAE">
          <w:rPr>
            <w:webHidden/>
          </w:rPr>
        </w:r>
        <w:r w:rsidR="00F42F2F" w:rsidRPr="00955DAE">
          <w:rPr>
            <w:webHidden/>
          </w:rPr>
          <w:fldChar w:fldCharType="separate"/>
        </w:r>
        <w:r w:rsidR="00F42F2F" w:rsidRPr="00955DAE">
          <w:rPr>
            <w:webHidden/>
          </w:rPr>
          <w:t>10</w:t>
        </w:r>
        <w:r w:rsidR="00F42F2F" w:rsidRPr="00955DAE">
          <w:rPr>
            <w:webHidden/>
          </w:rPr>
          <w:fldChar w:fldCharType="end"/>
        </w:r>
      </w:hyperlink>
    </w:p>
    <w:p w14:paraId="00B03A23" w14:textId="2E23C884" w:rsidR="00F42F2F" w:rsidRPr="00955DAE" w:rsidRDefault="008017C1">
      <w:pPr>
        <w:pStyle w:val="TableofFigures"/>
        <w:tabs>
          <w:tab w:val="right" w:leader="dot" w:pos="9350"/>
        </w:tabs>
        <w:rPr>
          <w:rFonts w:asciiTheme="minorHAnsi" w:hAnsiTheme="minorHAnsi"/>
          <w:sz w:val="22"/>
          <w:lang w:eastAsia="en-US"/>
        </w:rPr>
      </w:pPr>
      <w:hyperlink w:anchor="_Toc72965740" w:history="1">
        <w:r w:rsidR="00F42F2F" w:rsidRPr="00955DAE">
          <w:rPr>
            <w:rStyle w:val="Hyperlink"/>
          </w:rPr>
          <w:t xml:space="preserve">Figure </w:t>
        </w:r>
        <w:r w:rsidR="00F42F2F" w:rsidRPr="00955DAE">
          <w:rPr>
            <w:rStyle w:val="Hyperlink"/>
            <w:cs/>
          </w:rPr>
          <w:t>‎</w:t>
        </w:r>
        <w:r w:rsidR="00F42F2F" w:rsidRPr="00955DAE">
          <w:rPr>
            <w:rStyle w:val="Hyperlink"/>
          </w:rPr>
          <w:t xml:space="preserve">1.3:Global bus fleet composition </w:t>
        </w:r>
        <w:r w:rsidR="00F42F2F" w:rsidRPr="00955DAE">
          <w:rPr>
            <w:rStyle w:val="Hyperlink"/>
            <w:rFonts w:cs="Times New Roman"/>
          </w:rPr>
          <w:t>(UITP, 2019a)</w:t>
        </w:r>
        <w:r w:rsidR="00F42F2F" w:rsidRPr="00955DAE">
          <w:rPr>
            <w:webHidden/>
          </w:rPr>
          <w:tab/>
        </w:r>
        <w:r w:rsidR="00F42F2F" w:rsidRPr="00955DAE">
          <w:rPr>
            <w:webHidden/>
          </w:rPr>
          <w:fldChar w:fldCharType="begin"/>
        </w:r>
        <w:r w:rsidR="00F42F2F" w:rsidRPr="00955DAE">
          <w:rPr>
            <w:webHidden/>
          </w:rPr>
          <w:instrText xml:space="preserve"> PAGEREF _Toc72965740 \h </w:instrText>
        </w:r>
        <w:r w:rsidR="00F42F2F" w:rsidRPr="00955DAE">
          <w:rPr>
            <w:webHidden/>
          </w:rPr>
        </w:r>
        <w:r w:rsidR="00F42F2F" w:rsidRPr="00955DAE">
          <w:rPr>
            <w:webHidden/>
          </w:rPr>
          <w:fldChar w:fldCharType="separate"/>
        </w:r>
        <w:r w:rsidR="00F42F2F" w:rsidRPr="00955DAE">
          <w:rPr>
            <w:webHidden/>
          </w:rPr>
          <w:t>11</w:t>
        </w:r>
        <w:r w:rsidR="00F42F2F" w:rsidRPr="00955DAE">
          <w:rPr>
            <w:webHidden/>
          </w:rPr>
          <w:fldChar w:fldCharType="end"/>
        </w:r>
      </w:hyperlink>
    </w:p>
    <w:p w14:paraId="03B312A8" w14:textId="710C660F" w:rsidR="00F42F2F" w:rsidRPr="00955DAE" w:rsidRDefault="008017C1">
      <w:pPr>
        <w:pStyle w:val="TableofFigures"/>
        <w:tabs>
          <w:tab w:val="right" w:leader="dot" w:pos="9350"/>
        </w:tabs>
        <w:rPr>
          <w:rFonts w:asciiTheme="minorHAnsi" w:hAnsiTheme="minorHAnsi"/>
          <w:sz w:val="22"/>
          <w:lang w:eastAsia="en-US"/>
        </w:rPr>
      </w:pPr>
      <w:hyperlink w:anchor="_Toc72965741" w:history="1">
        <w:r w:rsidR="00F42F2F" w:rsidRPr="00955DAE">
          <w:rPr>
            <w:rStyle w:val="Hyperlink"/>
          </w:rPr>
          <w:t xml:space="preserve">Figure </w:t>
        </w:r>
        <w:r w:rsidR="00F42F2F" w:rsidRPr="00955DAE">
          <w:rPr>
            <w:rStyle w:val="Hyperlink"/>
            <w:cs/>
          </w:rPr>
          <w:t>‎</w:t>
        </w:r>
        <w:r w:rsidR="00F42F2F" w:rsidRPr="00955DAE">
          <w:rPr>
            <w:rStyle w:val="Hyperlink"/>
          </w:rPr>
          <w:t xml:space="preserve">1.4:Type of energy consumed by global bus fleet </w:t>
        </w:r>
        <w:r w:rsidR="00F42F2F" w:rsidRPr="00955DAE">
          <w:rPr>
            <w:rStyle w:val="Hyperlink"/>
            <w:rFonts w:cs="Times New Roman"/>
          </w:rPr>
          <w:t>(UITP, 2019a)</w:t>
        </w:r>
        <w:r w:rsidR="00F42F2F" w:rsidRPr="00955DAE">
          <w:rPr>
            <w:webHidden/>
          </w:rPr>
          <w:tab/>
        </w:r>
        <w:r w:rsidR="00F42F2F" w:rsidRPr="00955DAE">
          <w:rPr>
            <w:webHidden/>
          </w:rPr>
          <w:fldChar w:fldCharType="begin"/>
        </w:r>
        <w:r w:rsidR="00F42F2F" w:rsidRPr="00955DAE">
          <w:rPr>
            <w:webHidden/>
          </w:rPr>
          <w:instrText xml:space="preserve"> PAGEREF _Toc72965741 \h </w:instrText>
        </w:r>
        <w:r w:rsidR="00F42F2F" w:rsidRPr="00955DAE">
          <w:rPr>
            <w:webHidden/>
          </w:rPr>
        </w:r>
        <w:r w:rsidR="00F42F2F" w:rsidRPr="00955DAE">
          <w:rPr>
            <w:webHidden/>
          </w:rPr>
          <w:fldChar w:fldCharType="separate"/>
        </w:r>
        <w:r w:rsidR="00F42F2F" w:rsidRPr="00955DAE">
          <w:rPr>
            <w:webHidden/>
          </w:rPr>
          <w:t>12</w:t>
        </w:r>
        <w:r w:rsidR="00F42F2F" w:rsidRPr="00955DAE">
          <w:rPr>
            <w:webHidden/>
          </w:rPr>
          <w:fldChar w:fldCharType="end"/>
        </w:r>
      </w:hyperlink>
    </w:p>
    <w:p w14:paraId="07DF6485" w14:textId="5612A37C" w:rsidR="00F42F2F" w:rsidRPr="00955DAE" w:rsidRDefault="008017C1">
      <w:pPr>
        <w:pStyle w:val="TableofFigures"/>
        <w:tabs>
          <w:tab w:val="right" w:leader="dot" w:pos="9350"/>
        </w:tabs>
        <w:rPr>
          <w:rFonts w:asciiTheme="minorHAnsi" w:hAnsiTheme="minorHAnsi"/>
          <w:sz w:val="22"/>
          <w:lang w:eastAsia="en-US"/>
        </w:rPr>
      </w:pPr>
      <w:hyperlink w:anchor="_Toc72965742" w:history="1">
        <w:r w:rsidR="00F42F2F" w:rsidRPr="00955DAE">
          <w:rPr>
            <w:rStyle w:val="Hyperlink"/>
          </w:rPr>
          <w:t xml:space="preserve">Figure </w:t>
        </w:r>
        <w:r w:rsidR="00F42F2F" w:rsidRPr="00955DAE">
          <w:rPr>
            <w:rStyle w:val="Hyperlink"/>
            <w:cs/>
          </w:rPr>
          <w:t>‎</w:t>
        </w:r>
        <w:r w:rsidR="00F42F2F" w:rsidRPr="00955DAE">
          <w:rPr>
            <w:rStyle w:val="Hyperlink"/>
          </w:rPr>
          <w:t xml:space="preserve">1.5: BRT Evolution </w:t>
        </w:r>
        <w:r w:rsidR="00F42F2F" w:rsidRPr="00955DAE">
          <w:rPr>
            <w:rStyle w:val="Hyperlink"/>
            <w:rFonts w:cs="Times New Roman"/>
          </w:rPr>
          <w:t>(BRT Data, 2021)</w:t>
        </w:r>
        <w:r w:rsidR="00F42F2F" w:rsidRPr="00955DAE">
          <w:rPr>
            <w:webHidden/>
          </w:rPr>
          <w:tab/>
        </w:r>
        <w:r w:rsidR="00F42F2F" w:rsidRPr="00955DAE">
          <w:rPr>
            <w:webHidden/>
          </w:rPr>
          <w:fldChar w:fldCharType="begin"/>
        </w:r>
        <w:r w:rsidR="00F42F2F" w:rsidRPr="00955DAE">
          <w:rPr>
            <w:webHidden/>
          </w:rPr>
          <w:instrText xml:space="preserve"> PAGEREF _Toc72965742 \h </w:instrText>
        </w:r>
        <w:r w:rsidR="00F42F2F" w:rsidRPr="00955DAE">
          <w:rPr>
            <w:webHidden/>
          </w:rPr>
        </w:r>
        <w:r w:rsidR="00F42F2F" w:rsidRPr="00955DAE">
          <w:rPr>
            <w:webHidden/>
          </w:rPr>
          <w:fldChar w:fldCharType="separate"/>
        </w:r>
        <w:r w:rsidR="00F42F2F" w:rsidRPr="00955DAE">
          <w:rPr>
            <w:webHidden/>
          </w:rPr>
          <w:t>12</w:t>
        </w:r>
        <w:r w:rsidR="00F42F2F" w:rsidRPr="00955DAE">
          <w:rPr>
            <w:webHidden/>
          </w:rPr>
          <w:fldChar w:fldCharType="end"/>
        </w:r>
      </w:hyperlink>
    </w:p>
    <w:p w14:paraId="201FE4C0" w14:textId="1D0FFA17" w:rsidR="00F42F2F" w:rsidRPr="00955DAE" w:rsidRDefault="008017C1">
      <w:pPr>
        <w:pStyle w:val="TableofFigures"/>
        <w:tabs>
          <w:tab w:val="right" w:leader="dot" w:pos="9350"/>
        </w:tabs>
        <w:rPr>
          <w:rFonts w:asciiTheme="minorHAnsi" w:hAnsiTheme="minorHAnsi"/>
          <w:sz w:val="22"/>
          <w:lang w:eastAsia="en-US"/>
        </w:rPr>
      </w:pPr>
      <w:hyperlink w:anchor="_Toc72965743" w:history="1">
        <w:r w:rsidR="00F42F2F" w:rsidRPr="00955DAE">
          <w:rPr>
            <w:rStyle w:val="Hyperlink"/>
          </w:rPr>
          <w:t xml:space="preserve">Figure </w:t>
        </w:r>
        <w:r w:rsidR="00F42F2F" w:rsidRPr="00955DAE">
          <w:rPr>
            <w:rStyle w:val="Hyperlink"/>
            <w:cs/>
          </w:rPr>
          <w:t>‎</w:t>
        </w:r>
        <w:r w:rsidR="00F42F2F" w:rsidRPr="00955DAE">
          <w:rPr>
            <w:rStyle w:val="Hyperlink"/>
          </w:rPr>
          <w:t xml:space="preserve">1.6: Metro system opening by decade </w:t>
        </w:r>
        <w:r w:rsidR="00F42F2F" w:rsidRPr="00955DAE">
          <w:rPr>
            <w:rStyle w:val="Hyperlink"/>
            <w:rFonts w:cs="Times New Roman"/>
          </w:rPr>
          <w:t>(UITP, 2018)</w:t>
        </w:r>
        <w:r w:rsidR="00F42F2F" w:rsidRPr="00955DAE">
          <w:rPr>
            <w:webHidden/>
          </w:rPr>
          <w:tab/>
        </w:r>
        <w:r w:rsidR="00F42F2F" w:rsidRPr="00955DAE">
          <w:rPr>
            <w:webHidden/>
          </w:rPr>
          <w:fldChar w:fldCharType="begin"/>
        </w:r>
        <w:r w:rsidR="00F42F2F" w:rsidRPr="00955DAE">
          <w:rPr>
            <w:webHidden/>
          </w:rPr>
          <w:instrText xml:space="preserve"> PAGEREF _Toc72965743 \h </w:instrText>
        </w:r>
        <w:r w:rsidR="00F42F2F" w:rsidRPr="00955DAE">
          <w:rPr>
            <w:webHidden/>
          </w:rPr>
        </w:r>
        <w:r w:rsidR="00F42F2F" w:rsidRPr="00955DAE">
          <w:rPr>
            <w:webHidden/>
          </w:rPr>
          <w:fldChar w:fldCharType="separate"/>
        </w:r>
        <w:r w:rsidR="00F42F2F" w:rsidRPr="00955DAE">
          <w:rPr>
            <w:webHidden/>
          </w:rPr>
          <w:t>13</w:t>
        </w:r>
        <w:r w:rsidR="00F42F2F" w:rsidRPr="00955DAE">
          <w:rPr>
            <w:webHidden/>
          </w:rPr>
          <w:fldChar w:fldCharType="end"/>
        </w:r>
      </w:hyperlink>
    </w:p>
    <w:p w14:paraId="02974BD8" w14:textId="4D8E2AB6" w:rsidR="00F42F2F" w:rsidRPr="00955DAE" w:rsidRDefault="008017C1">
      <w:pPr>
        <w:pStyle w:val="TableofFigures"/>
        <w:tabs>
          <w:tab w:val="right" w:leader="dot" w:pos="9350"/>
        </w:tabs>
        <w:rPr>
          <w:rFonts w:asciiTheme="minorHAnsi" w:hAnsiTheme="minorHAnsi"/>
          <w:sz w:val="22"/>
          <w:lang w:eastAsia="en-US"/>
        </w:rPr>
      </w:pPr>
      <w:hyperlink w:anchor="_Toc72965744" w:history="1">
        <w:r w:rsidR="00F42F2F" w:rsidRPr="00955DAE">
          <w:rPr>
            <w:rStyle w:val="Hyperlink"/>
          </w:rPr>
          <w:t xml:space="preserve">Figure </w:t>
        </w:r>
        <w:r w:rsidR="00F42F2F" w:rsidRPr="00955DAE">
          <w:rPr>
            <w:rStyle w:val="Hyperlink"/>
            <w:cs/>
          </w:rPr>
          <w:t>‎</w:t>
        </w:r>
        <w:r w:rsidR="00F42F2F" w:rsidRPr="00955DAE">
          <w:rPr>
            <w:rStyle w:val="Hyperlink"/>
          </w:rPr>
          <w:t xml:space="preserve">1.7: LRT system opening </w:t>
        </w:r>
        <w:r w:rsidR="00F42F2F" w:rsidRPr="00955DAE">
          <w:rPr>
            <w:rStyle w:val="Hyperlink"/>
            <w:rFonts w:cs="Times New Roman"/>
          </w:rPr>
          <w:t>(UITP, 2019b)</w:t>
        </w:r>
        <w:r w:rsidR="00F42F2F" w:rsidRPr="00955DAE">
          <w:rPr>
            <w:webHidden/>
          </w:rPr>
          <w:tab/>
        </w:r>
        <w:r w:rsidR="00F42F2F" w:rsidRPr="00955DAE">
          <w:rPr>
            <w:webHidden/>
          </w:rPr>
          <w:fldChar w:fldCharType="begin"/>
        </w:r>
        <w:r w:rsidR="00F42F2F" w:rsidRPr="00955DAE">
          <w:rPr>
            <w:webHidden/>
          </w:rPr>
          <w:instrText xml:space="preserve"> PAGEREF _Toc72965744 \h </w:instrText>
        </w:r>
        <w:r w:rsidR="00F42F2F" w:rsidRPr="00955DAE">
          <w:rPr>
            <w:webHidden/>
          </w:rPr>
        </w:r>
        <w:r w:rsidR="00F42F2F" w:rsidRPr="00955DAE">
          <w:rPr>
            <w:webHidden/>
          </w:rPr>
          <w:fldChar w:fldCharType="separate"/>
        </w:r>
        <w:r w:rsidR="00F42F2F" w:rsidRPr="00955DAE">
          <w:rPr>
            <w:webHidden/>
          </w:rPr>
          <w:t>14</w:t>
        </w:r>
        <w:r w:rsidR="00F42F2F" w:rsidRPr="00955DAE">
          <w:rPr>
            <w:webHidden/>
          </w:rPr>
          <w:fldChar w:fldCharType="end"/>
        </w:r>
      </w:hyperlink>
    </w:p>
    <w:p w14:paraId="01454E24" w14:textId="34ABBF0B" w:rsidR="00F42F2F" w:rsidRPr="00955DAE" w:rsidRDefault="008017C1">
      <w:pPr>
        <w:pStyle w:val="TableofFigures"/>
        <w:tabs>
          <w:tab w:val="right" w:leader="dot" w:pos="9350"/>
        </w:tabs>
        <w:rPr>
          <w:rFonts w:asciiTheme="minorHAnsi" w:hAnsiTheme="minorHAnsi"/>
          <w:sz w:val="22"/>
          <w:lang w:eastAsia="en-US"/>
        </w:rPr>
      </w:pPr>
      <w:hyperlink w:anchor="_Toc72965745" w:history="1">
        <w:r w:rsidR="00F42F2F" w:rsidRPr="00955DAE">
          <w:rPr>
            <w:rStyle w:val="Hyperlink"/>
          </w:rPr>
          <w:t xml:space="preserve">Figure </w:t>
        </w:r>
        <w:r w:rsidR="00F42F2F" w:rsidRPr="00955DAE">
          <w:rPr>
            <w:rStyle w:val="Hyperlink"/>
            <w:cs/>
          </w:rPr>
          <w:t>‎</w:t>
        </w:r>
        <w:r w:rsidR="00F42F2F" w:rsidRPr="00955DAE">
          <w:rPr>
            <w:rStyle w:val="Hyperlink"/>
          </w:rPr>
          <w:t>1.8 Example Public Transit Systems.</w:t>
        </w:r>
        <w:r w:rsidR="00F42F2F" w:rsidRPr="00955DAE">
          <w:rPr>
            <w:webHidden/>
          </w:rPr>
          <w:tab/>
        </w:r>
        <w:r w:rsidR="00F42F2F" w:rsidRPr="00955DAE">
          <w:rPr>
            <w:webHidden/>
          </w:rPr>
          <w:fldChar w:fldCharType="begin"/>
        </w:r>
        <w:r w:rsidR="00F42F2F" w:rsidRPr="00955DAE">
          <w:rPr>
            <w:webHidden/>
          </w:rPr>
          <w:instrText xml:space="preserve"> PAGEREF _Toc72965745 \h </w:instrText>
        </w:r>
        <w:r w:rsidR="00F42F2F" w:rsidRPr="00955DAE">
          <w:rPr>
            <w:webHidden/>
          </w:rPr>
        </w:r>
        <w:r w:rsidR="00F42F2F" w:rsidRPr="00955DAE">
          <w:rPr>
            <w:webHidden/>
          </w:rPr>
          <w:fldChar w:fldCharType="separate"/>
        </w:r>
        <w:r w:rsidR="00F42F2F" w:rsidRPr="00955DAE">
          <w:rPr>
            <w:webHidden/>
          </w:rPr>
          <w:t>15</w:t>
        </w:r>
        <w:r w:rsidR="00F42F2F" w:rsidRPr="00955DAE">
          <w:rPr>
            <w:webHidden/>
          </w:rPr>
          <w:fldChar w:fldCharType="end"/>
        </w:r>
      </w:hyperlink>
    </w:p>
    <w:p w14:paraId="5AD35A70" w14:textId="4D6C2E8F" w:rsidR="00F42F2F" w:rsidRPr="00955DAE" w:rsidRDefault="008017C1">
      <w:pPr>
        <w:pStyle w:val="TableofFigures"/>
        <w:tabs>
          <w:tab w:val="right" w:leader="dot" w:pos="9350"/>
        </w:tabs>
        <w:rPr>
          <w:rFonts w:asciiTheme="minorHAnsi" w:hAnsiTheme="minorHAnsi"/>
          <w:sz w:val="22"/>
          <w:lang w:eastAsia="en-US"/>
        </w:rPr>
      </w:pPr>
      <w:hyperlink w:anchor="_Toc72965746" w:history="1">
        <w:r w:rsidR="00F42F2F" w:rsidRPr="00955DAE">
          <w:rPr>
            <w:rStyle w:val="Hyperlink"/>
          </w:rPr>
          <w:t xml:space="preserve">Figure </w:t>
        </w:r>
        <w:r w:rsidR="00F42F2F" w:rsidRPr="00955DAE">
          <w:rPr>
            <w:rStyle w:val="Hyperlink"/>
            <w:cs/>
          </w:rPr>
          <w:t>‎</w:t>
        </w:r>
        <w:r w:rsidR="00F42F2F" w:rsidRPr="00955DAE">
          <w:rPr>
            <w:rStyle w:val="Hyperlink"/>
          </w:rPr>
          <w:t>3.1 World Annual Adoption 2020-2050</w:t>
        </w:r>
        <w:r w:rsidR="00F42F2F" w:rsidRPr="00955DAE">
          <w:rPr>
            <w:webHidden/>
          </w:rPr>
          <w:tab/>
        </w:r>
        <w:r w:rsidR="00F42F2F" w:rsidRPr="00955DAE">
          <w:rPr>
            <w:webHidden/>
          </w:rPr>
          <w:fldChar w:fldCharType="begin"/>
        </w:r>
        <w:r w:rsidR="00F42F2F" w:rsidRPr="00955DAE">
          <w:rPr>
            <w:webHidden/>
          </w:rPr>
          <w:instrText xml:space="preserve"> PAGEREF _Toc72965746 \h </w:instrText>
        </w:r>
        <w:r w:rsidR="00F42F2F" w:rsidRPr="00955DAE">
          <w:rPr>
            <w:webHidden/>
          </w:rPr>
        </w:r>
        <w:r w:rsidR="00F42F2F" w:rsidRPr="00955DAE">
          <w:rPr>
            <w:webHidden/>
          </w:rPr>
          <w:fldChar w:fldCharType="separate"/>
        </w:r>
        <w:r w:rsidR="00F42F2F" w:rsidRPr="00955DAE">
          <w:rPr>
            <w:webHidden/>
          </w:rPr>
          <w:t>41</w:t>
        </w:r>
        <w:r w:rsidR="00F42F2F" w:rsidRPr="00955DAE">
          <w:rPr>
            <w:webHidden/>
          </w:rPr>
          <w:fldChar w:fldCharType="end"/>
        </w:r>
      </w:hyperlink>
    </w:p>
    <w:p w14:paraId="794158FA" w14:textId="4FE5D391" w:rsidR="00F42F2F" w:rsidRPr="00955DAE" w:rsidRDefault="008017C1">
      <w:pPr>
        <w:pStyle w:val="TableofFigures"/>
        <w:tabs>
          <w:tab w:val="right" w:leader="dot" w:pos="9350"/>
        </w:tabs>
        <w:rPr>
          <w:rFonts w:asciiTheme="minorHAnsi" w:hAnsiTheme="minorHAnsi"/>
          <w:sz w:val="22"/>
          <w:lang w:eastAsia="en-US"/>
        </w:rPr>
      </w:pPr>
      <w:hyperlink w:anchor="_Toc72965747" w:history="1">
        <w:r w:rsidR="00F42F2F" w:rsidRPr="00955DAE">
          <w:rPr>
            <w:rStyle w:val="Hyperlink"/>
          </w:rPr>
          <w:t xml:space="preserve">Figure </w:t>
        </w:r>
        <w:r w:rsidR="00F42F2F" w:rsidRPr="00955DAE">
          <w:rPr>
            <w:rStyle w:val="Hyperlink"/>
            <w:cs/>
          </w:rPr>
          <w:t>‎</w:t>
        </w:r>
        <w:r w:rsidR="00F42F2F" w:rsidRPr="00955DAE">
          <w:rPr>
            <w:rStyle w:val="Hyperlink"/>
          </w:rPr>
          <w:t>3.2 World Annual</w:t>
        </w:r>
        <w:r w:rsidR="00F42F2F" w:rsidRPr="00955DAE">
          <w:rPr>
            <w:rStyle w:val="Hyperlink"/>
            <w:vertAlign w:val="subscript"/>
          </w:rPr>
          <w:t xml:space="preserve"> </w:t>
        </w:r>
        <w:r w:rsidR="00F42F2F" w:rsidRPr="00955DAE">
          <w:rPr>
            <w:rStyle w:val="Hyperlink"/>
          </w:rPr>
          <w:t>Greenhouse Gas Emissions Reduction</w:t>
        </w:r>
        <w:r w:rsidR="00F42F2F" w:rsidRPr="00955DAE">
          <w:rPr>
            <w:webHidden/>
          </w:rPr>
          <w:tab/>
        </w:r>
        <w:r w:rsidR="00F42F2F" w:rsidRPr="00955DAE">
          <w:rPr>
            <w:webHidden/>
          </w:rPr>
          <w:fldChar w:fldCharType="begin"/>
        </w:r>
        <w:r w:rsidR="00F42F2F" w:rsidRPr="00955DAE">
          <w:rPr>
            <w:webHidden/>
          </w:rPr>
          <w:instrText xml:space="preserve"> PAGEREF _Toc72965747 \h </w:instrText>
        </w:r>
        <w:r w:rsidR="00F42F2F" w:rsidRPr="00955DAE">
          <w:rPr>
            <w:webHidden/>
          </w:rPr>
        </w:r>
        <w:r w:rsidR="00F42F2F" w:rsidRPr="00955DAE">
          <w:rPr>
            <w:webHidden/>
          </w:rPr>
          <w:fldChar w:fldCharType="separate"/>
        </w:r>
        <w:r w:rsidR="00F42F2F" w:rsidRPr="00955DAE">
          <w:rPr>
            <w:webHidden/>
          </w:rPr>
          <w:t>43</w:t>
        </w:r>
        <w:r w:rsidR="00F42F2F" w:rsidRPr="00955DAE">
          <w:rPr>
            <w:webHidden/>
          </w:rPr>
          <w:fldChar w:fldCharType="end"/>
        </w:r>
      </w:hyperlink>
    </w:p>
    <w:p w14:paraId="5AFF5F83" w14:textId="4121D0E2" w:rsidR="00F42F2F" w:rsidRPr="00955DAE" w:rsidRDefault="008017C1">
      <w:pPr>
        <w:pStyle w:val="TableofFigures"/>
        <w:tabs>
          <w:tab w:val="right" w:leader="dot" w:pos="9350"/>
        </w:tabs>
        <w:rPr>
          <w:rFonts w:asciiTheme="minorHAnsi" w:hAnsiTheme="minorHAnsi"/>
          <w:sz w:val="22"/>
          <w:lang w:eastAsia="en-US"/>
        </w:rPr>
      </w:pPr>
      <w:hyperlink w:anchor="_Toc72965748" w:history="1">
        <w:r w:rsidR="00F42F2F" w:rsidRPr="00955DAE">
          <w:rPr>
            <w:rStyle w:val="Hyperlink"/>
          </w:rPr>
          <w:t xml:space="preserve">Figure </w:t>
        </w:r>
        <w:r w:rsidR="00F42F2F" w:rsidRPr="00955DAE">
          <w:rPr>
            <w:rStyle w:val="Hyperlink"/>
            <w:cs/>
          </w:rPr>
          <w:t>‎</w:t>
        </w:r>
        <w:r w:rsidR="00F42F2F" w:rsidRPr="00955DAE">
          <w:rPr>
            <w:rStyle w:val="Hyperlink"/>
          </w:rPr>
          <w:t>3.3 Operating Costs Over Time</w:t>
        </w:r>
        <w:r w:rsidR="00F42F2F" w:rsidRPr="00955DAE">
          <w:rPr>
            <w:webHidden/>
          </w:rPr>
          <w:tab/>
        </w:r>
        <w:r w:rsidR="00F42F2F" w:rsidRPr="00955DAE">
          <w:rPr>
            <w:webHidden/>
          </w:rPr>
          <w:fldChar w:fldCharType="begin"/>
        </w:r>
        <w:r w:rsidR="00F42F2F" w:rsidRPr="00955DAE">
          <w:rPr>
            <w:webHidden/>
          </w:rPr>
          <w:instrText xml:space="preserve"> PAGEREF _Toc72965748 \h </w:instrText>
        </w:r>
        <w:r w:rsidR="00F42F2F" w:rsidRPr="00955DAE">
          <w:rPr>
            <w:webHidden/>
          </w:rPr>
        </w:r>
        <w:r w:rsidR="00F42F2F" w:rsidRPr="00955DAE">
          <w:rPr>
            <w:webHidden/>
          </w:rPr>
          <w:fldChar w:fldCharType="separate"/>
        </w:r>
        <w:r w:rsidR="00F42F2F" w:rsidRPr="00955DAE">
          <w:rPr>
            <w:webHidden/>
          </w:rPr>
          <w:t>44</w:t>
        </w:r>
        <w:r w:rsidR="00F42F2F" w:rsidRPr="00955DAE">
          <w:rPr>
            <w:webHidden/>
          </w:rPr>
          <w:fldChar w:fldCharType="end"/>
        </w:r>
      </w:hyperlink>
    </w:p>
    <w:p w14:paraId="5AD133BD" w14:textId="120005A0" w:rsidR="00640665" w:rsidRPr="00955DAE" w:rsidRDefault="00F15AEE" w:rsidP="00483FFA">
      <w:r w:rsidRPr="00955DAE">
        <w:fldChar w:fldCharType="end"/>
      </w:r>
    </w:p>
    <w:p w14:paraId="6055DED9" w14:textId="24973E3A" w:rsidR="006A4A08" w:rsidRPr="00955DAE" w:rsidRDefault="00C23CAC" w:rsidP="00EB247F">
      <w:pPr>
        <w:pStyle w:val="Heading1"/>
        <w:numPr>
          <w:ilvl w:val="0"/>
          <w:numId w:val="0"/>
        </w:numPr>
      </w:pPr>
      <w:bookmarkStart w:id="1" w:name="_Toc72966183"/>
      <w:r w:rsidRPr="00955DAE">
        <w:t xml:space="preserve">List of </w:t>
      </w:r>
      <w:r w:rsidR="2D56E7D4" w:rsidRPr="00955DAE">
        <w:t>Tables</w:t>
      </w:r>
      <w:bookmarkEnd w:id="1"/>
    </w:p>
    <w:p w14:paraId="3C63D915" w14:textId="41EEE760" w:rsidR="00F42F2F" w:rsidRPr="00955DAE" w:rsidRDefault="00F42F2F">
      <w:pPr>
        <w:pStyle w:val="TableofFigures"/>
        <w:tabs>
          <w:tab w:val="right" w:leader="dot" w:pos="9350"/>
        </w:tabs>
        <w:rPr>
          <w:rFonts w:asciiTheme="minorHAnsi" w:hAnsiTheme="minorHAnsi"/>
          <w:sz w:val="22"/>
          <w:lang w:eastAsia="en-US"/>
        </w:rPr>
      </w:pPr>
      <w:r w:rsidRPr="00955DAE">
        <w:fldChar w:fldCharType="begin"/>
      </w:r>
      <w:r w:rsidRPr="00955DAE">
        <w:instrText xml:space="preserve"> TOC \h \z \c "Table" </w:instrText>
      </w:r>
      <w:r w:rsidRPr="00955DAE">
        <w:fldChar w:fldCharType="separate"/>
      </w:r>
      <w:hyperlink w:anchor="_Toc72965755" w:history="1">
        <w:r w:rsidRPr="00955DAE">
          <w:rPr>
            <w:rStyle w:val="Hyperlink"/>
          </w:rPr>
          <w:t xml:space="preserve">Table </w:t>
        </w:r>
        <w:r w:rsidRPr="00955DAE">
          <w:rPr>
            <w:rStyle w:val="Hyperlink"/>
            <w:cs/>
          </w:rPr>
          <w:t>‎</w:t>
        </w:r>
        <w:r w:rsidRPr="00955DAE">
          <w:rPr>
            <w:rStyle w:val="Hyperlink"/>
          </w:rPr>
          <w:t>1.1 Current Global Modal Share and Adoption of Public Transit in billion pkm</w:t>
        </w:r>
        <w:r w:rsidRPr="00955DAE">
          <w:rPr>
            <w:webHidden/>
          </w:rPr>
          <w:tab/>
        </w:r>
        <w:r w:rsidRPr="00955DAE">
          <w:rPr>
            <w:webHidden/>
          </w:rPr>
          <w:fldChar w:fldCharType="begin"/>
        </w:r>
        <w:r w:rsidRPr="00955DAE">
          <w:rPr>
            <w:webHidden/>
          </w:rPr>
          <w:instrText xml:space="preserve"> PAGEREF _Toc72965755 \h </w:instrText>
        </w:r>
        <w:r w:rsidRPr="00955DAE">
          <w:rPr>
            <w:webHidden/>
          </w:rPr>
        </w:r>
        <w:r w:rsidRPr="00955DAE">
          <w:rPr>
            <w:webHidden/>
          </w:rPr>
          <w:fldChar w:fldCharType="separate"/>
        </w:r>
        <w:r w:rsidRPr="00955DAE">
          <w:rPr>
            <w:webHidden/>
          </w:rPr>
          <w:t>16</w:t>
        </w:r>
        <w:r w:rsidRPr="00955DAE">
          <w:rPr>
            <w:webHidden/>
          </w:rPr>
          <w:fldChar w:fldCharType="end"/>
        </w:r>
      </w:hyperlink>
    </w:p>
    <w:p w14:paraId="5D8BD5E4" w14:textId="73B7D702" w:rsidR="00F42F2F" w:rsidRPr="00955DAE" w:rsidRDefault="008017C1">
      <w:pPr>
        <w:pStyle w:val="TableofFigures"/>
        <w:tabs>
          <w:tab w:val="right" w:leader="dot" w:pos="9350"/>
        </w:tabs>
        <w:rPr>
          <w:rFonts w:asciiTheme="minorHAnsi" w:hAnsiTheme="minorHAnsi"/>
          <w:sz w:val="22"/>
          <w:lang w:eastAsia="en-US"/>
        </w:rPr>
      </w:pPr>
      <w:hyperlink w:anchor="_Toc72965756" w:history="1">
        <w:r w:rsidR="00F42F2F" w:rsidRPr="00955DAE">
          <w:rPr>
            <w:rStyle w:val="Hyperlink"/>
          </w:rPr>
          <w:t xml:space="preserve">Table </w:t>
        </w:r>
        <w:r w:rsidR="00F42F2F" w:rsidRPr="00955DAE">
          <w:rPr>
            <w:rStyle w:val="Hyperlink"/>
            <w:cs/>
          </w:rPr>
          <w:t>‎</w:t>
        </w:r>
        <w:r w:rsidR="00F42F2F" w:rsidRPr="00955DAE">
          <w:rPr>
            <w:rStyle w:val="Hyperlink"/>
          </w:rPr>
          <w:t>1.2 Urban Passenger Mode Comparison</w:t>
        </w:r>
        <w:r w:rsidR="00F42F2F" w:rsidRPr="00955DAE">
          <w:rPr>
            <w:webHidden/>
          </w:rPr>
          <w:tab/>
        </w:r>
        <w:r w:rsidR="00F42F2F" w:rsidRPr="00955DAE">
          <w:rPr>
            <w:webHidden/>
          </w:rPr>
          <w:fldChar w:fldCharType="begin"/>
        </w:r>
        <w:r w:rsidR="00F42F2F" w:rsidRPr="00955DAE">
          <w:rPr>
            <w:webHidden/>
          </w:rPr>
          <w:instrText xml:space="preserve"> PAGEREF _Toc72965756 \h </w:instrText>
        </w:r>
        <w:r w:rsidR="00F42F2F" w:rsidRPr="00955DAE">
          <w:rPr>
            <w:webHidden/>
          </w:rPr>
        </w:r>
        <w:r w:rsidR="00F42F2F" w:rsidRPr="00955DAE">
          <w:rPr>
            <w:webHidden/>
          </w:rPr>
          <w:fldChar w:fldCharType="separate"/>
        </w:r>
        <w:r w:rsidR="00F42F2F" w:rsidRPr="00955DAE">
          <w:rPr>
            <w:webHidden/>
          </w:rPr>
          <w:t>24</w:t>
        </w:r>
        <w:r w:rsidR="00F42F2F" w:rsidRPr="00955DAE">
          <w:rPr>
            <w:webHidden/>
          </w:rPr>
          <w:fldChar w:fldCharType="end"/>
        </w:r>
      </w:hyperlink>
    </w:p>
    <w:p w14:paraId="58996ECF" w14:textId="48DDA758" w:rsidR="00F42F2F" w:rsidRPr="00955DAE" w:rsidRDefault="008017C1">
      <w:pPr>
        <w:pStyle w:val="TableofFigures"/>
        <w:tabs>
          <w:tab w:val="right" w:leader="dot" w:pos="9350"/>
        </w:tabs>
        <w:rPr>
          <w:rFonts w:asciiTheme="minorHAnsi" w:hAnsiTheme="minorHAnsi"/>
          <w:sz w:val="22"/>
          <w:lang w:eastAsia="en-US"/>
        </w:rPr>
      </w:pPr>
      <w:hyperlink w:anchor="_Toc72965757" w:history="1">
        <w:r w:rsidR="00F42F2F" w:rsidRPr="00955DAE">
          <w:rPr>
            <w:rStyle w:val="Hyperlink"/>
          </w:rPr>
          <w:t xml:space="preserve">Table </w:t>
        </w:r>
        <w:r w:rsidR="00F42F2F" w:rsidRPr="00955DAE">
          <w:rPr>
            <w:rStyle w:val="Hyperlink"/>
            <w:cs/>
          </w:rPr>
          <w:t>‎</w:t>
        </w:r>
        <w:r w:rsidR="00F42F2F" w:rsidRPr="00955DAE">
          <w:rPr>
            <w:rStyle w:val="Hyperlink"/>
          </w:rPr>
          <w:t>2.1 Global and Regional TAM, in billion pkm</w:t>
        </w:r>
        <w:r w:rsidR="00F42F2F" w:rsidRPr="00955DAE">
          <w:rPr>
            <w:webHidden/>
          </w:rPr>
          <w:tab/>
        </w:r>
        <w:r w:rsidR="00F42F2F" w:rsidRPr="00955DAE">
          <w:rPr>
            <w:webHidden/>
          </w:rPr>
          <w:fldChar w:fldCharType="begin"/>
        </w:r>
        <w:r w:rsidR="00F42F2F" w:rsidRPr="00955DAE">
          <w:rPr>
            <w:webHidden/>
          </w:rPr>
          <w:instrText xml:space="preserve"> PAGEREF _Toc72965757 \h </w:instrText>
        </w:r>
        <w:r w:rsidR="00F42F2F" w:rsidRPr="00955DAE">
          <w:rPr>
            <w:webHidden/>
          </w:rPr>
        </w:r>
        <w:r w:rsidR="00F42F2F" w:rsidRPr="00955DAE">
          <w:rPr>
            <w:webHidden/>
          </w:rPr>
          <w:fldChar w:fldCharType="separate"/>
        </w:r>
        <w:r w:rsidR="00F42F2F" w:rsidRPr="00955DAE">
          <w:rPr>
            <w:webHidden/>
          </w:rPr>
          <w:t>29</w:t>
        </w:r>
        <w:r w:rsidR="00F42F2F" w:rsidRPr="00955DAE">
          <w:rPr>
            <w:webHidden/>
          </w:rPr>
          <w:fldChar w:fldCharType="end"/>
        </w:r>
      </w:hyperlink>
    </w:p>
    <w:p w14:paraId="113CD305" w14:textId="169D3D9E" w:rsidR="00F42F2F" w:rsidRPr="00955DAE" w:rsidRDefault="008017C1">
      <w:pPr>
        <w:pStyle w:val="TableofFigures"/>
        <w:tabs>
          <w:tab w:val="right" w:leader="dot" w:pos="9350"/>
        </w:tabs>
        <w:rPr>
          <w:rFonts w:asciiTheme="minorHAnsi" w:hAnsiTheme="minorHAnsi"/>
          <w:sz w:val="22"/>
          <w:lang w:eastAsia="en-US"/>
        </w:rPr>
      </w:pPr>
      <w:hyperlink w:anchor="_Toc72965758" w:history="1">
        <w:r w:rsidR="00F42F2F" w:rsidRPr="00955DAE">
          <w:rPr>
            <w:rStyle w:val="Hyperlink"/>
          </w:rPr>
          <w:t xml:space="preserve">Table </w:t>
        </w:r>
        <w:r w:rsidR="00F42F2F" w:rsidRPr="00955DAE">
          <w:rPr>
            <w:rStyle w:val="Hyperlink"/>
            <w:cs/>
          </w:rPr>
          <w:t>‎</w:t>
        </w:r>
        <w:r w:rsidR="00F42F2F" w:rsidRPr="00955DAE">
          <w:rPr>
            <w:rStyle w:val="Hyperlink"/>
          </w:rPr>
          <w:t>2.2 Climate Inputs</w:t>
        </w:r>
        <w:r w:rsidR="00F42F2F" w:rsidRPr="00955DAE">
          <w:rPr>
            <w:webHidden/>
          </w:rPr>
          <w:tab/>
        </w:r>
        <w:r w:rsidR="00F42F2F" w:rsidRPr="00955DAE">
          <w:rPr>
            <w:webHidden/>
          </w:rPr>
          <w:fldChar w:fldCharType="begin"/>
        </w:r>
        <w:r w:rsidR="00F42F2F" w:rsidRPr="00955DAE">
          <w:rPr>
            <w:webHidden/>
          </w:rPr>
          <w:instrText xml:space="preserve"> PAGEREF _Toc72965758 \h </w:instrText>
        </w:r>
        <w:r w:rsidR="00F42F2F" w:rsidRPr="00955DAE">
          <w:rPr>
            <w:webHidden/>
          </w:rPr>
        </w:r>
        <w:r w:rsidR="00F42F2F" w:rsidRPr="00955DAE">
          <w:rPr>
            <w:webHidden/>
          </w:rPr>
          <w:fldChar w:fldCharType="separate"/>
        </w:r>
        <w:r w:rsidR="00F42F2F" w:rsidRPr="00955DAE">
          <w:rPr>
            <w:webHidden/>
          </w:rPr>
          <w:t>33</w:t>
        </w:r>
        <w:r w:rsidR="00F42F2F" w:rsidRPr="00955DAE">
          <w:rPr>
            <w:webHidden/>
          </w:rPr>
          <w:fldChar w:fldCharType="end"/>
        </w:r>
      </w:hyperlink>
    </w:p>
    <w:p w14:paraId="657815CB" w14:textId="395AD1B5" w:rsidR="00F42F2F" w:rsidRPr="00955DAE" w:rsidRDefault="008017C1">
      <w:pPr>
        <w:pStyle w:val="TableofFigures"/>
        <w:tabs>
          <w:tab w:val="right" w:leader="dot" w:pos="9350"/>
        </w:tabs>
        <w:rPr>
          <w:rFonts w:asciiTheme="minorHAnsi" w:hAnsiTheme="minorHAnsi"/>
          <w:sz w:val="22"/>
          <w:lang w:eastAsia="en-US"/>
        </w:rPr>
      </w:pPr>
      <w:hyperlink w:anchor="_Toc72965759" w:history="1">
        <w:r w:rsidR="00F42F2F" w:rsidRPr="00955DAE">
          <w:rPr>
            <w:rStyle w:val="Hyperlink"/>
          </w:rPr>
          <w:t xml:space="preserve">Table </w:t>
        </w:r>
        <w:r w:rsidR="00F42F2F" w:rsidRPr="00955DAE">
          <w:rPr>
            <w:rStyle w:val="Hyperlink"/>
            <w:cs/>
          </w:rPr>
          <w:t>‎</w:t>
        </w:r>
        <w:r w:rsidR="00F42F2F" w:rsidRPr="00955DAE">
          <w:rPr>
            <w:rStyle w:val="Hyperlink"/>
          </w:rPr>
          <w:t>2.3 Financial Inputs for Conventional Technologies</w:t>
        </w:r>
        <w:r w:rsidR="00F42F2F" w:rsidRPr="00955DAE">
          <w:rPr>
            <w:webHidden/>
          </w:rPr>
          <w:tab/>
        </w:r>
        <w:r w:rsidR="00F42F2F" w:rsidRPr="00955DAE">
          <w:rPr>
            <w:webHidden/>
          </w:rPr>
          <w:fldChar w:fldCharType="begin"/>
        </w:r>
        <w:r w:rsidR="00F42F2F" w:rsidRPr="00955DAE">
          <w:rPr>
            <w:webHidden/>
          </w:rPr>
          <w:instrText xml:space="preserve"> PAGEREF _Toc72965759 \h </w:instrText>
        </w:r>
        <w:r w:rsidR="00F42F2F" w:rsidRPr="00955DAE">
          <w:rPr>
            <w:webHidden/>
          </w:rPr>
        </w:r>
        <w:r w:rsidR="00F42F2F" w:rsidRPr="00955DAE">
          <w:rPr>
            <w:webHidden/>
          </w:rPr>
          <w:fldChar w:fldCharType="separate"/>
        </w:r>
        <w:r w:rsidR="00F42F2F" w:rsidRPr="00955DAE">
          <w:rPr>
            <w:webHidden/>
          </w:rPr>
          <w:t>35</w:t>
        </w:r>
        <w:r w:rsidR="00F42F2F" w:rsidRPr="00955DAE">
          <w:rPr>
            <w:webHidden/>
          </w:rPr>
          <w:fldChar w:fldCharType="end"/>
        </w:r>
      </w:hyperlink>
    </w:p>
    <w:p w14:paraId="4AE908AD" w14:textId="73804E9B" w:rsidR="00F42F2F" w:rsidRPr="00955DAE" w:rsidRDefault="008017C1">
      <w:pPr>
        <w:pStyle w:val="TableofFigures"/>
        <w:tabs>
          <w:tab w:val="right" w:leader="dot" w:pos="9350"/>
        </w:tabs>
        <w:rPr>
          <w:rFonts w:asciiTheme="minorHAnsi" w:hAnsiTheme="minorHAnsi"/>
          <w:sz w:val="22"/>
          <w:lang w:eastAsia="en-US"/>
        </w:rPr>
      </w:pPr>
      <w:hyperlink w:anchor="_Toc72965760" w:history="1">
        <w:r w:rsidR="00F42F2F" w:rsidRPr="00955DAE">
          <w:rPr>
            <w:rStyle w:val="Hyperlink"/>
          </w:rPr>
          <w:t xml:space="preserve">Table </w:t>
        </w:r>
        <w:r w:rsidR="00F42F2F" w:rsidRPr="00955DAE">
          <w:rPr>
            <w:rStyle w:val="Hyperlink"/>
            <w:cs/>
          </w:rPr>
          <w:t>‎</w:t>
        </w:r>
        <w:r w:rsidR="00F42F2F" w:rsidRPr="00955DAE">
          <w:rPr>
            <w:rStyle w:val="Hyperlink"/>
          </w:rPr>
          <w:t>2.4 Financial Inputs for Solution</w:t>
        </w:r>
        <w:r w:rsidR="00F42F2F" w:rsidRPr="00955DAE">
          <w:rPr>
            <w:webHidden/>
          </w:rPr>
          <w:tab/>
        </w:r>
        <w:r w:rsidR="00F42F2F" w:rsidRPr="00955DAE">
          <w:rPr>
            <w:webHidden/>
          </w:rPr>
          <w:fldChar w:fldCharType="begin"/>
        </w:r>
        <w:r w:rsidR="00F42F2F" w:rsidRPr="00955DAE">
          <w:rPr>
            <w:webHidden/>
          </w:rPr>
          <w:instrText xml:space="preserve"> PAGEREF _Toc72965760 \h </w:instrText>
        </w:r>
        <w:r w:rsidR="00F42F2F" w:rsidRPr="00955DAE">
          <w:rPr>
            <w:webHidden/>
          </w:rPr>
        </w:r>
        <w:r w:rsidR="00F42F2F" w:rsidRPr="00955DAE">
          <w:rPr>
            <w:webHidden/>
          </w:rPr>
          <w:fldChar w:fldCharType="separate"/>
        </w:r>
        <w:r w:rsidR="00F42F2F" w:rsidRPr="00955DAE">
          <w:rPr>
            <w:webHidden/>
          </w:rPr>
          <w:t>36</w:t>
        </w:r>
        <w:r w:rsidR="00F42F2F" w:rsidRPr="00955DAE">
          <w:rPr>
            <w:webHidden/>
          </w:rPr>
          <w:fldChar w:fldCharType="end"/>
        </w:r>
      </w:hyperlink>
    </w:p>
    <w:p w14:paraId="68FEBF52" w14:textId="363B8C3D" w:rsidR="00F42F2F" w:rsidRPr="00955DAE" w:rsidRDefault="008017C1">
      <w:pPr>
        <w:pStyle w:val="TableofFigures"/>
        <w:tabs>
          <w:tab w:val="right" w:leader="dot" w:pos="9350"/>
        </w:tabs>
        <w:rPr>
          <w:rFonts w:asciiTheme="minorHAnsi" w:hAnsiTheme="minorHAnsi"/>
          <w:sz w:val="22"/>
          <w:lang w:eastAsia="en-US"/>
        </w:rPr>
      </w:pPr>
      <w:hyperlink w:anchor="_Toc72965761" w:history="1">
        <w:r w:rsidR="00F42F2F" w:rsidRPr="00955DAE">
          <w:rPr>
            <w:rStyle w:val="Hyperlink"/>
          </w:rPr>
          <w:t xml:space="preserve">Table </w:t>
        </w:r>
        <w:r w:rsidR="00F42F2F" w:rsidRPr="00955DAE">
          <w:rPr>
            <w:rStyle w:val="Hyperlink"/>
            <w:cs/>
          </w:rPr>
          <w:t>‎</w:t>
        </w:r>
        <w:r w:rsidR="00F42F2F" w:rsidRPr="00955DAE">
          <w:rPr>
            <w:rStyle w:val="Hyperlink"/>
          </w:rPr>
          <w:t>2.5 Technical Inputs</w:t>
        </w:r>
        <w:r w:rsidR="00F42F2F" w:rsidRPr="00955DAE">
          <w:rPr>
            <w:webHidden/>
          </w:rPr>
          <w:tab/>
        </w:r>
        <w:r w:rsidR="00F42F2F" w:rsidRPr="00955DAE">
          <w:rPr>
            <w:webHidden/>
          </w:rPr>
          <w:fldChar w:fldCharType="begin"/>
        </w:r>
        <w:r w:rsidR="00F42F2F" w:rsidRPr="00955DAE">
          <w:rPr>
            <w:webHidden/>
          </w:rPr>
          <w:instrText xml:space="preserve"> PAGEREF _Toc72965761 \h </w:instrText>
        </w:r>
        <w:r w:rsidR="00F42F2F" w:rsidRPr="00955DAE">
          <w:rPr>
            <w:webHidden/>
          </w:rPr>
        </w:r>
        <w:r w:rsidR="00F42F2F" w:rsidRPr="00955DAE">
          <w:rPr>
            <w:webHidden/>
          </w:rPr>
          <w:fldChar w:fldCharType="separate"/>
        </w:r>
        <w:r w:rsidR="00F42F2F" w:rsidRPr="00955DAE">
          <w:rPr>
            <w:webHidden/>
          </w:rPr>
          <w:t>37</w:t>
        </w:r>
        <w:r w:rsidR="00F42F2F" w:rsidRPr="00955DAE">
          <w:rPr>
            <w:webHidden/>
          </w:rPr>
          <w:fldChar w:fldCharType="end"/>
        </w:r>
      </w:hyperlink>
    </w:p>
    <w:p w14:paraId="0FFE8AE7" w14:textId="6EDC1419" w:rsidR="00F42F2F" w:rsidRPr="00955DAE" w:rsidRDefault="008017C1">
      <w:pPr>
        <w:pStyle w:val="TableofFigures"/>
        <w:tabs>
          <w:tab w:val="right" w:leader="dot" w:pos="9350"/>
        </w:tabs>
        <w:rPr>
          <w:rFonts w:asciiTheme="minorHAnsi" w:hAnsiTheme="minorHAnsi"/>
          <w:sz w:val="22"/>
          <w:lang w:eastAsia="en-US"/>
        </w:rPr>
      </w:pPr>
      <w:hyperlink w:anchor="_Toc72965762" w:history="1">
        <w:r w:rsidR="00F42F2F" w:rsidRPr="00955DAE">
          <w:rPr>
            <w:rStyle w:val="Hyperlink"/>
          </w:rPr>
          <w:t xml:space="preserve">Table </w:t>
        </w:r>
        <w:r w:rsidR="00F42F2F" w:rsidRPr="00955DAE">
          <w:rPr>
            <w:rStyle w:val="Hyperlink"/>
            <w:cs/>
          </w:rPr>
          <w:t>‎</w:t>
        </w:r>
        <w:r w:rsidR="00F42F2F" w:rsidRPr="00955DAE">
          <w:rPr>
            <w:rStyle w:val="Hyperlink"/>
          </w:rPr>
          <w:t>3.1 World Adoption of the Solution</w:t>
        </w:r>
        <w:r w:rsidR="00F42F2F" w:rsidRPr="00955DAE">
          <w:rPr>
            <w:webHidden/>
          </w:rPr>
          <w:tab/>
        </w:r>
        <w:r w:rsidR="00F42F2F" w:rsidRPr="00955DAE">
          <w:rPr>
            <w:webHidden/>
          </w:rPr>
          <w:fldChar w:fldCharType="begin"/>
        </w:r>
        <w:r w:rsidR="00F42F2F" w:rsidRPr="00955DAE">
          <w:rPr>
            <w:webHidden/>
          </w:rPr>
          <w:instrText xml:space="preserve"> PAGEREF _Toc72965762 \h </w:instrText>
        </w:r>
        <w:r w:rsidR="00F42F2F" w:rsidRPr="00955DAE">
          <w:rPr>
            <w:webHidden/>
          </w:rPr>
        </w:r>
        <w:r w:rsidR="00F42F2F" w:rsidRPr="00955DAE">
          <w:rPr>
            <w:webHidden/>
          </w:rPr>
          <w:fldChar w:fldCharType="separate"/>
        </w:r>
        <w:r w:rsidR="00F42F2F" w:rsidRPr="00955DAE">
          <w:rPr>
            <w:webHidden/>
          </w:rPr>
          <w:t>40</w:t>
        </w:r>
        <w:r w:rsidR="00F42F2F" w:rsidRPr="00955DAE">
          <w:rPr>
            <w:webHidden/>
          </w:rPr>
          <w:fldChar w:fldCharType="end"/>
        </w:r>
      </w:hyperlink>
    </w:p>
    <w:p w14:paraId="332378CA" w14:textId="64C81A3F" w:rsidR="00F42F2F" w:rsidRPr="00955DAE" w:rsidRDefault="008017C1">
      <w:pPr>
        <w:pStyle w:val="TableofFigures"/>
        <w:tabs>
          <w:tab w:val="right" w:leader="dot" w:pos="9350"/>
        </w:tabs>
        <w:rPr>
          <w:rFonts w:asciiTheme="minorHAnsi" w:hAnsiTheme="minorHAnsi"/>
          <w:sz w:val="22"/>
          <w:lang w:eastAsia="en-US"/>
        </w:rPr>
      </w:pPr>
      <w:hyperlink w:anchor="_Toc72965763" w:history="1">
        <w:r w:rsidR="00F42F2F" w:rsidRPr="00955DAE">
          <w:rPr>
            <w:rStyle w:val="Hyperlink"/>
          </w:rPr>
          <w:t xml:space="preserve">Table </w:t>
        </w:r>
        <w:r w:rsidR="00F42F2F" w:rsidRPr="00955DAE">
          <w:rPr>
            <w:rStyle w:val="Hyperlink"/>
            <w:cs/>
          </w:rPr>
          <w:t>‎</w:t>
        </w:r>
        <w:r w:rsidR="00F42F2F" w:rsidRPr="00955DAE">
          <w:rPr>
            <w:rStyle w:val="Hyperlink"/>
          </w:rPr>
          <w:t>3.2 Climate Impacts</w:t>
        </w:r>
        <w:r w:rsidR="00F42F2F" w:rsidRPr="00955DAE">
          <w:rPr>
            <w:webHidden/>
          </w:rPr>
          <w:tab/>
        </w:r>
        <w:r w:rsidR="00F42F2F" w:rsidRPr="00955DAE">
          <w:rPr>
            <w:webHidden/>
          </w:rPr>
          <w:fldChar w:fldCharType="begin"/>
        </w:r>
        <w:r w:rsidR="00F42F2F" w:rsidRPr="00955DAE">
          <w:rPr>
            <w:webHidden/>
          </w:rPr>
          <w:instrText xml:space="preserve"> PAGEREF _Toc72965763 \h </w:instrText>
        </w:r>
        <w:r w:rsidR="00F42F2F" w:rsidRPr="00955DAE">
          <w:rPr>
            <w:webHidden/>
          </w:rPr>
        </w:r>
        <w:r w:rsidR="00F42F2F" w:rsidRPr="00955DAE">
          <w:rPr>
            <w:webHidden/>
          </w:rPr>
          <w:fldChar w:fldCharType="separate"/>
        </w:r>
        <w:r w:rsidR="00F42F2F" w:rsidRPr="00955DAE">
          <w:rPr>
            <w:webHidden/>
          </w:rPr>
          <w:t>41</w:t>
        </w:r>
        <w:r w:rsidR="00F42F2F" w:rsidRPr="00955DAE">
          <w:rPr>
            <w:webHidden/>
          </w:rPr>
          <w:fldChar w:fldCharType="end"/>
        </w:r>
      </w:hyperlink>
    </w:p>
    <w:p w14:paraId="72DDB20D" w14:textId="2F33364A" w:rsidR="00F42F2F" w:rsidRPr="00955DAE" w:rsidRDefault="008017C1">
      <w:pPr>
        <w:pStyle w:val="TableofFigures"/>
        <w:tabs>
          <w:tab w:val="right" w:leader="dot" w:pos="9350"/>
        </w:tabs>
        <w:rPr>
          <w:rFonts w:asciiTheme="minorHAnsi" w:hAnsiTheme="minorHAnsi"/>
          <w:sz w:val="22"/>
          <w:lang w:eastAsia="en-US"/>
        </w:rPr>
      </w:pPr>
      <w:hyperlink w:anchor="_Toc72965764" w:history="1">
        <w:r w:rsidR="00F42F2F" w:rsidRPr="00955DAE">
          <w:rPr>
            <w:rStyle w:val="Hyperlink"/>
          </w:rPr>
          <w:t xml:space="preserve">Table </w:t>
        </w:r>
        <w:r w:rsidR="00F42F2F" w:rsidRPr="00955DAE">
          <w:rPr>
            <w:rStyle w:val="Hyperlink"/>
            <w:cs/>
          </w:rPr>
          <w:t>‎</w:t>
        </w:r>
        <w:r w:rsidR="00F42F2F" w:rsidRPr="00955DAE">
          <w:rPr>
            <w:rStyle w:val="Hyperlink"/>
          </w:rPr>
          <w:t>3.3 Impacts on Atmospheric Concentrations of CO</w:t>
        </w:r>
        <w:r w:rsidR="00F42F2F" w:rsidRPr="00955DAE">
          <w:rPr>
            <w:rStyle w:val="Hyperlink"/>
            <w:vertAlign w:val="subscript"/>
          </w:rPr>
          <w:t>2</w:t>
        </w:r>
        <w:r w:rsidR="00F42F2F" w:rsidRPr="00955DAE">
          <w:rPr>
            <w:rStyle w:val="Hyperlink"/>
          </w:rPr>
          <w:t>-eq</w:t>
        </w:r>
        <w:r w:rsidR="00F42F2F" w:rsidRPr="00955DAE">
          <w:rPr>
            <w:webHidden/>
          </w:rPr>
          <w:tab/>
        </w:r>
        <w:r w:rsidR="00F42F2F" w:rsidRPr="00955DAE">
          <w:rPr>
            <w:webHidden/>
          </w:rPr>
          <w:fldChar w:fldCharType="begin"/>
        </w:r>
        <w:r w:rsidR="00F42F2F" w:rsidRPr="00955DAE">
          <w:rPr>
            <w:webHidden/>
          </w:rPr>
          <w:instrText xml:space="preserve"> PAGEREF _Toc72965764 \h </w:instrText>
        </w:r>
        <w:r w:rsidR="00F42F2F" w:rsidRPr="00955DAE">
          <w:rPr>
            <w:webHidden/>
          </w:rPr>
        </w:r>
        <w:r w:rsidR="00F42F2F" w:rsidRPr="00955DAE">
          <w:rPr>
            <w:webHidden/>
          </w:rPr>
          <w:fldChar w:fldCharType="separate"/>
        </w:r>
        <w:r w:rsidR="00F42F2F" w:rsidRPr="00955DAE">
          <w:rPr>
            <w:webHidden/>
          </w:rPr>
          <w:t>42</w:t>
        </w:r>
        <w:r w:rsidR="00F42F2F" w:rsidRPr="00955DAE">
          <w:rPr>
            <w:webHidden/>
          </w:rPr>
          <w:fldChar w:fldCharType="end"/>
        </w:r>
      </w:hyperlink>
    </w:p>
    <w:p w14:paraId="3E04804E" w14:textId="7591562F" w:rsidR="00F42F2F" w:rsidRPr="00955DAE" w:rsidRDefault="008017C1">
      <w:pPr>
        <w:pStyle w:val="TableofFigures"/>
        <w:tabs>
          <w:tab w:val="right" w:leader="dot" w:pos="9350"/>
        </w:tabs>
        <w:rPr>
          <w:rFonts w:asciiTheme="minorHAnsi" w:hAnsiTheme="minorHAnsi"/>
          <w:sz w:val="22"/>
          <w:lang w:eastAsia="en-US"/>
        </w:rPr>
      </w:pPr>
      <w:hyperlink w:anchor="_Toc72965765" w:history="1">
        <w:r w:rsidR="00F42F2F" w:rsidRPr="00955DAE">
          <w:rPr>
            <w:rStyle w:val="Hyperlink"/>
          </w:rPr>
          <w:t xml:space="preserve">Table </w:t>
        </w:r>
        <w:r w:rsidR="00F42F2F" w:rsidRPr="00955DAE">
          <w:rPr>
            <w:rStyle w:val="Hyperlink"/>
            <w:cs/>
          </w:rPr>
          <w:t>‎</w:t>
        </w:r>
        <w:r w:rsidR="00F42F2F" w:rsidRPr="00955DAE">
          <w:rPr>
            <w:rStyle w:val="Hyperlink"/>
          </w:rPr>
          <w:t>3.4 Financial Impacts</w:t>
        </w:r>
        <w:r w:rsidR="00F42F2F" w:rsidRPr="00955DAE">
          <w:rPr>
            <w:webHidden/>
          </w:rPr>
          <w:tab/>
        </w:r>
        <w:r w:rsidR="00F42F2F" w:rsidRPr="00955DAE">
          <w:rPr>
            <w:webHidden/>
          </w:rPr>
          <w:fldChar w:fldCharType="begin"/>
        </w:r>
        <w:r w:rsidR="00F42F2F" w:rsidRPr="00955DAE">
          <w:rPr>
            <w:webHidden/>
          </w:rPr>
          <w:instrText xml:space="preserve"> PAGEREF _Toc72965765 \h </w:instrText>
        </w:r>
        <w:r w:rsidR="00F42F2F" w:rsidRPr="00955DAE">
          <w:rPr>
            <w:webHidden/>
          </w:rPr>
        </w:r>
        <w:r w:rsidR="00F42F2F" w:rsidRPr="00955DAE">
          <w:rPr>
            <w:webHidden/>
          </w:rPr>
          <w:fldChar w:fldCharType="separate"/>
        </w:r>
        <w:r w:rsidR="00F42F2F" w:rsidRPr="00955DAE">
          <w:rPr>
            <w:webHidden/>
          </w:rPr>
          <w:t>43</w:t>
        </w:r>
        <w:r w:rsidR="00F42F2F" w:rsidRPr="00955DAE">
          <w:rPr>
            <w:webHidden/>
          </w:rPr>
          <w:fldChar w:fldCharType="end"/>
        </w:r>
      </w:hyperlink>
    </w:p>
    <w:p w14:paraId="4DBAF33F" w14:textId="4A3FA825" w:rsidR="00F42F2F" w:rsidRPr="00955DAE" w:rsidRDefault="008017C1">
      <w:pPr>
        <w:pStyle w:val="TableofFigures"/>
        <w:tabs>
          <w:tab w:val="right" w:leader="dot" w:pos="9350"/>
        </w:tabs>
        <w:rPr>
          <w:rFonts w:asciiTheme="minorHAnsi" w:hAnsiTheme="minorHAnsi"/>
          <w:sz w:val="22"/>
          <w:lang w:eastAsia="en-US"/>
        </w:rPr>
      </w:pPr>
      <w:hyperlink w:anchor="_Toc72965766" w:history="1">
        <w:r w:rsidR="00F42F2F" w:rsidRPr="00955DAE">
          <w:rPr>
            <w:rStyle w:val="Hyperlink"/>
          </w:rPr>
          <w:t xml:space="preserve">Table </w:t>
        </w:r>
        <w:r w:rsidR="00F42F2F" w:rsidRPr="00955DAE">
          <w:rPr>
            <w:rStyle w:val="Hyperlink"/>
            <w:cs/>
          </w:rPr>
          <w:t>‎</w:t>
        </w:r>
        <w:r w:rsidR="00F42F2F" w:rsidRPr="00955DAE">
          <w:rPr>
            <w:rStyle w:val="Hyperlink"/>
          </w:rPr>
          <w:t>4.1 Benchmarks</w:t>
        </w:r>
        <w:r w:rsidR="00F42F2F" w:rsidRPr="00955DAE">
          <w:rPr>
            <w:webHidden/>
          </w:rPr>
          <w:tab/>
        </w:r>
        <w:r w:rsidR="00F42F2F" w:rsidRPr="00955DAE">
          <w:rPr>
            <w:webHidden/>
          </w:rPr>
          <w:fldChar w:fldCharType="begin"/>
        </w:r>
        <w:r w:rsidR="00F42F2F" w:rsidRPr="00955DAE">
          <w:rPr>
            <w:webHidden/>
          </w:rPr>
          <w:instrText xml:space="preserve"> PAGEREF _Toc72965766 \h </w:instrText>
        </w:r>
        <w:r w:rsidR="00F42F2F" w:rsidRPr="00955DAE">
          <w:rPr>
            <w:webHidden/>
          </w:rPr>
        </w:r>
        <w:r w:rsidR="00F42F2F" w:rsidRPr="00955DAE">
          <w:rPr>
            <w:webHidden/>
          </w:rPr>
          <w:fldChar w:fldCharType="separate"/>
        </w:r>
        <w:r w:rsidR="00F42F2F" w:rsidRPr="00955DAE">
          <w:rPr>
            <w:webHidden/>
          </w:rPr>
          <w:t>47</w:t>
        </w:r>
        <w:r w:rsidR="00F42F2F" w:rsidRPr="00955DAE">
          <w:rPr>
            <w:webHidden/>
          </w:rPr>
          <w:fldChar w:fldCharType="end"/>
        </w:r>
      </w:hyperlink>
    </w:p>
    <w:p w14:paraId="59531BD3" w14:textId="18129999" w:rsidR="006A4A08" w:rsidRPr="00955DAE" w:rsidRDefault="00F42F2F" w:rsidP="003A0234">
      <w:r w:rsidRPr="00955DAE">
        <w:fldChar w:fldCharType="end"/>
      </w:r>
    </w:p>
    <w:p w14:paraId="4825AD3F" w14:textId="40954F23" w:rsidR="00640665" w:rsidRPr="00955DAE" w:rsidRDefault="00640665" w:rsidP="00EB247F">
      <w:pPr>
        <w:rPr>
          <w:rFonts w:asciiTheme="majorHAnsi" w:eastAsiaTheme="majorEastAsia" w:hAnsiTheme="majorHAnsi" w:cstheme="majorBidi"/>
          <w:b/>
          <w:bCs/>
          <w:smallCaps/>
          <w:color w:val="000000" w:themeColor="text1"/>
          <w:sz w:val="36"/>
          <w:szCs w:val="36"/>
        </w:rPr>
      </w:pPr>
      <w:r w:rsidRPr="00955DAE">
        <w:br w:type="page"/>
      </w:r>
    </w:p>
    <w:p w14:paraId="314CD877" w14:textId="0A90708E" w:rsidR="00FA6897" w:rsidRPr="00955DAE" w:rsidRDefault="2D56E7D4" w:rsidP="00EB247F">
      <w:pPr>
        <w:pStyle w:val="Heading1"/>
        <w:numPr>
          <w:ilvl w:val="0"/>
          <w:numId w:val="0"/>
        </w:numPr>
        <w:ind w:left="720" w:hanging="360"/>
      </w:pPr>
      <w:bookmarkStart w:id="2" w:name="_Toc72966184"/>
      <w:r w:rsidRPr="00955DAE">
        <w:lastRenderedPageBreak/>
        <w:t>Acronyms and Symbols Used</w:t>
      </w:r>
      <w:bookmarkEnd w:id="2"/>
    </w:p>
    <w:p w14:paraId="2FE7400F" w14:textId="408AB9D8" w:rsidR="00FB2C53" w:rsidRPr="00955DAE" w:rsidRDefault="003A1A03" w:rsidP="000B25B1">
      <w:pPr>
        <w:pStyle w:val="ListParagraph"/>
        <w:numPr>
          <w:ilvl w:val="0"/>
          <w:numId w:val="5"/>
        </w:numPr>
      </w:pPr>
      <w:bookmarkStart w:id="3" w:name="_Hlk71733722"/>
      <w:r w:rsidRPr="00955DAE">
        <w:rPr>
          <w:b/>
        </w:rPr>
        <w:t>BRT</w:t>
      </w:r>
      <w:r w:rsidR="00FB2C53" w:rsidRPr="00955DAE">
        <w:t xml:space="preserve"> – </w:t>
      </w:r>
      <w:r w:rsidRPr="00955DAE">
        <w:t>Bus Rapid Transit</w:t>
      </w:r>
    </w:p>
    <w:bookmarkEnd w:id="3"/>
    <w:p w14:paraId="25085DBA" w14:textId="29C6A041" w:rsidR="00D45B8C" w:rsidRPr="00955DAE" w:rsidRDefault="00D45B8C" w:rsidP="000B25B1">
      <w:pPr>
        <w:pStyle w:val="ListParagraph"/>
        <w:numPr>
          <w:ilvl w:val="0"/>
          <w:numId w:val="5"/>
        </w:numPr>
      </w:pPr>
      <w:r w:rsidRPr="00955DAE">
        <w:rPr>
          <w:b/>
        </w:rPr>
        <w:t xml:space="preserve">COP </w:t>
      </w:r>
      <w:r w:rsidRPr="00955DAE">
        <w:t>– Conference of the Parties (Climate Change Conference)</w:t>
      </w:r>
    </w:p>
    <w:p w14:paraId="43FEB727" w14:textId="6729D3F9" w:rsidR="007F7C83" w:rsidRPr="00955DAE" w:rsidRDefault="007F7C83" w:rsidP="000B25B1">
      <w:pPr>
        <w:pStyle w:val="ListParagraph"/>
        <w:numPr>
          <w:ilvl w:val="0"/>
          <w:numId w:val="5"/>
        </w:numPr>
      </w:pPr>
      <w:r w:rsidRPr="00955DAE">
        <w:rPr>
          <w:b/>
        </w:rPr>
        <w:t xml:space="preserve">GHG </w:t>
      </w:r>
      <w:r w:rsidRPr="00955DAE">
        <w:t>– Greenhouse Gas</w:t>
      </w:r>
    </w:p>
    <w:p w14:paraId="40E5B410" w14:textId="41242A35" w:rsidR="006A484F" w:rsidRPr="00955DAE" w:rsidRDefault="006A484F" w:rsidP="000B25B1">
      <w:pPr>
        <w:pStyle w:val="ListParagraph"/>
        <w:numPr>
          <w:ilvl w:val="0"/>
          <w:numId w:val="5"/>
        </w:numPr>
      </w:pPr>
      <w:r w:rsidRPr="00955DAE">
        <w:rPr>
          <w:b/>
        </w:rPr>
        <w:t xml:space="preserve">GT </w:t>
      </w:r>
      <w:r w:rsidRPr="00955DAE">
        <w:t xml:space="preserve">– Gigatons </w:t>
      </w:r>
    </w:p>
    <w:p w14:paraId="60143D43" w14:textId="366D1D3A" w:rsidR="001F6167" w:rsidRPr="00955DAE" w:rsidRDefault="00575C76" w:rsidP="000B25B1">
      <w:pPr>
        <w:pStyle w:val="ListParagraph"/>
        <w:numPr>
          <w:ilvl w:val="0"/>
          <w:numId w:val="5"/>
        </w:numPr>
      </w:pPr>
      <w:r w:rsidRPr="00955DAE">
        <w:rPr>
          <w:b/>
        </w:rPr>
        <w:t xml:space="preserve">ICE </w:t>
      </w:r>
      <w:r w:rsidRPr="00955DAE">
        <w:t>– Internal Combustion Engine</w:t>
      </w:r>
      <w:r w:rsidR="001F6167" w:rsidRPr="00955DAE">
        <w:t xml:space="preserve"> </w:t>
      </w:r>
    </w:p>
    <w:p w14:paraId="1306FC89" w14:textId="65F57A8F" w:rsidR="007D77B9" w:rsidRPr="00955DAE" w:rsidRDefault="007D77B9" w:rsidP="000B25B1">
      <w:pPr>
        <w:pStyle w:val="ListParagraph"/>
        <w:numPr>
          <w:ilvl w:val="0"/>
          <w:numId w:val="5"/>
        </w:numPr>
      </w:pPr>
      <w:r w:rsidRPr="00955DAE">
        <w:rPr>
          <w:b/>
        </w:rPr>
        <w:t xml:space="preserve">ICT </w:t>
      </w:r>
      <w:r w:rsidR="00FC642B" w:rsidRPr="00955DAE">
        <w:t>–</w:t>
      </w:r>
      <w:r w:rsidRPr="00955DAE">
        <w:t xml:space="preserve"> I</w:t>
      </w:r>
      <w:r w:rsidR="00FC642B" w:rsidRPr="00955DAE">
        <w:t>nformation and Communication Technology</w:t>
      </w:r>
    </w:p>
    <w:p w14:paraId="26B5F7C4" w14:textId="596845A1" w:rsidR="00575C76" w:rsidRPr="00955DAE" w:rsidRDefault="001F6167" w:rsidP="000B25B1">
      <w:pPr>
        <w:pStyle w:val="ListParagraph"/>
        <w:numPr>
          <w:ilvl w:val="0"/>
          <w:numId w:val="5"/>
        </w:numPr>
      </w:pPr>
      <w:r w:rsidRPr="00955DAE">
        <w:rPr>
          <w:b/>
        </w:rPr>
        <w:t xml:space="preserve">ICCT </w:t>
      </w:r>
      <w:r w:rsidRPr="00955DAE">
        <w:t>– International Council on Clean Transport</w:t>
      </w:r>
    </w:p>
    <w:p w14:paraId="2F1F44F0" w14:textId="33626046" w:rsidR="00B554E6" w:rsidRPr="00955DAE" w:rsidRDefault="003A1A03" w:rsidP="000B25B1">
      <w:pPr>
        <w:pStyle w:val="ListParagraph"/>
        <w:numPr>
          <w:ilvl w:val="0"/>
          <w:numId w:val="5"/>
        </w:numPr>
      </w:pPr>
      <w:r w:rsidRPr="00955DAE">
        <w:rPr>
          <w:b/>
        </w:rPr>
        <w:t>IEA</w:t>
      </w:r>
      <w:r w:rsidRPr="00955DAE">
        <w:t xml:space="preserve"> – International Energy Agency</w:t>
      </w:r>
    </w:p>
    <w:p w14:paraId="5C8699F3" w14:textId="68CBCF5F" w:rsidR="00D45B8C" w:rsidRPr="00955DAE" w:rsidRDefault="00D45B8C" w:rsidP="000B25B1">
      <w:pPr>
        <w:pStyle w:val="ListParagraph"/>
        <w:numPr>
          <w:ilvl w:val="0"/>
          <w:numId w:val="5"/>
        </w:numPr>
      </w:pPr>
      <w:r w:rsidRPr="00955DAE">
        <w:rPr>
          <w:b/>
        </w:rPr>
        <w:t xml:space="preserve">IPCC </w:t>
      </w:r>
      <w:r w:rsidRPr="00955DAE">
        <w:t>– Intergovernmental Panel on Climate Change</w:t>
      </w:r>
    </w:p>
    <w:p w14:paraId="7CB56A46" w14:textId="5A94944B" w:rsidR="003A1A03" w:rsidRPr="00955DAE" w:rsidRDefault="003A1A03" w:rsidP="000B25B1">
      <w:pPr>
        <w:pStyle w:val="ListParagraph"/>
        <w:numPr>
          <w:ilvl w:val="0"/>
          <w:numId w:val="5"/>
        </w:numPr>
      </w:pPr>
      <w:r w:rsidRPr="00955DAE">
        <w:rPr>
          <w:b/>
        </w:rPr>
        <w:t xml:space="preserve">ITDP </w:t>
      </w:r>
      <w:r w:rsidRPr="00955DAE">
        <w:t xml:space="preserve">– Institute for Transportation and Development Policy </w:t>
      </w:r>
    </w:p>
    <w:p w14:paraId="0836955B" w14:textId="488C02BB" w:rsidR="003A1A03" w:rsidRPr="00955DAE" w:rsidRDefault="003A1A03" w:rsidP="000B25B1">
      <w:pPr>
        <w:pStyle w:val="ListParagraph"/>
        <w:numPr>
          <w:ilvl w:val="0"/>
          <w:numId w:val="5"/>
        </w:numPr>
      </w:pPr>
      <w:r w:rsidRPr="00955DAE">
        <w:rPr>
          <w:b/>
        </w:rPr>
        <w:t>ITF</w:t>
      </w:r>
      <w:r w:rsidRPr="00955DAE">
        <w:t xml:space="preserve"> – International Transport Forum</w:t>
      </w:r>
    </w:p>
    <w:p w14:paraId="3E518C36" w14:textId="104408C8" w:rsidR="00B554E6" w:rsidRPr="00955DAE" w:rsidRDefault="00B554E6" w:rsidP="000B25B1">
      <w:pPr>
        <w:pStyle w:val="ListParagraph"/>
        <w:numPr>
          <w:ilvl w:val="0"/>
          <w:numId w:val="5"/>
        </w:numPr>
      </w:pPr>
      <w:r w:rsidRPr="00955DAE">
        <w:rPr>
          <w:b/>
        </w:rPr>
        <w:t xml:space="preserve">PDS </w:t>
      </w:r>
      <w:r w:rsidRPr="00955DAE">
        <w:t>– Project Drawdown Scenario</w:t>
      </w:r>
    </w:p>
    <w:p w14:paraId="1D11AB96" w14:textId="5398548A" w:rsidR="001F6167" w:rsidRPr="00955DAE" w:rsidRDefault="001F6167" w:rsidP="000B25B1">
      <w:pPr>
        <w:pStyle w:val="ListParagraph"/>
        <w:numPr>
          <w:ilvl w:val="0"/>
          <w:numId w:val="5"/>
        </w:numPr>
      </w:pPr>
      <w:r w:rsidRPr="00955DAE">
        <w:rPr>
          <w:b/>
        </w:rPr>
        <w:t>P</w:t>
      </w:r>
      <w:r w:rsidR="00BF03CB" w:rsidRPr="00955DAE">
        <w:rPr>
          <w:b/>
        </w:rPr>
        <w:t>KM</w:t>
      </w:r>
      <w:r w:rsidRPr="00955DAE">
        <w:rPr>
          <w:b/>
        </w:rPr>
        <w:t xml:space="preserve"> </w:t>
      </w:r>
      <w:r w:rsidRPr="00955DAE">
        <w:t>– Passenger-kilometer (1 passenger moved 1 kilometer)</w:t>
      </w:r>
    </w:p>
    <w:p w14:paraId="48BA1A0A" w14:textId="2B05FA77" w:rsidR="00B554E6" w:rsidRPr="00955DAE" w:rsidRDefault="00B554E6" w:rsidP="000B25B1">
      <w:pPr>
        <w:pStyle w:val="ListParagraph"/>
        <w:numPr>
          <w:ilvl w:val="0"/>
          <w:numId w:val="5"/>
        </w:numPr>
      </w:pPr>
      <w:r w:rsidRPr="00955DAE">
        <w:rPr>
          <w:b/>
        </w:rPr>
        <w:t xml:space="preserve">REF </w:t>
      </w:r>
      <w:r w:rsidRPr="00955DAE">
        <w:t>– Reference Scenario (of Project Drawdown)</w:t>
      </w:r>
    </w:p>
    <w:p w14:paraId="712C0265" w14:textId="3FED563B" w:rsidR="00B554E6" w:rsidRPr="00955DAE" w:rsidRDefault="00B554E6" w:rsidP="000B25B1">
      <w:pPr>
        <w:pStyle w:val="ListParagraph"/>
        <w:numPr>
          <w:ilvl w:val="0"/>
          <w:numId w:val="5"/>
        </w:numPr>
      </w:pPr>
      <w:r w:rsidRPr="00955DAE">
        <w:rPr>
          <w:b/>
        </w:rPr>
        <w:t xml:space="preserve">TAM </w:t>
      </w:r>
      <w:r w:rsidRPr="00955DAE">
        <w:t>– Total Addressable Market</w:t>
      </w:r>
    </w:p>
    <w:p w14:paraId="0F11E78F" w14:textId="33178A41" w:rsidR="006D322A" w:rsidRPr="00955DAE" w:rsidRDefault="006D322A" w:rsidP="006D322A">
      <w:pPr>
        <w:pStyle w:val="ListParagraph"/>
        <w:numPr>
          <w:ilvl w:val="0"/>
          <w:numId w:val="5"/>
        </w:numPr>
      </w:pPr>
      <w:r w:rsidRPr="00955DAE">
        <w:rPr>
          <w:b/>
        </w:rPr>
        <w:t xml:space="preserve">TNC </w:t>
      </w:r>
      <w:r w:rsidRPr="00955DAE">
        <w:t>– Transportation Network Companies</w:t>
      </w:r>
    </w:p>
    <w:p w14:paraId="43B0E257" w14:textId="08433E1E" w:rsidR="00FB2C53" w:rsidRPr="00955DAE" w:rsidRDefault="003A1A03" w:rsidP="000B25B1">
      <w:pPr>
        <w:pStyle w:val="ListParagraph"/>
        <w:numPr>
          <w:ilvl w:val="0"/>
          <w:numId w:val="5"/>
        </w:numPr>
      </w:pPr>
      <w:r w:rsidRPr="00955DAE">
        <w:rPr>
          <w:b/>
        </w:rPr>
        <w:t xml:space="preserve">UITP </w:t>
      </w:r>
      <w:r w:rsidRPr="00955DAE">
        <w:t xml:space="preserve">– International </w:t>
      </w:r>
      <w:r w:rsidR="00D45B8C" w:rsidRPr="00955DAE">
        <w:t xml:space="preserve">Association of </w:t>
      </w:r>
      <w:r w:rsidRPr="00955DAE">
        <w:t>Public Transport (in French)</w:t>
      </w:r>
    </w:p>
    <w:p w14:paraId="16B2ADD0" w14:textId="725F8038" w:rsidR="002E67E5" w:rsidRPr="00955DAE" w:rsidRDefault="002E67E5" w:rsidP="000B25B1">
      <w:pPr>
        <w:pStyle w:val="ListParagraph"/>
        <w:numPr>
          <w:ilvl w:val="0"/>
          <w:numId w:val="5"/>
        </w:numPr>
      </w:pPr>
      <w:r w:rsidRPr="00955DAE">
        <w:rPr>
          <w:b/>
        </w:rPr>
        <w:t>V</w:t>
      </w:r>
      <w:r w:rsidR="00BF03CB" w:rsidRPr="00955DAE">
        <w:rPr>
          <w:b/>
        </w:rPr>
        <w:t>KM</w:t>
      </w:r>
      <w:r w:rsidRPr="00955DAE">
        <w:rPr>
          <w:b/>
        </w:rPr>
        <w:t xml:space="preserve"> </w:t>
      </w:r>
      <w:r w:rsidRPr="00955DAE">
        <w:t xml:space="preserve">– </w:t>
      </w:r>
      <w:r w:rsidR="00093153" w:rsidRPr="00955DAE">
        <w:t>V</w:t>
      </w:r>
      <w:r w:rsidRPr="00955DAE">
        <w:t>ehicle-kilomete</w:t>
      </w:r>
      <w:r w:rsidR="005C494C" w:rsidRPr="00955DAE">
        <w:t>r</w:t>
      </w:r>
      <w:r w:rsidRPr="00955DAE">
        <w:t xml:space="preserve"> (1 vehicle moving 1 kilometer)</w:t>
      </w:r>
    </w:p>
    <w:p w14:paraId="25BC328C" w14:textId="77777777" w:rsidR="00FB2C53" w:rsidRPr="00955DAE"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955DAE">
        <w:br w:type="page"/>
      </w:r>
    </w:p>
    <w:p w14:paraId="258D1C7E" w14:textId="73E7FC05" w:rsidR="00E844EA" w:rsidRPr="00955DAE" w:rsidRDefault="551A77D0" w:rsidP="00EB247F">
      <w:pPr>
        <w:pStyle w:val="Heading1"/>
        <w:numPr>
          <w:ilvl w:val="0"/>
          <w:numId w:val="0"/>
        </w:numPr>
      </w:pPr>
      <w:bookmarkStart w:id="4" w:name="_Toc72966185"/>
      <w:r w:rsidRPr="00955DAE">
        <w:lastRenderedPageBreak/>
        <w:t>Executive Summary</w:t>
      </w:r>
      <w:bookmarkEnd w:id="4"/>
    </w:p>
    <w:p w14:paraId="7D731A3E" w14:textId="54C6E72B" w:rsidR="00962D92" w:rsidRPr="00955DAE" w:rsidRDefault="00962D92" w:rsidP="00962D92">
      <w:pPr>
        <w:rPr>
          <w:bCs/>
        </w:rPr>
      </w:pPr>
      <w:r w:rsidRPr="00955DAE">
        <w:t xml:space="preserve">Public transit, or public transport, refers to all urban passenger modes that have the ability to transport a large number of people. Public transit is a climate solution </w:t>
      </w:r>
      <w:r w:rsidRPr="00955DAE">
        <w:fldChar w:fldCharType="begin"/>
      </w:r>
      <w:r w:rsidRPr="00955DAE">
        <w:instrText xml:space="preserve"> ADDIN ZOTERO_ITEM CSL_CITATION {"citationID":"414z3NLY","properties":{"formattedCitation":"(NASEM, 2021)","plainCitation":"(NASEM, 2021)","noteIndex":0},"citationItems":[{"id":18507,"uris":["http://zotero.org/groups/2241942/items/FIWZKDVI"],"uri":["http://zotero.org/groups/2241942/items/FIWZKDVI"],"itemData":{"id":18507,"type":"webpage","title":"An Update on Public Transportation's Impacts on Greenhouse Gas Emissions | The National Academies Press","URL":"https://www.nap.edu/download/26103#","author":[{"family":"NASEM","given":""}],"accessed":{"date-parts":[["2021",5,12]]},"issued":{"date-parts":[["2021"]]}}}],"schema":"https://github.com/citation-style-language/schema/raw/master/csl-citation.json"} </w:instrText>
      </w:r>
      <w:r w:rsidRPr="00955DAE">
        <w:fldChar w:fldCharType="separate"/>
      </w:r>
      <w:r w:rsidRPr="00955DAE">
        <w:rPr>
          <w:rFonts w:cs="Times New Roman"/>
        </w:rPr>
        <w:t>(NASEM, 2021)</w:t>
      </w:r>
      <w:r w:rsidRPr="00955DAE">
        <w:fldChar w:fldCharType="end"/>
      </w:r>
      <w:r w:rsidR="00B47171" w:rsidRPr="00955DAE">
        <w:t xml:space="preserve"> as result of the </w:t>
      </w:r>
      <w:r w:rsidRPr="00955DAE">
        <w:t xml:space="preserve">GHG savings </w:t>
      </w:r>
      <w:r w:rsidR="00B47171" w:rsidRPr="00955DAE">
        <w:t xml:space="preserve">that </w:t>
      </w:r>
      <w:r w:rsidRPr="00955DAE">
        <w:t>come from both transportation and land use efficiency. Transportation efficiency is the emissions reduced by passengers using public transit instead of personal vehicles. Other benefits include less energy use and improved air quality. The benefits to society that come from having public transit available are land use efficiencies such as shorter and fewer personal vehicle trips and more walking and bicycle trips.</w:t>
      </w:r>
    </w:p>
    <w:p w14:paraId="52E9F88A" w14:textId="3A651650" w:rsidR="00EF53A0" w:rsidRPr="00955DAE" w:rsidRDefault="00EF53A0" w:rsidP="00E0541E">
      <w:r w:rsidRPr="00955DAE">
        <w:t xml:space="preserve">Public transit is a good mode choice for urban passenger transit. It is an important component of the mix of mode choices and has the ability to shift use from modes with higher emissions. </w:t>
      </w:r>
      <w:r w:rsidR="00B47171" w:rsidRPr="00955DAE">
        <w:t>While the costs associated with p</w:t>
      </w:r>
      <w:r w:rsidRPr="00955DAE">
        <w:t xml:space="preserve">ublic transit </w:t>
      </w:r>
      <w:r w:rsidR="00B47171" w:rsidRPr="00955DAE">
        <w:t>are incurred by several levels of agency, this analysis evaluates</w:t>
      </w:r>
      <w:r w:rsidRPr="00955DAE">
        <w:t xml:space="preserve"> costs to the user, not the builder or operator. </w:t>
      </w:r>
      <w:r w:rsidR="00B47171" w:rsidRPr="00955DAE">
        <w:t>In this respect</w:t>
      </w:r>
      <w:r w:rsidR="008C0172" w:rsidRPr="00955DAE">
        <w:t>,</w:t>
      </w:r>
      <w:r w:rsidRPr="00955DAE">
        <w:t xml:space="preserve"> it is one of the most cost-effective modes</w:t>
      </w:r>
      <w:r w:rsidR="00B47171" w:rsidRPr="00955DAE">
        <w:t xml:space="preserve"> for individuals</w:t>
      </w:r>
      <w:r w:rsidRPr="00955DAE">
        <w:t xml:space="preserve">. </w:t>
      </w:r>
      <w:r w:rsidR="00E0541E" w:rsidRPr="00955DAE">
        <w:t xml:space="preserve">Public transit </w:t>
      </w:r>
      <w:r w:rsidRPr="00955DAE">
        <w:t>emits significantly less than cars</w:t>
      </w:r>
      <w:r w:rsidR="00B47171" w:rsidRPr="00955DAE">
        <w:t xml:space="preserve"> of all kinds</w:t>
      </w:r>
      <w:r w:rsidRPr="00955DAE">
        <w:t>. By pkm, metro is one of the least polluting modes</w:t>
      </w:r>
      <w:r w:rsidR="00B47171" w:rsidRPr="00955DAE">
        <w:t xml:space="preserve"> of transport</w:t>
      </w:r>
      <w:r w:rsidRPr="00955DAE">
        <w:t xml:space="preserve">, and </w:t>
      </w:r>
      <w:r w:rsidR="00B47171" w:rsidRPr="00955DAE">
        <w:t xml:space="preserve">with </w:t>
      </w:r>
      <w:r w:rsidRPr="00955DAE">
        <w:t>many buses now electric</w:t>
      </w:r>
      <w:r w:rsidR="00B47171" w:rsidRPr="00955DAE">
        <w:t xml:space="preserve"> there are additional gains to be had</w:t>
      </w:r>
      <w:r w:rsidRPr="00955DAE">
        <w:t xml:space="preserve">. In congestion, which is common in the urban passenger market that is modeled, public transit can go as fast or faster than cars </w:t>
      </w:r>
      <w:r w:rsidRPr="00955DAE">
        <w:fldChar w:fldCharType="begin"/>
      </w:r>
      <w:r w:rsidRPr="00955DAE">
        <w:instrText xml:space="preserve"> ADDIN ZOTERO_ITEM CSL_CITATION {"citationID":"5ZhL776o","properties":{"formattedCitation":"(Altieri et al., 2020)","plainCitation":"(Altieri et al., 2020)","noteIndex":0},"citationItems":[{"id":18541,"uris":["http://zotero.org/groups/2241942/items/Z9ZJZD7N"],"uri":["http://zotero.org/groups/2241942/items/Z9ZJZD7N"],"itemData":{"id":18541,"type":"article-journal","abstract":"Extensive research has found that people are more likely to choose the transport alternative which offers shorter travel time. But few studies approached the role of travel time across different transport alternatives and cities. This research assesses the influence of competitive travel time between car and public transit in public transit modal share for commute trips. São Paulo, New York, and Tokyo were selected to perform the analysis. A Fractional Logistic Regression in the binary form was drawn, and a competitive travel time index was calculated based on the Car/Public transit travel time ratio weighted by the number of the employed population at the origin and jobs at destinations in the absence of an Origin-Destination matrix. Findings suggest that, though car ownership was identified as the major factor, Car/Public transit travel time ratio is positively associated with the increase of public transit modal share. Furthermore, the Car/Public transit travel time ratio effect in public transit modal share consistently increases as people get increased access to cars.","container-title":"Journal of Transport Geography","DOI":"10.1016/j.jtrangeo.2020.102817","ISSN":"0966-6923","journalAbbreviation":"Journal of Transport Geography","language":"en","page":"102817","source":"ScienceDirect","title":"Give public transit a chance: A comparative analysis of competitive travel time in public transit modal share","title-short":"Give public transit a chance","volume":"87","author":[{"family":"Altieri","given":"Marcelo"},{"family":"Silva","given":"Cecília"},{"family":"Terabe","given":"Shintaro"}],"issued":{"date-parts":[["2020",7,1]]}}}],"schema":"https://github.com/citation-style-language/schema/raw/master/csl-citation.json"} </w:instrText>
      </w:r>
      <w:r w:rsidRPr="00955DAE">
        <w:fldChar w:fldCharType="separate"/>
      </w:r>
      <w:r w:rsidRPr="00955DAE">
        <w:rPr>
          <w:rFonts w:cs="Times New Roman"/>
          <w:sz w:val="22"/>
        </w:rPr>
        <w:t>(Altieri et al., 2020)</w:t>
      </w:r>
      <w:r w:rsidRPr="00955DAE">
        <w:fldChar w:fldCharType="end"/>
      </w:r>
      <w:r w:rsidRPr="00955DAE">
        <w:t xml:space="preserve"> especially if there is dedicated infrastructure.</w:t>
      </w:r>
      <w:r w:rsidR="00B47171" w:rsidRPr="00955DAE">
        <w:t xml:space="preserve"> Further, this</w:t>
      </w:r>
      <w:r w:rsidRPr="00955DAE">
        <w:t xml:space="preserve"> solution does not contribute</w:t>
      </w:r>
      <w:r w:rsidR="00B47171" w:rsidRPr="00955DAE">
        <w:t xml:space="preserve"> nearly as much </w:t>
      </w:r>
      <w:r w:rsidRPr="00955DAE">
        <w:t xml:space="preserve">to congestion </w:t>
      </w:r>
      <w:r w:rsidRPr="00955DAE">
        <w:fldChar w:fldCharType="begin"/>
      </w:r>
      <w:r w:rsidRPr="00955DAE">
        <w:instrText xml:space="preserve"> ADDIN ZOTERO_ITEM CSL_CITATION {"citationID":"roqLo9LM","properties":{"formattedCitation":"(AlKheder, 2021)","plainCitation":"(AlKheder, 2021)","noteIndex":0},"citationItems":[{"id":18489,"uris":["http://zotero.org/groups/2241942/items/XPKTZYQV"],"uri":["http://zotero.org/groups/2241942/items/XPKTZYQV"],"itemData":{"id":18489,"type":"article-journal","abstract":"Traffic congestion is one of the most important problems that faces metropolises despite of the measures being taken to mitigate and reduce such problem. Traffic congestion in Kuwait requires a rapid solution, especially in Kuwait City. Public transportation can decrease the number of private vehicles to ease the traffic congestion, provide a good impact on the environment, and enhance the cost-effectiveness, reliability, and accessibility of the road network. This research encourages the use of public transportation for congestion reduction. All needed data were collected from different sources. They were used to simulate the future network condition in terms of reducing traffic congestion, fuel consumption, and gas emissions. The obtained data were processed using synchro software. The findings showed a reduction in the congestion by about 45% in some streets. The environmental impact was enhanced with a noticeable level of reduction in the gas emissions. The fuel consumption was reduced to 46% after the improved data. The consumer surplus was 7848.32 KD while the social welfare was 57258.6 KD for this study.","container-title":"Environmental Challenges","DOI":"10.1016/j.envc.2021.100075","ISSN":"2667-0100","journalAbbreviation":"Environmental Challenges","language":"en","page":"100075","source":"ScienceDirect","title":"Promoting public transport as a strategy to reduce GHG emissions from private vehicles in Kuwait","volume":"3","author":[{"family":"AlKheder","given":"Sharaf"}],"issued":{"date-parts":[["2021",4,1]]}}}],"schema":"https://github.com/citation-style-language/schema/raw/master/csl-citation.json"} </w:instrText>
      </w:r>
      <w:r w:rsidRPr="00955DAE">
        <w:fldChar w:fldCharType="separate"/>
      </w:r>
      <w:r w:rsidRPr="00955DAE">
        <w:rPr>
          <w:rFonts w:cs="Times New Roman"/>
          <w:sz w:val="22"/>
        </w:rPr>
        <w:t>(AlKheder, 2021)</w:t>
      </w:r>
      <w:r w:rsidRPr="00955DAE">
        <w:fldChar w:fldCharType="end"/>
      </w:r>
      <w:r w:rsidRPr="00955DAE">
        <w:t xml:space="preserve"> as</w:t>
      </w:r>
      <w:r w:rsidR="00B47171" w:rsidRPr="00955DAE">
        <w:t xml:space="preserve"> do</w:t>
      </w:r>
      <w:r w:rsidRPr="00955DAE">
        <w:t xml:space="preserve"> car</w:t>
      </w:r>
      <w:r w:rsidR="00B47171" w:rsidRPr="00955DAE">
        <w:t>s,</w:t>
      </w:r>
      <w:r w:rsidRPr="00955DAE">
        <w:t xml:space="preserve"> including </w:t>
      </w:r>
      <w:r w:rsidR="00100F3B" w:rsidRPr="00955DAE">
        <w:t>Transportation Network Companies (</w:t>
      </w:r>
      <w:r w:rsidRPr="00955DAE">
        <w:t>TNCs</w:t>
      </w:r>
      <w:r w:rsidR="00100F3B" w:rsidRPr="00955DAE">
        <w:t>)</w:t>
      </w:r>
      <w:r w:rsidRPr="00955DAE">
        <w:t xml:space="preserve"> </w:t>
      </w:r>
      <w:r w:rsidR="00100F3B" w:rsidRPr="00955DAE">
        <w:t xml:space="preserve">such as Uber, Lyft and Didi </w:t>
      </w:r>
      <w:r w:rsidRPr="00955DAE">
        <w:fldChar w:fldCharType="begin"/>
      </w:r>
      <w:r w:rsidRPr="00955DAE">
        <w:instrText xml:space="preserve"> ADDIN ZOTERO_ITEM CSL_CITATION {"citationID":"0TFD4Pft","properties":{"formattedCitation":"(Diao et al., 2021)","plainCitation":"(Diao et al., 2021)","noteIndex":0},"citationItems":[{"id":18538,"uris":["http://zotero.org/groups/2241942/items/D3VTVGA8"],"uri":["http://zotero.org/groups/2241942/items/D3VTVGA8"],"itemData":{"id":18538,"type":"article-journal","abstract":"The role of transportation network companies (TNCs) in the urban transport system is under intense debate. In this study, we systematically assess three aspects of the net impacts of TNCs on urban mobility in the United States—road congestion, transit ridership and private vehicle ownership—and examine how these impacts have evolved over time. Based on a set of fixed-effect panel models estimated using metropolitan statistical area level data, we find that the entrance of TNCs led to increased road congestion in terms of both intensity (by 0.9%) and duration (by 4.5%), an 8.9% decline in transit ridership and an insignificant change in vehicle ownership. Despite the ideal of providing a sustainable mobility solution by promoting large-scale car sharing, our analysis suggests that TNCs have intensified urban transport challenges since their debut in the United States.","container-title":"Nature Sustainability","DOI":"10.1038/s41893-020-00678-z","ISSN":"2398-9629","language":"en","note":"publisher: Nature Publishing Group","page":"1-7","source":"www.nature.com","title":"Impacts of transportation network companies on urban mobility","author":[{"family":"Diao","given":"Mi"},{"family":"Kong","given":"Hui"},{"family":"Zhao","given":"Jinhua"}],"issued":{"date-parts":[["2021",2,1]]}}}],"schema":"https://github.com/citation-style-language/schema/raw/master/csl-citation.json"} </w:instrText>
      </w:r>
      <w:r w:rsidRPr="00955DAE">
        <w:fldChar w:fldCharType="separate"/>
      </w:r>
      <w:r w:rsidRPr="00955DAE">
        <w:rPr>
          <w:rFonts w:cs="Times New Roman"/>
          <w:sz w:val="22"/>
        </w:rPr>
        <w:t>(Diao et al., 2021)</w:t>
      </w:r>
      <w:r w:rsidRPr="00955DAE">
        <w:fldChar w:fldCharType="end"/>
      </w:r>
      <w:r w:rsidRPr="00955DAE">
        <w:t xml:space="preserve">. </w:t>
      </w:r>
    </w:p>
    <w:p w14:paraId="133DC21C" w14:textId="039EE395" w:rsidR="00E0541E" w:rsidRPr="00955DAE" w:rsidRDefault="00E0541E" w:rsidP="00E0541E">
      <w:r w:rsidRPr="00955DAE">
        <w:t>The Reduction and Replacement Solutions (RRS) model was used to evaluate the impacts of increased public transit usage around the world from 2014 to 2060 with primary results being reported here for the period 2020-2050. The current adoption of public transit was found to be about 30% of the total addressable market</w:t>
      </w:r>
      <w:r w:rsidR="00B47171" w:rsidRPr="00955DAE">
        <w:t xml:space="preserve"> (TAM)</w:t>
      </w:r>
      <w:r w:rsidRPr="00955DAE">
        <w:t xml:space="preserve"> globally with higher adoption rates in </w:t>
      </w:r>
      <w:r w:rsidR="00100F3B" w:rsidRPr="00955DAE">
        <w:t>Eastern</w:t>
      </w:r>
      <w:r w:rsidR="00B47171" w:rsidRPr="00955DAE">
        <w:t xml:space="preserve"> Europe, the </w:t>
      </w:r>
      <w:r w:rsidRPr="00955DAE">
        <w:t>Middle East and Africa due to the use of</w:t>
      </w:r>
      <w:r w:rsidR="00B47171" w:rsidRPr="00955DAE">
        <w:t xml:space="preserve"> </w:t>
      </w:r>
      <w:r w:rsidR="00100F3B" w:rsidRPr="00955DAE">
        <w:t xml:space="preserve">light rail and </w:t>
      </w:r>
      <w:r w:rsidR="00B47171" w:rsidRPr="00955DAE">
        <w:t>bus transit in these regions.</w:t>
      </w:r>
      <w:r w:rsidRPr="00955DAE">
        <w:t xml:space="preserve"> </w:t>
      </w:r>
      <w:r w:rsidR="00B47171" w:rsidRPr="00955DAE">
        <w:t xml:space="preserve"> </w:t>
      </w:r>
      <w:r w:rsidRPr="00955DAE">
        <w:t xml:space="preserve"> </w:t>
      </w:r>
    </w:p>
    <w:p w14:paraId="443E67C0" w14:textId="018D868D" w:rsidR="00962D92" w:rsidRPr="00955DAE" w:rsidRDefault="00962D92" w:rsidP="00962D92">
      <w:pPr>
        <w:rPr>
          <w:bCs/>
        </w:rPr>
      </w:pPr>
      <w:r w:rsidRPr="00955DAE">
        <w:rPr>
          <w:bCs/>
        </w:rPr>
        <w:t xml:space="preserve">The model is based on </w:t>
      </w:r>
      <w:r w:rsidR="00E0541E" w:rsidRPr="00955DAE">
        <w:rPr>
          <w:bCs/>
        </w:rPr>
        <w:t>three</w:t>
      </w:r>
      <w:r w:rsidRPr="00955DAE">
        <w:rPr>
          <w:bCs/>
        </w:rPr>
        <w:t xml:space="preserve"> main sources for </w:t>
      </w:r>
      <w:r w:rsidR="00E0541E" w:rsidRPr="00955DAE">
        <w:rPr>
          <w:bCs/>
        </w:rPr>
        <w:t>public transit</w:t>
      </w:r>
      <w:r w:rsidRPr="00955DAE">
        <w:rPr>
          <w:bCs/>
        </w:rPr>
        <w:t xml:space="preserve"> statistics: International Transportation Forum Transport Outlook</w:t>
      </w:r>
      <w:r w:rsidR="00B47171" w:rsidRPr="00955DAE">
        <w:rPr>
          <w:bCs/>
        </w:rPr>
        <w:t xml:space="preserve"> (ITF)</w:t>
      </w:r>
      <w:r w:rsidRPr="00955DAE">
        <w:rPr>
          <w:bCs/>
        </w:rPr>
        <w:t xml:space="preserve">, the Institute for Transportation and Development Policy’s </w:t>
      </w:r>
      <w:r w:rsidR="00B47171" w:rsidRPr="00955DAE">
        <w:rPr>
          <w:bCs/>
        </w:rPr>
        <w:t xml:space="preserve">(ITDP) </w:t>
      </w:r>
      <w:r w:rsidRPr="00955DAE">
        <w:rPr>
          <w:bCs/>
        </w:rPr>
        <w:t xml:space="preserve">Global High-Shift Cycling </w:t>
      </w:r>
      <w:r w:rsidR="00E0541E" w:rsidRPr="00955DAE">
        <w:rPr>
          <w:bCs/>
        </w:rPr>
        <w:t>report and the International Energy Agency´s</w:t>
      </w:r>
      <w:r w:rsidR="00B47171" w:rsidRPr="00955DAE">
        <w:rPr>
          <w:bCs/>
        </w:rPr>
        <w:t xml:space="preserve"> (IEA)</w:t>
      </w:r>
      <w:r w:rsidR="00E0541E" w:rsidRPr="00955DAE">
        <w:rPr>
          <w:bCs/>
        </w:rPr>
        <w:t xml:space="preserve"> Energy Technology Perspectives</w:t>
      </w:r>
      <w:r w:rsidRPr="00955DAE">
        <w:rPr>
          <w:bCs/>
        </w:rPr>
        <w:t xml:space="preserve">. These three sources yield an estimated current adoption of </w:t>
      </w:r>
      <w:r w:rsidR="00E0541E" w:rsidRPr="00955DAE">
        <w:rPr>
          <w:bCs/>
        </w:rPr>
        <w:t>9,673 b</w:t>
      </w:r>
      <w:r w:rsidRPr="00955DAE">
        <w:rPr>
          <w:bCs/>
        </w:rPr>
        <w:t xml:space="preserve">illion passenger-kilometers (PKM) of </w:t>
      </w:r>
      <w:r w:rsidR="00E0541E" w:rsidRPr="00955DAE">
        <w:rPr>
          <w:bCs/>
        </w:rPr>
        <w:t>public transit use</w:t>
      </w:r>
      <w:r w:rsidRPr="00955DAE">
        <w:rPr>
          <w:bCs/>
        </w:rPr>
        <w:t xml:space="preserve"> around the world. The model then projects </w:t>
      </w:r>
      <w:r w:rsidR="00E0541E" w:rsidRPr="00955DAE">
        <w:rPr>
          <w:bCs/>
        </w:rPr>
        <w:t>public transit</w:t>
      </w:r>
      <w:r w:rsidRPr="00955DAE">
        <w:rPr>
          <w:bCs/>
        </w:rPr>
        <w:t xml:space="preserve"> PKM to increase to over </w:t>
      </w:r>
      <w:r w:rsidR="00E0541E" w:rsidRPr="00955DAE">
        <w:rPr>
          <w:bCs/>
        </w:rPr>
        <w:t>14,530</w:t>
      </w:r>
      <w:r w:rsidRPr="00955DAE">
        <w:rPr>
          <w:bCs/>
        </w:rPr>
        <w:t xml:space="preserve"> billion PKM by 2050. </w:t>
      </w:r>
    </w:p>
    <w:p w14:paraId="701FFA29" w14:textId="7A53289A" w:rsidR="000E2DB5" w:rsidRPr="00955DAE" w:rsidRDefault="00962D92" w:rsidP="00962D92">
      <w:r w:rsidRPr="00955DAE">
        <w:rPr>
          <w:bCs/>
        </w:rPr>
        <w:t xml:space="preserve">The results of the analysis show that </w:t>
      </w:r>
      <w:r w:rsidR="008C6017" w:rsidRPr="00955DAE">
        <w:rPr>
          <w:bCs/>
        </w:rPr>
        <w:t>public transit</w:t>
      </w:r>
      <w:r w:rsidRPr="00955DAE">
        <w:rPr>
          <w:bCs/>
        </w:rPr>
        <w:t xml:space="preserve"> represent</w:t>
      </w:r>
      <w:r w:rsidR="008C6017" w:rsidRPr="00955DAE">
        <w:rPr>
          <w:bCs/>
        </w:rPr>
        <w:t>s</w:t>
      </w:r>
      <w:r w:rsidRPr="00955DAE">
        <w:rPr>
          <w:bCs/>
        </w:rPr>
        <w:t xml:space="preserve"> a net financial benefit for the individuals who </w:t>
      </w:r>
      <w:r w:rsidR="008C6017" w:rsidRPr="00955DAE">
        <w:rPr>
          <w:bCs/>
        </w:rPr>
        <w:t>use it</w:t>
      </w:r>
      <w:r w:rsidRPr="00955DAE">
        <w:rPr>
          <w:bCs/>
        </w:rPr>
        <w:t xml:space="preserve">, as well as a net greenhouse gas (GHG) benefit for the globe. Given the projections described above and the emissions factors of different travel modes, </w:t>
      </w:r>
      <w:r w:rsidR="00100F3B" w:rsidRPr="00955DAE">
        <w:rPr>
          <w:bCs/>
        </w:rPr>
        <w:t xml:space="preserve">the predicted increase in the use of </w:t>
      </w:r>
      <w:r w:rsidR="008C6017" w:rsidRPr="00955DAE">
        <w:rPr>
          <w:bCs/>
        </w:rPr>
        <w:t>public</w:t>
      </w:r>
      <w:r w:rsidRPr="00955DAE">
        <w:rPr>
          <w:bCs/>
        </w:rPr>
        <w:t xml:space="preserve"> </w:t>
      </w:r>
      <w:r w:rsidR="00100F3B" w:rsidRPr="00955DAE">
        <w:rPr>
          <w:bCs/>
        </w:rPr>
        <w:t xml:space="preserve">transit over current levels </w:t>
      </w:r>
      <w:r w:rsidRPr="00955DAE">
        <w:rPr>
          <w:bCs/>
        </w:rPr>
        <w:t xml:space="preserve">could prevent the release of </w:t>
      </w:r>
      <w:r w:rsidR="008C6017" w:rsidRPr="00955DAE">
        <w:rPr>
          <w:bCs/>
        </w:rPr>
        <w:t>27.77</w:t>
      </w:r>
      <w:r w:rsidRPr="00955DAE">
        <w:rPr>
          <w:bCs/>
        </w:rPr>
        <w:t xml:space="preserve"> cumulative gigatons of carbon dioxide-equivalents and save consumers $</w:t>
      </w:r>
      <w:r w:rsidR="008C6017" w:rsidRPr="00955DAE">
        <w:rPr>
          <w:bCs/>
        </w:rPr>
        <w:t>90,614</w:t>
      </w:r>
      <w:r w:rsidRPr="00955DAE">
        <w:rPr>
          <w:bCs/>
        </w:rPr>
        <w:t xml:space="preserve"> billion over the </w:t>
      </w:r>
      <w:r w:rsidR="008C6017" w:rsidRPr="00955DAE">
        <w:rPr>
          <w:bCs/>
        </w:rPr>
        <w:t>period studied</w:t>
      </w:r>
      <w:r w:rsidRPr="00955DAE">
        <w:rPr>
          <w:bCs/>
        </w:rPr>
        <w:t xml:space="preserve">. </w:t>
      </w:r>
      <w:r w:rsidR="008C6017" w:rsidRPr="00955DAE">
        <w:rPr>
          <w:bCs/>
        </w:rPr>
        <w:t>The increasing electrification of bus fleets will cause the</w:t>
      </w:r>
      <w:r w:rsidR="00B47171" w:rsidRPr="00955DAE">
        <w:rPr>
          <w:bCs/>
        </w:rPr>
        <w:t>se</w:t>
      </w:r>
      <w:r w:rsidR="008C6017" w:rsidRPr="00955DAE">
        <w:rPr>
          <w:bCs/>
        </w:rPr>
        <w:t xml:space="preserve"> benefits to grow. </w:t>
      </w:r>
    </w:p>
    <w:p w14:paraId="6D7F86BD" w14:textId="69F2BB54" w:rsidR="000E2DB5" w:rsidRPr="00955DAE" w:rsidRDefault="000E2DB5" w:rsidP="000E2DB5">
      <w:pPr>
        <w:sectPr w:rsidR="000E2DB5" w:rsidRPr="00955DAE" w:rsidSect="00F26176">
          <w:footerReference w:type="even" r:id="rId15"/>
          <w:footerReference w:type="default" r:id="rId16"/>
          <w:pgSz w:w="12240" w:h="15840"/>
          <w:pgMar w:top="1440" w:right="1440" w:bottom="1440" w:left="1440" w:header="720" w:footer="720" w:gutter="0"/>
          <w:pgNumType w:fmt="upperRoman"/>
          <w:cols w:space="720"/>
        </w:sectPr>
      </w:pPr>
    </w:p>
    <w:p w14:paraId="34916870" w14:textId="15CCDCBA" w:rsidR="00E815C8" w:rsidRPr="00955DAE" w:rsidRDefault="551A77D0" w:rsidP="00EB247F">
      <w:pPr>
        <w:pStyle w:val="Heading1"/>
      </w:pPr>
      <w:bookmarkStart w:id="5" w:name="_Toc72966186"/>
      <w:r w:rsidRPr="00955DAE">
        <w:t>Literature Review</w:t>
      </w:r>
      <w:bookmarkEnd w:id="5"/>
    </w:p>
    <w:p w14:paraId="09ECB429" w14:textId="6349A42A" w:rsidR="006A484F" w:rsidRPr="00955DAE" w:rsidRDefault="00AE7256" w:rsidP="006A484F">
      <w:r w:rsidRPr="00955DAE">
        <w:t>Globally, t</w:t>
      </w:r>
      <w:r w:rsidR="006A484F" w:rsidRPr="00955DAE">
        <w:t xml:space="preserve">ransport of people and goods produces </w:t>
      </w:r>
      <w:r w:rsidR="0049734F" w:rsidRPr="00955DAE">
        <w:t>9.5</w:t>
      </w:r>
      <w:r w:rsidR="006A484F" w:rsidRPr="00955DAE">
        <w:t xml:space="preserve"> gigatons</w:t>
      </w:r>
      <w:r w:rsidR="00B47171" w:rsidRPr="00955DAE">
        <w:t xml:space="preserve"> (Gt)</w:t>
      </w:r>
      <w:r w:rsidR="006A484F" w:rsidRPr="00955DAE">
        <w:t xml:space="preserve"> of carbon dioxide-equivalent</w:t>
      </w:r>
      <w:r w:rsidR="00B47171" w:rsidRPr="00955DAE">
        <w:t xml:space="preserve"> (CO</w:t>
      </w:r>
      <w:r w:rsidR="00B47171" w:rsidRPr="00955DAE">
        <w:rPr>
          <w:vertAlign w:val="subscript"/>
        </w:rPr>
        <w:t>2</w:t>
      </w:r>
      <w:r w:rsidR="00B47171" w:rsidRPr="00955DAE">
        <w:t xml:space="preserve">-eq) </w:t>
      </w:r>
      <w:r w:rsidR="006A484F" w:rsidRPr="00955DAE">
        <w:t xml:space="preserve">greenhouse gas emissions annually, </w:t>
      </w:r>
      <w:r w:rsidRPr="00955DAE">
        <w:t>equivalent to</w:t>
      </w:r>
      <w:r w:rsidR="006A484F" w:rsidRPr="00955DAE">
        <w:t xml:space="preserve"> 23 percent of </w:t>
      </w:r>
      <w:r w:rsidR="006A484F" w:rsidRPr="00955DAE">
        <w:rPr>
          <w:i/>
        </w:rPr>
        <w:t>energy-related</w:t>
      </w:r>
      <w:r w:rsidR="006A484F" w:rsidRPr="00955DAE">
        <w:t xml:space="preserve"> emissions, </w:t>
      </w:r>
      <w:r w:rsidR="00A85603" w:rsidRPr="00955DAE">
        <w:t>or</w:t>
      </w:r>
      <w:r w:rsidR="006A484F" w:rsidRPr="00955DAE">
        <w:t xml:space="preserve"> 14 percent of </w:t>
      </w:r>
      <w:r w:rsidR="006A484F" w:rsidRPr="00955DAE">
        <w:rPr>
          <w:i/>
        </w:rPr>
        <w:t>all</w:t>
      </w:r>
      <w:r w:rsidR="006A484F" w:rsidRPr="00955DAE">
        <w:t xml:space="preserve"> emissions</w:t>
      </w:r>
      <w:r w:rsidR="00A55AE4" w:rsidRPr="00955DAE">
        <w:t xml:space="preserve"> (IEA, 2017)</w:t>
      </w:r>
      <w:r w:rsidR="00A85603" w:rsidRPr="00955DAE">
        <w:rPr>
          <w:rStyle w:val="FootnoteReference"/>
        </w:rPr>
        <w:footnoteReference w:id="1"/>
      </w:r>
      <w:r w:rsidR="006A484F" w:rsidRPr="00955DAE">
        <w:t xml:space="preserve">. In individual countries, </w:t>
      </w:r>
      <w:r w:rsidRPr="00955DAE">
        <w:t xml:space="preserve">where transport is based on high-emission modes, </w:t>
      </w:r>
      <w:r w:rsidR="006A484F" w:rsidRPr="00955DAE">
        <w:t xml:space="preserve">transport can account for much higher shares. </w:t>
      </w:r>
      <w:r w:rsidR="00A55AE4" w:rsidRPr="00955DAE">
        <w:t xml:space="preserve">The sources of those 9.5 Gt are chiefly from cars and light trucks, which account for over 50% of </w:t>
      </w:r>
      <w:r w:rsidR="0050257C" w:rsidRPr="00955DAE">
        <w:t xml:space="preserve">all </w:t>
      </w:r>
      <w:r w:rsidR="00A55AE4" w:rsidRPr="00955DAE">
        <w:t xml:space="preserve">transport emissions. Heavy freight trucks and buses contribute an additional 26% and air transport and shipping each generate 10% of global transport emissions (IEA, 2017). </w:t>
      </w:r>
      <w:r w:rsidR="006A484F" w:rsidRPr="00955DAE">
        <w:t xml:space="preserve">Growth rates in emissions for some subsectors like air transport and shipping are very high, so the Transport Sector requires special focus to keep emissions from ballooning out of control, as some projections indicate. Transport, however, is a service derived from economic growth. </w:t>
      </w:r>
      <w:r w:rsidR="00FC0C33" w:rsidRPr="00955DAE">
        <w:t>Research shows</w:t>
      </w:r>
      <w:r w:rsidR="006A484F" w:rsidRPr="00955DAE">
        <w:t xml:space="preserve"> that wealthier people travel more, locally and internationally, and demand more goods and services. So, as a country develops economically, movement of people and goods increases.</w:t>
      </w:r>
      <w:r w:rsidR="00B32981" w:rsidRPr="00955DAE">
        <w:t xml:space="preserve"> Solution</w:t>
      </w:r>
      <w:r w:rsidR="00816726" w:rsidRPr="00955DAE">
        <w:t>s</w:t>
      </w:r>
      <w:r w:rsidR="00B32981" w:rsidRPr="00955DAE">
        <w:t xml:space="preserve"> generally can be classified </w:t>
      </w:r>
      <w:r w:rsidR="00816726" w:rsidRPr="00955DAE">
        <w:t>using</w:t>
      </w:r>
      <w:r w:rsidR="00B32981" w:rsidRPr="00955DAE">
        <w:t xml:space="preserve"> the “</w:t>
      </w:r>
      <w:r w:rsidR="00B32981" w:rsidRPr="00955DAE">
        <w:rPr>
          <w:i/>
        </w:rPr>
        <w:t>avoid-shift-improve</w:t>
      </w:r>
      <w:r w:rsidR="00B32981" w:rsidRPr="00955DAE">
        <w:t>” framework</w:t>
      </w:r>
      <w:r w:rsidR="00816726" w:rsidRPr="00955DAE">
        <w:t>:</w:t>
      </w:r>
      <w:r w:rsidR="00B32981" w:rsidRPr="00955DAE">
        <w:t xml:space="preserve"> </w:t>
      </w:r>
      <w:r w:rsidR="00B32981" w:rsidRPr="00955DAE">
        <w:rPr>
          <w:i/>
        </w:rPr>
        <w:t>avoid</w:t>
      </w:r>
      <w:r w:rsidR="00B32981" w:rsidRPr="00955DAE">
        <w:t xml:space="preserve"> travel altogether, </w:t>
      </w:r>
      <w:r w:rsidR="00B32981" w:rsidRPr="00955DAE">
        <w:rPr>
          <w:i/>
        </w:rPr>
        <w:t>shift</w:t>
      </w:r>
      <w:r w:rsidR="00B32981" w:rsidRPr="00955DAE">
        <w:t xml:space="preserve"> travel to low-carbon modes or </w:t>
      </w:r>
      <w:r w:rsidR="00B32981" w:rsidRPr="00955DAE">
        <w:rPr>
          <w:i/>
        </w:rPr>
        <w:t>improve</w:t>
      </w:r>
      <w:r w:rsidR="00B32981" w:rsidRPr="00955DAE">
        <w:t xml:space="preserve"> modes to generate lower emissions.</w:t>
      </w:r>
    </w:p>
    <w:p w14:paraId="05406D4C" w14:textId="557A1665" w:rsidR="006A4A08" w:rsidRPr="00955DAE" w:rsidRDefault="00815696" w:rsidP="006A484F">
      <w:pPr>
        <w:pStyle w:val="Heading2"/>
      </w:pPr>
      <w:bookmarkStart w:id="6" w:name="_Toc72966187"/>
      <w:r w:rsidRPr="00955DAE">
        <w:t>State</w:t>
      </w:r>
      <w:r w:rsidR="551A77D0" w:rsidRPr="00955DAE">
        <w:t xml:space="preserve"> of </w:t>
      </w:r>
      <w:r w:rsidR="00FF732D" w:rsidRPr="00955DAE">
        <w:t>Public</w:t>
      </w:r>
      <w:r w:rsidR="005D251B" w:rsidRPr="00955DAE">
        <w:t xml:space="preserve"> Transit</w:t>
      </w:r>
      <w:bookmarkEnd w:id="6"/>
    </w:p>
    <w:p w14:paraId="645A4777" w14:textId="1B2BC1A4" w:rsidR="00AF515C" w:rsidRPr="00955DAE" w:rsidRDefault="00FF732D" w:rsidP="0097483A">
      <w:r w:rsidRPr="00955DAE">
        <w:t>Public</w:t>
      </w:r>
      <w:r w:rsidR="00AF515C" w:rsidRPr="00955DAE">
        <w:t xml:space="preserve"> transit, or public transport, refers to all urban passenger modes that have the ability to transport a large number of people. A further distinction can be made through the vehicle ownership, the vehicle is almost never owned by the passenger. </w:t>
      </w:r>
      <w:r w:rsidRPr="00955DAE">
        <w:t>Public</w:t>
      </w:r>
      <w:r w:rsidR="00AF515C" w:rsidRPr="00955DAE">
        <w:t xml:space="preserve"> transit includes a variety of modes, the most common being bus, metro, tram / light rail, commuter rail, and BRT (Bus Rapid Transit). These modes, assuming a ridership of more than 3 people per vehicle, have fewer greenhouse gas (GHG) emissions </w:t>
      </w:r>
      <w:r w:rsidR="00B47171" w:rsidRPr="00955DAE">
        <w:t>compared to</w:t>
      </w:r>
      <w:r w:rsidR="00AF515C" w:rsidRPr="00955DAE">
        <w:t xml:space="preserve"> private vehicle modes</w:t>
      </w:r>
      <w:r w:rsidR="00F5388F" w:rsidRPr="00955DAE">
        <w:t xml:space="preserve"> </w:t>
      </w:r>
      <w:r w:rsidR="002525E8" w:rsidRPr="00955DAE">
        <w:fldChar w:fldCharType="begin"/>
      </w:r>
      <w:r w:rsidR="0097483A" w:rsidRPr="00955DAE">
        <w:instrText xml:space="preserve"> ADDIN ZOTERO_ITEM CSL_CITATION {"citationID":"g6zOggqN","properties":{"formattedCitation":"(ITF/OECD, 2020)","plainCitation":"(ITF/OECD, 2020)","noteIndex":0},"citationItems":[{"id":18099,"uris":["http://zotero.org/groups/2241942/items/2G3S8RMU"],"uri":["http://zotero.org/groups/2241942/items/2G3S8RMU"],"itemData":{"id":18099,"type":"article-journal","language":"en","page":"89","source":"Zotero","title":"Good to Go? Assessing the Environmental Performance of New Mobility","author":[{"family":"ITF/OECD","given":""}],"issued":{"date-parts":[["2020"]]}}}],"schema":"https://github.com/citation-style-language/schema/raw/master/csl-citation.json"} </w:instrText>
      </w:r>
      <w:r w:rsidR="002525E8" w:rsidRPr="00955DAE">
        <w:fldChar w:fldCharType="separate"/>
      </w:r>
      <w:r w:rsidR="0097483A" w:rsidRPr="00955DAE">
        <w:rPr>
          <w:rFonts w:cs="Times New Roman"/>
        </w:rPr>
        <w:t>(ITF/OECD, 2020)</w:t>
      </w:r>
      <w:r w:rsidR="002525E8" w:rsidRPr="00955DAE">
        <w:fldChar w:fldCharType="end"/>
      </w:r>
      <w:r w:rsidR="00AF515C" w:rsidRPr="00955DAE">
        <w:t>.</w:t>
      </w:r>
    </w:p>
    <w:p w14:paraId="767491F9" w14:textId="2AB81C93" w:rsidR="00AF515C" w:rsidRPr="00955DAE" w:rsidRDefault="00AF515C" w:rsidP="00676DE3">
      <w:pPr>
        <w:rPr>
          <w:rFonts w:eastAsia="Times New Roman"/>
          <w:color w:val="000000"/>
        </w:rPr>
      </w:pPr>
      <w:r w:rsidRPr="00955DAE">
        <w:rPr>
          <w:rFonts w:eastAsia="Times New Roman"/>
          <w:color w:val="000000"/>
        </w:rPr>
        <w:t>Transportation, driven by rapid growth in car use, has been the fastest growing source of CO</w:t>
      </w:r>
      <w:r w:rsidRPr="00955DAE">
        <w:rPr>
          <w:rFonts w:eastAsia="Times New Roman"/>
          <w:color w:val="000000"/>
          <w:vertAlign w:val="subscript"/>
        </w:rPr>
        <w:t>2</w:t>
      </w:r>
      <w:r w:rsidRPr="00955DAE">
        <w:rPr>
          <w:rFonts w:eastAsia="Times New Roman"/>
          <w:color w:val="000000"/>
        </w:rPr>
        <w:t xml:space="preserve"> in the world. </w:t>
      </w:r>
      <w:r w:rsidRPr="00955DAE">
        <w:t xml:space="preserve">As a more energy-efficient solution for urban mobility (see </w:t>
      </w:r>
      <w:r w:rsidRPr="00955DAE">
        <w:fldChar w:fldCharType="begin"/>
      </w:r>
      <w:r w:rsidRPr="00955DAE">
        <w:instrText xml:space="preserve"> REF _Ref464662410 \h  \* MERGEFORMAT </w:instrText>
      </w:r>
      <w:r w:rsidRPr="00955DAE">
        <w:fldChar w:fldCharType="separate"/>
      </w:r>
      <w:r w:rsidR="005D62EA" w:rsidRPr="00955DAE">
        <w:t>Figure 1.1</w:t>
      </w:r>
      <w:r w:rsidRPr="00955DAE">
        <w:fldChar w:fldCharType="end"/>
      </w:r>
      <w:r w:rsidRPr="00955DAE">
        <w:t xml:space="preserve">), </w:t>
      </w:r>
      <w:r w:rsidR="00FF732D" w:rsidRPr="00955DAE">
        <w:t>public</w:t>
      </w:r>
      <w:r w:rsidRPr="00955DAE">
        <w:t xml:space="preserve"> transit—together with walking and cycling—is competing with carbon-intensive private motor vehicles (mainly private cars) in the urban transport market.</w:t>
      </w:r>
      <w:r w:rsidR="00B36AD0" w:rsidRPr="00955DAE">
        <w:t xml:space="preserve"> </w:t>
      </w:r>
      <w:r w:rsidRPr="00955DAE">
        <w:rPr>
          <w:b/>
        </w:rPr>
        <w:t>Modal shift</w:t>
      </w:r>
      <w:r w:rsidRPr="00955DAE">
        <w:t xml:space="preserve"> from cars to </w:t>
      </w:r>
      <w:r w:rsidR="00FF732D" w:rsidRPr="00955DAE">
        <w:t>public</w:t>
      </w:r>
      <w:r w:rsidRPr="00955DAE">
        <w:t xml:space="preserve"> transit modes is one of the main measures to reduce the GHG emissions of transport systems. </w:t>
      </w:r>
    </w:p>
    <w:p w14:paraId="12B0771F" w14:textId="66219FBB" w:rsidR="002641C9" w:rsidRPr="00955DAE" w:rsidRDefault="00F62D29" w:rsidP="00676DE3">
      <w:pPr>
        <w:rPr>
          <w:rFonts w:eastAsia="Times New Roman"/>
          <w:color w:val="000000"/>
        </w:rPr>
      </w:pPr>
      <w:r w:rsidRPr="00955DAE">
        <w:rPr>
          <w:rFonts w:eastAsia="Times New Roman"/>
          <w:noProof/>
          <w:color w:val="000000"/>
        </w:rPr>
        <mc:AlternateContent>
          <mc:Choice Requires="wps">
            <w:drawing>
              <wp:anchor distT="45720" distB="45720" distL="114300" distR="114300" simplePos="0" relativeHeight="251661312" behindDoc="0" locked="0" layoutInCell="1" allowOverlap="1" wp14:anchorId="4E2BF3F0" wp14:editId="20CE7CFA">
                <wp:simplePos x="0" y="0"/>
                <wp:positionH relativeFrom="margin">
                  <wp:posOffset>57150</wp:posOffset>
                </wp:positionH>
                <wp:positionV relativeFrom="paragraph">
                  <wp:posOffset>124460</wp:posOffset>
                </wp:positionV>
                <wp:extent cx="728663" cy="204788"/>
                <wp:effectExtent l="0" t="0" r="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663" cy="204788"/>
                        </a:xfrm>
                        <a:prstGeom prst="rect">
                          <a:avLst/>
                        </a:prstGeom>
                        <a:solidFill>
                          <a:srgbClr val="FFFFFF"/>
                        </a:solidFill>
                        <a:ln w="9525">
                          <a:noFill/>
                          <a:miter lim="800000"/>
                          <a:headEnd/>
                          <a:tailEnd/>
                        </a:ln>
                      </wps:spPr>
                      <wps:txbx>
                        <w:txbxContent>
                          <w:p w14:paraId="288C068E" w14:textId="54C589AC" w:rsidR="00F62D29" w:rsidRDefault="00F62D2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2BF3F0" id="Text Box 2" o:spid="_x0000_s1027" type="#_x0000_t202" style="position:absolute;left:0;text-align:left;margin-left:4.5pt;margin-top:9.8pt;width:57.4pt;height:1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" stroked="f">
                <v:textbox>
                  <w:txbxContent>
                    <w:p w14:paraId="288C068E" w14:textId="54C589AC" w:rsidR="00F62D29" w:rsidRDefault="00F62D29"/>
                  </w:txbxContent>
                </v:textbox>
                <w10:wrap anchorx="margin"/>
              </v:shape>
            </w:pict>
          </mc:Fallback>
        </mc:AlternateContent>
      </w:r>
      <w:r w:rsidR="002641C9" w:rsidRPr="00955DAE">
        <w:rPr>
          <w:noProof/>
        </w:rPr>
        <w:drawing>
          <wp:inline distT="0" distB="0" distL="0" distR="0" wp14:anchorId="368E1F75" wp14:editId="04358D83">
            <wp:extent cx="5500688" cy="5555879"/>
            <wp:effectExtent l="0" t="0" r="508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6204" t="22355" r="27804" b="7928"/>
                    <a:stretch/>
                  </pic:blipFill>
                  <pic:spPr bwMode="auto">
                    <a:xfrm>
                      <a:off x="0" y="0"/>
                      <a:ext cx="5511056" cy="5566351"/>
                    </a:xfrm>
                    <a:prstGeom prst="rect">
                      <a:avLst/>
                    </a:prstGeom>
                    <a:ln>
                      <a:noFill/>
                    </a:ln>
                    <a:extLst>
                      <a:ext uri="{53640926-AAD7-44D8-BBD7-CCE9431645EC}">
                        <a14:shadowObscured xmlns:a14="http://schemas.microsoft.com/office/drawing/2010/main"/>
                      </a:ext>
                    </a:extLst>
                  </pic:spPr>
                </pic:pic>
              </a:graphicData>
            </a:graphic>
          </wp:inline>
        </w:drawing>
      </w:r>
    </w:p>
    <w:p w14:paraId="7110E3F5" w14:textId="7362AE33" w:rsidR="00AF515C" w:rsidRPr="00955DAE" w:rsidRDefault="0097483A" w:rsidP="0097483A">
      <w:pPr>
        <w:pStyle w:val="Caption"/>
        <w:rPr>
          <w:bCs/>
        </w:rPr>
      </w:pPr>
      <w:bookmarkStart w:id="7" w:name="_Toc72965738"/>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513D86" w:rsidRPr="00955DAE">
        <w:t>1</w:t>
      </w:r>
      <w:r w:rsidR="008017C1">
        <w:fldChar w:fldCharType="end"/>
      </w:r>
      <w:r w:rsidRPr="00955DAE">
        <w:t xml:space="preserve">: Life-cycle greenhouse gas emissions of urban transport modes </w:t>
      </w:r>
      <w:r w:rsidRPr="00955DAE">
        <w:fldChar w:fldCharType="begin"/>
      </w:r>
      <w:r w:rsidRPr="00955DAE">
        <w:instrText xml:space="preserve"> ADDIN ZOTERO_ITEM CSL_CITATION {"citationID":"Y8v9zDur","properties":{"formattedCitation":"(ITF/OECD, 2020)","plainCitation":"(ITF/OECD, 2020)","noteIndex":0},"citationItems":[{"id":18099,"uris":["http://zotero.org/groups/2241942/items/2G3S8RMU"],"uri":["http://zotero.org/groups/2241942/items/2G3S8RMU"],"itemData":{"id":18099,"type":"article-journal","language":"en","page":"89","source":"Zotero","title":"Good to Go? Assessing the Environmental Performance of New Mobility","author":[{"family":"ITF/OECD","given":""}],"issued":{"date-parts":[["2020"]]}}}],"schema":"https://github.com/citation-style-language/schema/raw/master/csl-citation.json"} </w:instrText>
      </w:r>
      <w:r w:rsidRPr="00955DAE">
        <w:fldChar w:fldCharType="separate"/>
      </w:r>
      <w:r w:rsidRPr="00955DAE">
        <w:rPr>
          <w:rFonts w:cs="Times New Roman"/>
        </w:rPr>
        <w:t>(ITF/OECD, 2020)</w:t>
      </w:r>
      <w:bookmarkEnd w:id="7"/>
      <w:r w:rsidRPr="00955DAE">
        <w:fldChar w:fldCharType="end"/>
      </w:r>
    </w:p>
    <w:p w14:paraId="75309B24" w14:textId="77777777" w:rsidR="00AF515C" w:rsidRPr="00955DAE" w:rsidRDefault="00AF515C" w:rsidP="00AF515C">
      <w:pPr>
        <w:spacing w:after="0"/>
        <w:rPr>
          <w:rFonts w:eastAsia="Times New Roman"/>
          <w:bCs/>
          <w:color w:val="000000"/>
        </w:rPr>
      </w:pPr>
    </w:p>
    <w:p w14:paraId="588B517F" w14:textId="5370D387" w:rsidR="00AF515C" w:rsidRPr="00955DAE" w:rsidRDefault="00AF515C" w:rsidP="004D27B9">
      <w:r w:rsidRPr="00955DAE">
        <w:t xml:space="preserve">Previous studies show significant greenhouse gas emission savings by use of </w:t>
      </w:r>
      <w:r w:rsidR="00FF732D" w:rsidRPr="00955DAE">
        <w:t>public</w:t>
      </w:r>
      <w:r w:rsidRPr="00955DAE">
        <w:t xml:space="preserve"> transit, which offers a low emissions alternative to driving</w:t>
      </w:r>
      <w:r w:rsidR="00DD11EC" w:rsidRPr="00955DAE">
        <w:t xml:space="preserve"> </w:t>
      </w:r>
      <w:r w:rsidR="00DD11EC" w:rsidRPr="00955DAE">
        <w:fldChar w:fldCharType="begin"/>
      </w:r>
      <w:r w:rsidR="00DD11EC" w:rsidRPr="00955DAE">
        <w:instrText xml:space="preserve"> ADDIN ZOTERO_ITEM CSL_CITATION {"citationID":"3iIP3yu0","properties":{"formattedCitation":"(AlKheder, 2021; Byrne et al., 2021)","plainCitation":"(AlKheder, 2021; Byrne et al., 2021)","noteIndex":0},"citationItems":[{"id":18489,"uris":["http://zotero.org/groups/2241942/items/XPKTZYQV"],"uri":["http://zotero.org/groups/2241942/items/XPKTZYQV"],"itemData":{"id":18489,"type":"article-journal","abstract":"Traffic congestion is one of the most important problems that faces metropolises despite of the measures being taken to mitigate and reduce such problem. Traffic congestion in Kuwait requires a rapid solution, especially in Kuwait City. Public transportation can decrease the number of private vehicles to ease the traffic congestion, provide a good impact on the environment, and enhance the cost-effectiveness, reliability, and accessibility of the road network. This research encourages the use of public transportation for congestion reduction. All needed data were collected from different sources. They were used to simulate the future network condition in terms of reducing traffic congestion, fuel consumption, and gas emissions. The obtained data were processed using synchro software. The findings showed a reduction in the congestion by about 45% in some streets. The environmental impact was enhanced with a noticeable level of reduction in the gas emissions. The fuel consumption was reduced to 46% after the improved data. The consumer surplus was 7848.32 KD while the social welfare was 57258.6 KD for this study.","container-title":"Environmental Challenges","DOI":"10.1016/j.envc.2021.100075","ISSN":"2667-0100","journalAbbreviation":"Environmental Challenges","language":"en","page":"100075","source":"ScienceDirect","title":"Promoting public transport as a strategy to reduce GHG emissions from private vehicles in Kuwait","volume":"3","author":[{"family":"AlKheder","given":"Sharaf"}],"issued":{"date-parts":[["2021",4,1]]}}},{"id":18494,"uris":["http://zotero.org/groups/2241942/items/48XPHD2N"],"uri":["http://zotero.org/groups/2241942/items/48XPHD2N"],"itemData":{"id":18494,"type":"article-journal","abstract":"Under the German Climate Action Plan, greenhouse gas emissions are to be reduced by 40–42% until 2030 as a mid-term goal for the transport sector. Furthermore, the European Union has set requirements to reduce emissions of air pollutants like nitrous oxides and particulate matter by up to 65% until 2030. Even though there are different mobility strategies, there is no clear solution on how transport systems need to be adapted in terms of utilized means of transport and mobility behavior to meet the requirements set for 2030. Thus, the aim of this paper is to derive mobility scenarios for traffic systems in urban areas, in which the targets set by the German Federal Government and the European Union for the reduction of greenhouse gases and pollutant emissions are met. Therefore, data on the population's mobility behavior as well as emissions and resource use of the means of transport using the example of Hamburg, Germany are collected. Three scenarios are subsequently derived for the year 2030. Each scenario places a different emphasis on the following aspects: expansion of electric mobility, improvement of specific emission factors and mobility behavior, especially regarding the use of cars, public transport, and bicycles. The first scenario shows that it is possible to reduce traffic-related emissions according to the targets without significant behavioral changes, but by increasing the share of electric cars and plug-in hybrid vehicles to over 30% each. Similarly, a shift of 46% of passenger car traffic to public transport and doubling bicycle traffic will ensure that the emission targets are met in the third scenario. The second scenario achieves this with a more moderate combination of the other scenarios’ boundary conditions. However, such a strong expansion of electric mobility increases the demand for critical resources such as cobalt, neodymium and dysprosium used in electric vehicles by a factor of 62–72 compared to 2019. The shift of car traffic to public transport and cycling in conjunction with the use of alternative propulsion systems limits the increase in the demand for critical resources to a factor of 20–23 while at the same utilizing the potentials for reducing pollutant emissions.","container-title":"Cleaner Environmental Systems","DOI":"10.1016/j.cesys.2021.100019","ISSN":"2666-7894","journalAbbreviation":"Cleaner Environmental Systems","language":"en","page":"100019","source":"ScienceDirect","title":"Urban transport assessment of emissions and resource demand of climate protection scenarios","volume":"2","author":[{"family":"Byrne","given":"Lukas"},{"family":"Bach","given":"Vanessa"},{"family":"Finkbeiner","given":"Matthias"}],"issued":{"date-parts":[["2021",6,1]]}}}],"schema":"https://github.com/citation-style-language/schema/raw/master/csl-citation.json"} </w:instrText>
      </w:r>
      <w:r w:rsidR="00DD11EC" w:rsidRPr="00955DAE">
        <w:fldChar w:fldCharType="separate"/>
      </w:r>
      <w:r w:rsidR="00DD11EC" w:rsidRPr="00955DAE">
        <w:rPr>
          <w:rFonts w:cs="Times New Roman"/>
        </w:rPr>
        <w:t>(AlKheder, 2021; Byrne et al., 2021)</w:t>
      </w:r>
      <w:r w:rsidR="00DD11EC" w:rsidRPr="00955DAE">
        <w:fldChar w:fldCharType="end"/>
      </w:r>
      <w:r w:rsidRPr="00955DAE">
        <w:t>.</w:t>
      </w:r>
    </w:p>
    <w:p w14:paraId="1066C3DF" w14:textId="108CC219" w:rsidR="00AF515C" w:rsidRPr="00955DAE" w:rsidRDefault="00AF515C" w:rsidP="0097483A">
      <w:pPr>
        <w:pStyle w:val="Heading3"/>
      </w:pPr>
      <w:bookmarkStart w:id="8" w:name="_Toc465147948"/>
      <w:bookmarkStart w:id="9" w:name="_Toc72966188"/>
      <w:r w:rsidRPr="00955DAE">
        <w:t xml:space="preserve">Different Types of </w:t>
      </w:r>
      <w:r w:rsidR="00FF732D" w:rsidRPr="00955DAE">
        <w:t>Public</w:t>
      </w:r>
      <w:r w:rsidRPr="00955DAE">
        <w:t xml:space="preserve"> Transit Modes</w:t>
      </w:r>
      <w:bookmarkEnd w:id="8"/>
      <w:bookmarkEnd w:id="9"/>
    </w:p>
    <w:p w14:paraId="5174F09E" w14:textId="24D27E0A" w:rsidR="00AF515C" w:rsidRPr="00955DAE" w:rsidRDefault="00AF515C" w:rsidP="00676DE3">
      <w:r w:rsidRPr="00955DAE">
        <w:t xml:space="preserve">As mentioned earlier, </w:t>
      </w:r>
      <w:r w:rsidR="00FF732D" w:rsidRPr="00955DAE">
        <w:t>public</w:t>
      </w:r>
      <w:r w:rsidRPr="00955DAE">
        <w:t xml:space="preserve"> transit consist</w:t>
      </w:r>
      <w:r w:rsidR="00564F71" w:rsidRPr="00955DAE">
        <w:t>s</w:t>
      </w:r>
      <w:r w:rsidRPr="00955DAE">
        <w:t xml:space="preserve"> of a sum of different transport modes, each with different characteristics. </w:t>
      </w:r>
      <w:r w:rsidR="00B47171" w:rsidRPr="00955DAE">
        <w:t xml:space="preserve">Here </w:t>
      </w:r>
      <w:r w:rsidR="00564F71" w:rsidRPr="00955DAE">
        <w:t xml:space="preserve">the main types of </w:t>
      </w:r>
      <w:r w:rsidR="00FF732D" w:rsidRPr="00955DAE">
        <w:t>public</w:t>
      </w:r>
      <w:r w:rsidR="00564F71" w:rsidRPr="00955DAE">
        <w:t xml:space="preserve"> transit modes</w:t>
      </w:r>
      <w:r w:rsidRPr="00955DAE">
        <w:t xml:space="preserve"> </w:t>
      </w:r>
      <w:r w:rsidR="00564F71" w:rsidRPr="00955DAE">
        <w:t>are</w:t>
      </w:r>
      <w:r w:rsidRPr="00955DAE">
        <w:t xml:space="preserve"> briefly present</w:t>
      </w:r>
      <w:r w:rsidR="00564F71" w:rsidRPr="00955DAE">
        <w:t>ed.</w:t>
      </w:r>
    </w:p>
    <w:p w14:paraId="0A86CC18" w14:textId="0E89D8E2" w:rsidR="00D662DE" w:rsidRPr="00955DAE" w:rsidRDefault="00D662DE" w:rsidP="00962D92">
      <w:pPr>
        <w:pStyle w:val="Heading4"/>
        <w:numPr>
          <w:ilvl w:val="3"/>
          <w:numId w:val="21"/>
        </w:numPr>
      </w:pPr>
      <w:bookmarkStart w:id="10" w:name="_Toc465147951"/>
      <w:bookmarkStart w:id="11" w:name="_Toc465147949"/>
      <w:r w:rsidRPr="00955DAE">
        <w:t>Bus – Minibus – BRT</w:t>
      </w:r>
      <w:bookmarkEnd w:id="10"/>
      <w:r w:rsidRPr="00955DAE">
        <w:t xml:space="preserve"> </w:t>
      </w:r>
    </w:p>
    <w:p w14:paraId="5A12DCCE" w14:textId="48EF7131" w:rsidR="00D662DE" w:rsidRPr="00955DAE" w:rsidRDefault="00D662DE" w:rsidP="002E47B6">
      <w:pPr>
        <w:spacing w:after="0"/>
      </w:pPr>
      <w:r w:rsidRPr="00955DAE">
        <w:rPr>
          <w:rFonts w:eastAsia="Times New Roman"/>
          <w:color w:val="000000"/>
        </w:rPr>
        <w:t>Buses are the most common public transit mode globally</w:t>
      </w:r>
      <w:r w:rsidR="002E47B6" w:rsidRPr="00955DAE">
        <w:rPr>
          <w:rFonts w:eastAsia="Times New Roman"/>
          <w:color w:val="000000"/>
        </w:rPr>
        <w:t xml:space="preserve"> </w:t>
      </w:r>
      <w:r w:rsidR="002E47B6" w:rsidRPr="00955DAE">
        <w:rPr>
          <w:rFonts w:eastAsia="Times New Roman"/>
          <w:color w:val="000000"/>
        </w:rPr>
        <w:fldChar w:fldCharType="begin"/>
      </w:r>
      <w:r w:rsidR="002E47B6" w:rsidRPr="00955DAE">
        <w:rPr>
          <w:rFonts w:eastAsia="Times New Roman"/>
          <w:color w:val="000000"/>
        </w:rPr>
        <w:instrText xml:space="preserve"> ADDIN ZOTERO_ITEM CSL_CITATION {"citationID":"OwToGgn3","properties":{"formattedCitation":"(ITF, 2021)","plainCitation":"(ITF, 2021)","noteIndex":0},"citationItems":[{"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schema":"https://github.com/citation-style-language/schema/raw/master/csl-citation.json"} </w:instrText>
      </w:r>
      <w:r w:rsidR="002E47B6" w:rsidRPr="00955DAE">
        <w:rPr>
          <w:rFonts w:eastAsia="Times New Roman"/>
          <w:color w:val="000000"/>
        </w:rPr>
        <w:fldChar w:fldCharType="separate"/>
      </w:r>
      <w:r w:rsidR="002E47B6" w:rsidRPr="00955DAE">
        <w:rPr>
          <w:rFonts w:cs="Times New Roman"/>
        </w:rPr>
        <w:t>(ITF, 2021)</w:t>
      </w:r>
      <w:r w:rsidR="002E47B6" w:rsidRPr="00955DAE">
        <w:rPr>
          <w:rFonts w:eastAsia="Times New Roman"/>
          <w:color w:val="000000"/>
        </w:rPr>
        <w:fldChar w:fldCharType="end"/>
      </w:r>
      <w:r w:rsidRPr="00955DAE">
        <w:rPr>
          <w:rFonts w:eastAsia="Times New Roman"/>
          <w:color w:val="000000"/>
        </w:rPr>
        <w:t>. With the exception of B</w:t>
      </w:r>
      <w:r w:rsidR="007F7C83" w:rsidRPr="00955DAE">
        <w:rPr>
          <w:rFonts w:eastAsia="Times New Roman"/>
          <w:color w:val="000000"/>
        </w:rPr>
        <w:t xml:space="preserve">us </w:t>
      </w:r>
      <w:r w:rsidRPr="00955DAE">
        <w:rPr>
          <w:rFonts w:eastAsia="Times New Roman"/>
          <w:color w:val="000000"/>
        </w:rPr>
        <w:t>R</w:t>
      </w:r>
      <w:r w:rsidR="007F7C83" w:rsidRPr="00955DAE">
        <w:rPr>
          <w:rFonts w:eastAsia="Times New Roman"/>
          <w:color w:val="000000"/>
        </w:rPr>
        <w:t xml:space="preserve">apid </w:t>
      </w:r>
      <w:r w:rsidRPr="00955DAE">
        <w:rPr>
          <w:rFonts w:eastAsia="Times New Roman"/>
          <w:color w:val="000000"/>
        </w:rPr>
        <w:t>T</w:t>
      </w:r>
      <w:r w:rsidR="007F7C83" w:rsidRPr="00955DAE">
        <w:rPr>
          <w:rFonts w:eastAsia="Times New Roman"/>
          <w:color w:val="000000"/>
        </w:rPr>
        <w:t>ransit (BRT)</w:t>
      </w:r>
      <w:r w:rsidRPr="00955DAE">
        <w:rPr>
          <w:rFonts w:eastAsia="Times New Roman"/>
          <w:color w:val="000000"/>
        </w:rPr>
        <w:t xml:space="preserve">, they operate within normal road traffic, yet are sometimes aided by exclusive lanes or signal priority. BRTs always have exclusive lanes and signal priority </w:t>
      </w:r>
      <w:r w:rsidRPr="00955DAE">
        <w:rPr>
          <w:rFonts w:eastAsia="Times New Roman"/>
          <w:color w:val="000000"/>
        </w:rPr>
        <w:fldChar w:fldCharType="begin"/>
      </w:r>
      <w:r w:rsidRPr="00955DAE">
        <w:rPr>
          <w:rFonts w:eastAsia="Times New Roman"/>
          <w:color w:val="000000"/>
        </w:rPr>
        <w:instrText xml:space="preserve"> ADDIN ZOTERO_ITEM CSL_CITATION {"citationID":"YWETstGE","properties":{"formattedCitation":"(Prodan, 2020)","plainCitation":"(Prodan, 2020)","noteIndex":0},"citationItems":[{"id":18497,"uris":["http://zotero.org/groups/2241942/items/VFGHU9NI"],"uri":["http://zotero.org/groups/2241942/items/VFGHU9NI"],"itemData":{"id":18497,"type":"webpage","title":"Public Transport Modes: Overview and Brief History | SpringerLink","URL":"https://link.springer.com/referenceworkentry/10.1007/978-3-319-71059-4_5-1","author":[{"family":"Prodan","given":"Aleksandr"}],"accessed":{"date-parts":[["2021",5,10]]},"issued":{"date-parts":[["2020"]]}}}],"schema":"https://github.com/citation-style-language/schema/raw/master/csl-citation.json"} </w:instrText>
      </w:r>
      <w:r w:rsidRPr="00955DAE">
        <w:rPr>
          <w:rFonts w:eastAsia="Times New Roman"/>
          <w:color w:val="000000"/>
        </w:rPr>
        <w:fldChar w:fldCharType="separate"/>
      </w:r>
      <w:r w:rsidRPr="00955DAE">
        <w:rPr>
          <w:rFonts w:cs="Times New Roman"/>
        </w:rPr>
        <w:t>(Prodan, 2020)</w:t>
      </w:r>
      <w:r w:rsidRPr="00955DAE">
        <w:rPr>
          <w:rFonts w:eastAsia="Times New Roman"/>
          <w:color w:val="000000"/>
        </w:rPr>
        <w:fldChar w:fldCharType="end"/>
      </w:r>
      <w:r w:rsidRPr="00955DAE">
        <w:rPr>
          <w:rFonts w:eastAsia="Times New Roman"/>
          <w:color w:val="000000"/>
        </w:rPr>
        <w:fldChar w:fldCharType="begin"/>
      </w:r>
      <w:r w:rsidRPr="00955DAE">
        <w:rPr>
          <w:rFonts w:eastAsia="Times New Roman"/>
          <w:color w:val="000000"/>
        </w:rPr>
        <w:instrText xml:space="preserve"> ADDIN EN.CITE &lt;EndNote&gt;&lt;Cite&gt;&lt;Author&gt;Maeso-González&lt;/Author&gt;&lt;Year&gt;2014&lt;/Year&gt;&lt;RecNum&gt;539&lt;/RecNum&gt;&lt;DisplayText&gt;(Maeso-González and Pérez-Cerón, 2014)&lt;/DisplayText&gt;&lt;record&gt;&lt;rec-number&gt;539&lt;/rec-number&gt;&lt;foreign-keys&gt;&lt;key app="EN" db-id="dv0vp0rwdwts5wexz21xx5z4d5ewf0t9dvdw"&gt;539&lt;/key&gt;&lt;/foreign-keys&gt;&lt;ref-type name="Journal Article"&gt;17&lt;/ref-type&gt;&lt;contributors&gt;&lt;authors&gt;&lt;author&gt;Maeso-González, Elvira&lt;/author&gt;&lt;author&gt;Pérez-Cerón, Pablo&lt;/author&gt;&lt;/authors&gt;&lt;/contributors&gt;&lt;titles&gt;&lt;title&gt;State of art of bus rapid transit transportation&lt;/title&gt;&lt;secondary-title&gt;European Transport Research Review&lt;/secondary-title&gt;&lt;/titles&gt;&lt;periodical&gt;&lt;full-title&gt;European Transport Research Review&lt;/full-title&gt;&lt;/periodical&gt;&lt;pages&gt;149-156&lt;/pages&gt;&lt;volume&gt;6&lt;/volume&gt;&lt;number&gt;2&lt;/number&gt;&lt;dates&gt;&lt;year&gt;2014&lt;/year&gt;&lt;/dates&gt;&lt;isbn&gt;1867-0717&lt;/isbn&gt;&lt;urls&gt;&lt;/urls&gt;&lt;/record&gt;&lt;/Cite&gt;&lt;/EndNote&gt;</w:instrText>
      </w:r>
      <w:r w:rsidRPr="00955DAE">
        <w:rPr>
          <w:rFonts w:eastAsia="Times New Roman"/>
          <w:color w:val="000000"/>
        </w:rPr>
        <w:fldChar w:fldCharType="end"/>
      </w:r>
      <w:r w:rsidRPr="00955DAE">
        <w:rPr>
          <w:rFonts w:eastAsia="Times New Roman"/>
          <w:color w:val="000000"/>
        </w:rPr>
        <w:t xml:space="preserve">. The difference between minibuses and normal buses is only on the size and capacity. Minibuses are mostly used in the developing world, and in many developing cities they provide the only public transit option for residents. These differ from all other public transit systems listed here since they are often owned by individuals rather than any government agency or concessionaire, may be unregulated, grow quickly and organically as the need arises, at least until they are replaced by more formal systems. These can be found in Brazil, Kenya, Ethiopia, Nigeria, Indonesia and many other countries. </w:t>
      </w:r>
      <w:r w:rsidRPr="00955DAE">
        <w:t xml:space="preserve">Most buses worldwide operate with liquid fuel engines, mostly diesel. In the last decades electric and hybrid buses have started to penetrate the </w:t>
      </w:r>
      <w:r w:rsidR="008C0172" w:rsidRPr="00955DAE">
        <w:t>market and</w:t>
      </w:r>
      <w:r w:rsidRPr="00955DAE">
        <w:t xml:space="preserve"> are gaining market share.</w:t>
      </w:r>
    </w:p>
    <w:p w14:paraId="4BAEFC52" w14:textId="430DFBEE" w:rsidR="002E47B6" w:rsidRPr="00955DAE" w:rsidRDefault="002E47B6" w:rsidP="002E47B6">
      <w:pPr>
        <w:spacing w:after="0"/>
        <w:jc w:val="center"/>
      </w:pPr>
      <w:r w:rsidRPr="00955DAE">
        <w:rPr>
          <w:noProof/>
        </w:rPr>
        <w:drawing>
          <wp:inline distT="0" distB="0" distL="0" distR="0" wp14:anchorId="3A7DDEBB" wp14:editId="060D3098">
            <wp:extent cx="2428875" cy="3081433"/>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9364" t="32091" r="26443" b="21870"/>
                    <a:stretch/>
                  </pic:blipFill>
                  <pic:spPr bwMode="auto">
                    <a:xfrm>
                      <a:off x="0" y="0"/>
                      <a:ext cx="2432166" cy="3085608"/>
                    </a:xfrm>
                    <a:prstGeom prst="rect">
                      <a:avLst/>
                    </a:prstGeom>
                    <a:ln>
                      <a:noFill/>
                    </a:ln>
                    <a:extLst>
                      <a:ext uri="{53640926-AAD7-44D8-BBD7-CCE9431645EC}">
                        <a14:shadowObscured xmlns:a14="http://schemas.microsoft.com/office/drawing/2010/main"/>
                      </a:ext>
                    </a:extLst>
                  </pic:spPr>
                </pic:pic>
              </a:graphicData>
            </a:graphic>
          </wp:inline>
        </w:drawing>
      </w:r>
    </w:p>
    <w:p w14:paraId="0A86A298" w14:textId="1CFB289C" w:rsidR="002E47B6" w:rsidRPr="00955DAE" w:rsidRDefault="002E47B6" w:rsidP="00F83446">
      <w:pPr>
        <w:pStyle w:val="Caption"/>
      </w:pPr>
      <w:bookmarkStart w:id="12" w:name="_Toc72965739"/>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513D86" w:rsidRPr="00955DAE">
        <w:t>2</w:t>
      </w:r>
      <w:r w:rsidR="008017C1">
        <w:fldChar w:fldCharType="end"/>
      </w:r>
      <w:r w:rsidRPr="00955DAE">
        <w:t xml:space="preserve">: Types of </w:t>
      </w:r>
      <w:r w:rsidR="004B106F" w:rsidRPr="00955DAE">
        <w:t>b</w:t>
      </w:r>
      <w:r w:rsidRPr="00955DAE">
        <w:t xml:space="preserve">uses </w:t>
      </w:r>
      <w:r w:rsidR="00C4588B" w:rsidRPr="00955DAE">
        <w:fldChar w:fldCharType="begin"/>
      </w:r>
      <w:r w:rsidR="00F83446" w:rsidRPr="00955DAE">
        <w:instrText xml:space="preserve"> ADDIN ZOTERO_ITEM CSL_CITATION {"citationID":"IcZlM98A","properties":{"formattedCitation":"(UITP, 2019a)","plainCitation":"(UITP, 2019a)","noteIndex":0},"citationItems":[{"id":18499,"uris":["http://zotero.org/groups/2241942/items/KQ5585SN"],"uri":["http://zotero.org/groups/2241942/items/KQ5585SN"],"itemData":{"id":18499,"type":"webpage","abstract":"This Statistics Brief identifies the main results of a worldwide survey on more than 320 bus operators in 46 countries, including 29 European countries.","container-title":"UITP","language":"en-US","title":"Global bus survey 2019","URL":"https://www.uitp.org/publications/global-bus-survey/","author":[{"family":"UITP","given":""}],"accessed":{"date-parts":[["2021",5,12]]},"issued":{"date-parts":[["2019"]]}}}],"schema":"https://github.com/citation-style-language/schema/raw/master/csl-citation.json"} </w:instrText>
      </w:r>
      <w:r w:rsidR="00C4588B" w:rsidRPr="00955DAE">
        <w:fldChar w:fldCharType="separate"/>
      </w:r>
      <w:r w:rsidR="00F83446" w:rsidRPr="00955DAE">
        <w:rPr>
          <w:rFonts w:cs="Times New Roman"/>
        </w:rPr>
        <w:t>(UITP, 2019a)</w:t>
      </w:r>
      <w:bookmarkEnd w:id="12"/>
      <w:r w:rsidR="00C4588B" w:rsidRPr="00955DAE">
        <w:fldChar w:fldCharType="end"/>
      </w:r>
    </w:p>
    <w:p w14:paraId="3C44808F" w14:textId="7CF60377" w:rsidR="00C4588B" w:rsidRPr="00955DAE" w:rsidRDefault="00C4588B" w:rsidP="00F83446">
      <w:r w:rsidRPr="00955DAE">
        <w:t>Most of the bus fleet</w:t>
      </w:r>
      <w:r w:rsidR="00CB2A04" w:rsidRPr="00955DAE">
        <w:t xml:space="preserve"> (68%) are regular standard </w:t>
      </w:r>
      <w:r w:rsidR="008C0172" w:rsidRPr="00955DAE">
        <w:t>12-meter</w:t>
      </w:r>
      <w:r w:rsidR="00CB2A04" w:rsidRPr="00955DAE">
        <w:t xml:space="preserve"> buses. Articulated buses are 12% of the fleet. The remaining 20% are midibuses, minibuses, double-decker and trolleybuses. The share varies by country. </w:t>
      </w:r>
      <w:r w:rsidR="00B47171" w:rsidRPr="00955DAE">
        <w:t xml:space="preserve">For example, </w:t>
      </w:r>
      <w:r w:rsidR="00CB2A04" w:rsidRPr="00955DAE">
        <w:t>Argentina, Denmark, Finland, Japan, Nigeria, and Republic of Korea each have more than 90% of the fle</w:t>
      </w:r>
      <w:r w:rsidR="007F21D6" w:rsidRPr="00955DAE">
        <w:t>e</w:t>
      </w:r>
      <w:r w:rsidR="00CB2A04" w:rsidRPr="00955DAE">
        <w:t xml:space="preserve">t as standard buses </w:t>
      </w:r>
      <w:r w:rsidR="00CB2A04" w:rsidRPr="00955DAE">
        <w:fldChar w:fldCharType="begin"/>
      </w:r>
      <w:r w:rsidR="00F83446" w:rsidRPr="00955DAE">
        <w:instrText xml:space="preserve"> ADDIN ZOTERO_ITEM CSL_CITATION {"citationID":"MqAHkdgK","properties":{"formattedCitation":"(UITP, 2019a)","plainCitation":"(UITP, 2019a)","noteIndex":0},"citationItems":[{"id":18499,"uris":["http://zotero.org/groups/2241942/items/KQ5585SN"],"uri":["http://zotero.org/groups/2241942/items/KQ5585SN"],"itemData":{"id":18499,"type":"webpage","abstract":"This Statistics Brief identifies the main results of a worldwide survey on more than 320 bus operators in 46 countries, including 29 European countries.","container-title":"UITP","language":"en-US","title":"Global bus survey 2019","URL":"https://www.uitp.org/publications/global-bus-survey/","author":[{"family":"UITP","given":""}],"accessed":{"date-parts":[["2021",5,12]]},"issued":{"date-parts":[["2019"]]}}}],"schema":"https://github.com/citation-style-language/schema/raw/master/csl-citation.json"} </w:instrText>
      </w:r>
      <w:r w:rsidR="00CB2A04" w:rsidRPr="00955DAE">
        <w:fldChar w:fldCharType="separate"/>
      </w:r>
      <w:r w:rsidR="00F83446" w:rsidRPr="00955DAE">
        <w:rPr>
          <w:rFonts w:cs="Times New Roman"/>
        </w:rPr>
        <w:t>(UITP, 2019a)</w:t>
      </w:r>
      <w:r w:rsidR="00CB2A04" w:rsidRPr="00955DAE">
        <w:fldChar w:fldCharType="end"/>
      </w:r>
      <w:r w:rsidR="00CB2A04" w:rsidRPr="00955DAE">
        <w:t xml:space="preserve">. </w:t>
      </w:r>
    </w:p>
    <w:p w14:paraId="5774514F" w14:textId="3239F9A6" w:rsidR="00CB2A04" w:rsidRPr="00955DAE" w:rsidRDefault="00CB2A04" w:rsidP="00CB2A04">
      <w:pPr>
        <w:jc w:val="center"/>
      </w:pPr>
      <w:r w:rsidRPr="00955DAE">
        <w:rPr>
          <w:noProof/>
        </w:rPr>
        <w:drawing>
          <wp:inline distT="0" distB="0" distL="0" distR="0" wp14:anchorId="1AEECEE3" wp14:editId="38BF78BB">
            <wp:extent cx="2762250" cy="21963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9519" t="33894" r="27404" b="38582"/>
                    <a:stretch/>
                  </pic:blipFill>
                  <pic:spPr bwMode="auto">
                    <a:xfrm>
                      <a:off x="0" y="0"/>
                      <a:ext cx="2772914" cy="2204853"/>
                    </a:xfrm>
                    <a:prstGeom prst="rect">
                      <a:avLst/>
                    </a:prstGeom>
                    <a:ln>
                      <a:noFill/>
                    </a:ln>
                    <a:extLst>
                      <a:ext uri="{53640926-AAD7-44D8-BBD7-CCE9431645EC}">
                        <a14:shadowObscured xmlns:a14="http://schemas.microsoft.com/office/drawing/2010/main"/>
                      </a:ext>
                    </a:extLst>
                  </pic:spPr>
                </pic:pic>
              </a:graphicData>
            </a:graphic>
          </wp:inline>
        </w:drawing>
      </w:r>
    </w:p>
    <w:p w14:paraId="752B11FE" w14:textId="5EFB1320" w:rsidR="00CB2A04" w:rsidRPr="00955DAE" w:rsidRDefault="00256B9F" w:rsidP="00F83446">
      <w:pPr>
        <w:pStyle w:val="Caption"/>
      </w:pPr>
      <w:bookmarkStart w:id="13" w:name="_Toc72965740"/>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513D86" w:rsidRPr="00955DAE">
        <w:t>3</w:t>
      </w:r>
      <w:r w:rsidR="008017C1">
        <w:fldChar w:fldCharType="end"/>
      </w:r>
      <w:r w:rsidRPr="00955DAE">
        <w:t xml:space="preserve">:Global </w:t>
      </w:r>
      <w:r w:rsidR="004B106F" w:rsidRPr="00955DAE">
        <w:t>b</w:t>
      </w:r>
      <w:r w:rsidRPr="00955DAE">
        <w:t xml:space="preserve">us </w:t>
      </w:r>
      <w:r w:rsidR="004B106F" w:rsidRPr="00955DAE">
        <w:t>f</w:t>
      </w:r>
      <w:r w:rsidRPr="00955DAE">
        <w:t xml:space="preserve">leet </w:t>
      </w:r>
      <w:r w:rsidR="004B106F" w:rsidRPr="00955DAE">
        <w:t>c</w:t>
      </w:r>
      <w:r w:rsidRPr="00955DAE">
        <w:t xml:space="preserve">omposition </w:t>
      </w:r>
      <w:r w:rsidRPr="00955DAE">
        <w:fldChar w:fldCharType="begin"/>
      </w:r>
      <w:r w:rsidR="00F83446" w:rsidRPr="00955DAE">
        <w:instrText xml:space="preserve"> ADDIN ZOTERO_ITEM CSL_CITATION {"citationID":"EXT0chsj","properties":{"formattedCitation":"(UITP, 2019a)","plainCitation":"(UITP, 2019a)","noteIndex":0},"citationItems":[{"id":18499,"uris":["http://zotero.org/groups/2241942/items/KQ5585SN"],"uri":["http://zotero.org/groups/2241942/items/KQ5585SN"],"itemData":{"id":18499,"type":"webpage","abstract":"This Statistics Brief identifies the main results of a worldwide survey on more than 320 bus operators in 46 countries, including 29 European countries.","container-title":"UITP","language":"en-US","title":"Global bus survey 2019","URL":"https://www.uitp.org/publications/global-bus-survey/","author":[{"family":"UITP","given":""}],"accessed":{"date-parts":[["2021",5,12]]},"issued":{"date-parts":[["2019"]]}}}],"schema":"https://github.com/citation-style-language/schema/raw/master/csl-citation.json"} </w:instrText>
      </w:r>
      <w:r w:rsidRPr="00955DAE">
        <w:fldChar w:fldCharType="separate"/>
      </w:r>
      <w:r w:rsidR="00F83446" w:rsidRPr="00955DAE">
        <w:rPr>
          <w:rFonts w:cs="Times New Roman"/>
        </w:rPr>
        <w:t>(UITP, 2019a)</w:t>
      </w:r>
      <w:bookmarkEnd w:id="13"/>
      <w:r w:rsidRPr="00955DAE">
        <w:fldChar w:fldCharType="end"/>
      </w:r>
    </w:p>
    <w:p w14:paraId="7D046BED" w14:textId="121B3482" w:rsidR="00CB2A04" w:rsidRPr="00955DAE" w:rsidRDefault="00CB2A04" w:rsidP="00CB2A04">
      <w:pPr>
        <w:jc w:val="center"/>
      </w:pPr>
    </w:p>
    <w:p w14:paraId="38BA18B3" w14:textId="45E9C76B" w:rsidR="001C7537" w:rsidRPr="00955DAE" w:rsidRDefault="001C7537" w:rsidP="00100F3B">
      <w:pPr>
        <w:jc w:val="left"/>
      </w:pPr>
      <w:r w:rsidRPr="00955DAE">
        <w:t xml:space="preserve">While diesel buses have the largest share of the bus fleet, electric buses are rapidly gaining share in many countries. </w:t>
      </w:r>
      <w:r w:rsidR="007F21D6" w:rsidRPr="00955DAE">
        <w:t>China and Europe are leading the way. China has a new energy bus program and by far has the largest share (57%) of global e-buses. In Europe, 25 cities had e-bus plans for 2020. E-buses in Romania (22%), France (18%) and the United Kingdom (18%) have large shares of the bus fleet</w:t>
      </w:r>
      <w:r w:rsidR="00100F3B" w:rsidRPr="00955DAE">
        <w:t xml:space="preserve"> </w:t>
      </w:r>
      <w:r w:rsidR="00100F3B" w:rsidRPr="00955DAE">
        <w:fldChar w:fldCharType="begin"/>
      </w:r>
      <w:r w:rsidR="00100F3B" w:rsidRPr="00955DAE">
        <w:instrText xml:space="preserve"> ADDIN ZOTERO_ITEM CSL_CITATION {"citationID":"OwbA0mcG","properties":{"formattedCitation":"(UITP, 2019a)","plainCitation":"(UITP, 2019a)","noteIndex":0},"citationItems":[{"id":18499,"uris":["http://zotero.org/groups/2241942/items/KQ5585SN"],"uri":["http://zotero.org/groups/2241942/items/KQ5585SN"],"itemData":{"id":18499,"type":"webpage","abstract":"This Statistics Brief identifies the main results of a worldwide survey on more than 320 bus operators in 46 countries, including 29 European countries.","container-title":"UITP","language":"en-US","title":"Global bus survey 2019","URL":"https://www.uitp.org/publications/global-bus-survey/","author":[{"family":"UITP","given":""}],"accessed":{"date-parts":[["2021",5,12]]},"issued":{"date-parts":[["2019"]]}}}],"schema":"https://github.com/citation-style-language/schema/raw/master/csl-citation.json"} </w:instrText>
      </w:r>
      <w:r w:rsidR="00100F3B" w:rsidRPr="00955DAE">
        <w:fldChar w:fldCharType="separate"/>
      </w:r>
      <w:r w:rsidR="00100F3B" w:rsidRPr="00955DAE">
        <w:rPr>
          <w:rFonts w:cs="Times New Roman"/>
        </w:rPr>
        <w:t>(UITP, 2019a)</w:t>
      </w:r>
      <w:r w:rsidR="00100F3B" w:rsidRPr="00955DAE">
        <w:fldChar w:fldCharType="end"/>
      </w:r>
      <w:r w:rsidR="007F21D6" w:rsidRPr="00955DAE">
        <w:t xml:space="preserve">. Regarding alternative fuels, most (98%) of the bus fleet use CNG </w:t>
      </w:r>
      <w:r w:rsidR="007F21D6" w:rsidRPr="00955DAE">
        <w:fldChar w:fldCharType="begin"/>
      </w:r>
      <w:r w:rsidR="00F83446" w:rsidRPr="00955DAE">
        <w:instrText xml:space="preserve"> ADDIN ZOTERO_ITEM CSL_CITATION {"citationID":"VSF4tYq0","properties":{"formattedCitation":"(UITP, 2019a)","plainCitation":"(UITP, 2019a)","noteIndex":0},"citationItems":[{"id":18499,"uris":["http://zotero.org/groups/2241942/items/KQ5585SN"],"uri":["http://zotero.org/groups/2241942/items/KQ5585SN"],"itemData":{"id":18499,"type":"webpage","abstract":"This Statistics Brief identifies the main results of a worldwide survey on more than 320 bus operators in 46 countries, including 29 European countries.","container-title":"UITP","language":"en-US","title":"Global bus survey 2019","URL":"https://www.uitp.org/publications/global-bus-survey/","author":[{"family":"UITP","given":""}],"accessed":{"date-parts":[["2021",5,12]]},"issued":{"date-parts":[["2019"]]}}}],"schema":"https://github.com/citation-style-language/schema/raw/master/csl-citation.json"} </w:instrText>
      </w:r>
      <w:r w:rsidR="007F21D6" w:rsidRPr="00955DAE">
        <w:fldChar w:fldCharType="separate"/>
      </w:r>
      <w:r w:rsidR="00F83446" w:rsidRPr="00955DAE">
        <w:rPr>
          <w:rFonts w:cs="Times New Roman"/>
        </w:rPr>
        <w:t>(UITP, 2019a)</w:t>
      </w:r>
      <w:r w:rsidR="007F21D6" w:rsidRPr="00955DAE">
        <w:fldChar w:fldCharType="end"/>
      </w:r>
      <w:r w:rsidR="004B106F" w:rsidRPr="00955DAE">
        <w:t xml:space="preserve">. </w:t>
      </w:r>
    </w:p>
    <w:p w14:paraId="39624D33" w14:textId="0B385F51" w:rsidR="004B106F" w:rsidRPr="00955DAE" w:rsidRDefault="004B106F" w:rsidP="007F21D6">
      <w:pPr>
        <w:jc w:val="left"/>
      </w:pPr>
    </w:p>
    <w:p w14:paraId="0CAD6C56" w14:textId="78E8EFD9" w:rsidR="004B106F" w:rsidRPr="00955DAE" w:rsidRDefault="004B106F" w:rsidP="004B106F">
      <w:pPr>
        <w:jc w:val="center"/>
      </w:pPr>
      <w:r w:rsidRPr="00955DAE">
        <w:rPr>
          <w:noProof/>
        </w:rPr>
        <w:drawing>
          <wp:inline distT="0" distB="0" distL="0" distR="0" wp14:anchorId="1B465B42" wp14:editId="515ADA02">
            <wp:extent cx="2862263" cy="20394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5204" t="31522" r="50725" b="42750"/>
                    <a:stretch/>
                  </pic:blipFill>
                  <pic:spPr bwMode="auto">
                    <a:xfrm>
                      <a:off x="0" y="0"/>
                      <a:ext cx="2867506" cy="2043230"/>
                    </a:xfrm>
                    <a:prstGeom prst="rect">
                      <a:avLst/>
                    </a:prstGeom>
                    <a:ln>
                      <a:noFill/>
                    </a:ln>
                    <a:extLst>
                      <a:ext uri="{53640926-AAD7-44D8-BBD7-CCE9431645EC}">
                        <a14:shadowObscured xmlns:a14="http://schemas.microsoft.com/office/drawing/2010/main"/>
                      </a:ext>
                    </a:extLst>
                  </pic:spPr>
                </pic:pic>
              </a:graphicData>
            </a:graphic>
          </wp:inline>
        </w:drawing>
      </w:r>
    </w:p>
    <w:p w14:paraId="53526F59" w14:textId="48BD3D4C" w:rsidR="004B106F" w:rsidRPr="00955DAE" w:rsidRDefault="004B106F" w:rsidP="00F83446">
      <w:pPr>
        <w:pStyle w:val="Caption"/>
      </w:pPr>
      <w:bookmarkStart w:id="14" w:name="_Toc72965741"/>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513D86" w:rsidRPr="00955DAE">
        <w:t>4</w:t>
      </w:r>
      <w:r w:rsidR="008017C1">
        <w:fldChar w:fldCharType="end"/>
      </w:r>
      <w:r w:rsidRPr="00955DAE">
        <w:t xml:space="preserve">:Type of energy consumed by global bus fleet </w:t>
      </w:r>
      <w:r w:rsidRPr="00955DAE">
        <w:fldChar w:fldCharType="begin"/>
      </w:r>
      <w:r w:rsidR="00F83446" w:rsidRPr="00955DAE">
        <w:instrText xml:space="preserve"> ADDIN ZOTERO_ITEM CSL_CITATION {"citationID":"QTjLASgw","properties":{"formattedCitation":"(UITP, 2019a)","plainCitation":"(UITP, 2019a)","noteIndex":0},"citationItems":[{"id":18499,"uris":["http://zotero.org/groups/2241942/items/KQ5585SN"],"uri":["http://zotero.org/groups/2241942/items/KQ5585SN"],"itemData":{"id":18499,"type":"webpage","abstract":"This Statistics Brief identifies the main results of a worldwide survey on more than 320 bus operators in 46 countries, including 29 European countries.","container-title":"UITP","language":"en-US","title":"Global bus survey 2019","URL":"https://www.uitp.org/publications/global-bus-survey/","author":[{"family":"UITP","given":""}],"accessed":{"date-parts":[["2021",5,12]]},"issued":{"date-parts":[["2019"]]}}}],"schema":"https://github.com/citation-style-language/schema/raw/master/csl-citation.json"} </w:instrText>
      </w:r>
      <w:r w:rsidRPr="00955DAE">
        <w:fldChar w:fldCharType="separate"/>
      </w:r>
      <w:r w:rsidR="00F83446" w:rsidRPr="00955DAE">
        <w:rPr>
          <w:rFonts w:cs="Times New Roman"/>
        </w:rPr>
        <w:t>(UITP, 2019a)</w:t>
      </w:r>
      <w:bookmarkEnd w:id="14"/>
      <w:r w:rsidRPr="00955DAE">
        <w:fldChar w:fldCharType="end"/>
      </w:r>
    </w:p>
    <w:p w14:paraId="5372479F" w14:textId="19EE900B" w:rsidR="00FA565A" w:rsidRPr="00955DAE" w:rsidRDefault="007F7C83" w:rsidP="00FA565A">
      <w:pPr>
        <w:jc w:val="left"/>
      </w:pPr>
      <w:r w:rsidRPr="00955DAE">
        <w:t xml:space="preserve">Bus Rapid Transit systems are median-aligned, segregated bus lanes with pre-board fare collection and platform-level boarding. </w:t>
      </w:r>
      <w:r w:rsidR="00FA565A" w:rsidRPr="00955DAE">
        <w:t>As of March 2021,</w:t>
      </w:r>
      <w:r w:rsidRPr="00955DAE">
        <w:t xml:space="preserve"> BRT had 5,331 kilometers in 177 cities with more than 34 million passengers per day</w:t>
      </w:r>
      <w:r w:rsidR="00FA565A" w:rsidRPr="00955DAE">
        <w:t xml:space="preserve"> </w:t>
      </w:r>
      <w:r w:rsidR="00FA565A" w:rsidRPr="00955DAE">
        <w:fldChar w:fldCharType="begin"/>
      </w:r>
      <w:r w:rsidR="00FA565A" w:rsidRPr="00955DAE">
        <w:instrText xml:space="preserve"> ADDIN ZOTERO_ITEM CSL_CITATION {"citationID":"VGiEsh61","properties":{"formattedCitation":"(BRT Data, 2021)","plainCitation":"(BRT Data, 2021)","noteIndex":0},"citationItems":[{"id":18501,"uris":["http://zotero.org/groups/2241942/items/IM5WQDYW"],"uri":["http://zotero.org/groups/2241942/items/IM5WQDYW"],"itemData":{"id":18501,"type":"webpage","abstract":"The goal of BRT Data is to improve the sustainable transport community's access to reliable and current data about the BRT and bus corridors currently in operation. We aim to improve the quality and impact of the industry by opening up access to data about the design, performance and cost of these systems. The platform provides a convenient repository of data from a variety of sources including researchers, transit agencies, municipalities and NGOs.","language":"en-us","title":"Global BRT Data","URL":"https://brtdata.org/","author":[{"family":"BRT Data","given":""}],"accessed":{"date-parts":[["2021",5,12]]},"issued":{"date-parts":[["2021"]]}}}],"schema":"https://github.com/citation-style-language/schema/raw/master/csl-citation.json"} </w:instrText>
      </w:r>
      <w:r w:rsidR="00FA565A" w:rsidRPr="00955DAE">
        <w:fldChar w:fldCharType="separate"/>
      </w:r>
      <w:r w:rsidR="00FA565A" w:rsidRPr="00955DAE">
        <w:rPr>
          <w:rFonts w:cs="Times New Roman"/>
        </w:rPr>
        <w:t>(BRT Data, 2021)</w:t>
      </w:r>
      <w:r w:rsidR="00FA565A" w:rsidRPr="00955DAE">
        <w:fldChar w:fldCharType="end"/>
      </w:r>
      <w:r w:rsidR="00FA565A" w:rsidRPr="00955DAE">
        <w:t>.</w:t>
      </w:r>
    </w:p>
    <w:p w14:paraId="441FFB0A" w14:textId="7018AE90" w:rsidR="00FA565A" w:rsidRPr="00955DAE" w:rsidRDefault="00FA565A" w:rsidP="00FA565A">
      <w:pPr>
        <w:jc w:val="left"/>
      </w:pPr>
    </w:p>
    <w:p w14:paraId="7DEDCFD5" w14:textId="1329F9CF" w:rsidR="00FA565A" w:rsidRPr="00955DAE" w:rsidRDefault="00FA565A" w:rsidP="00FA565A">
      <w:pPr>
        <w:jc w:val="left"/>
      </w:pPr>
      <w:r w:rsidRPr="00955DAE">
        <w:rPr>
          <w:noProof/>
        </w:rPr>
        <w:drawing>
          <wp:inline distT="0" distB="0" distL="0" distR="0" wp14:anchorId="4C613C36" wp14:editId="27E1A4ED">
            <wp:extent cx="5929313" cy="28450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498" t="34134" r="10177" b="8770"/>
                    <a:stretch/>
                  </pic:blipFill>
                  <pic:spPr bwMode="auto">
                    <a:xfrm>
                      <a:off x="0" y="0"/>
                      <a:ext cx="5940618" cy="2850490"/>
                    </a:xfrm>
                    <a:prstGeom prst="rect">
                      <a:avLst/>
                    </a:prstGeom>
                    <a:ln>
                      <a:noFill/>
                    </a:ln>
                    <a:extLst>
                      <a:ext uri="{53640926-AAD7-44D8-BBD7-CCE9431645EC}">
                        <a14:shadowObscured xmlns:a14="http://schemas.microsoft.com/office/drawing/2010/main"/>
                      </a:ext>
                    </a:extLst>
                  </pic:spPr>
                </pic:pic>
              </a:graphicData>
            </a:graphic>
          </wp:inline>
        </w:drawing>
      </w:r>
    </w:p>
    <w:p w14:paraId="24B1A0E0" w14:textId="13259CCA" w:rsidR="004B106F" w:rsidRPr="00955DAE" w:rsidRDefault="00FA565A" w:rsidP="00FA565A">
      <w:pPr>
        <w:pStyle w:val="Caption"/>
      </w:pPr>
      <w:bookmarkStart w:id="15" w:name="_Toc72965742"/>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513D86" w:rsidRPr="00955DAE">
        <w:t>5</w:t>
      </w:r>
      <w:r w:rsidR="008017C1">
        <w:fldChar w:fldCharType="end"/>
      </w:r>
      <w:r w:rsidRPr="00955DAE">
        <w:t xml:space="preserve">: BRT Evolution </w:t>
      </w:r>
      <w:r w:rsidRPr="00955DAE">
        <w:fldChar w:fldCharType="begin"/>
      </w:r>
      <w:r w:rsidRPr="00955DAE">
        <w:instrText xml:space="preserve"> ADDIN ZOTERO_ITEM CSL_CITATION {"citationID":"nUIiKxOb","properties":{"formattedCitation":"(BRT Data, 2021)","plainCitation":"(BRT Data, 2021)","noteIndex":0},"citationItems":[{"id":18501,"uris":["http://zotero.org/groups/2241942/items/IM5WQDYW"],"uri":["http://zotero.org/groups/2241942/items/IM5WQDYW"],"itemData":{"id":18501,"type":"webpage","abstract":"The goal of BRT Data is to improve the sustainable transport community's access to reliable and current data about the BRT and bus corridors currently in operation. We aim to improve the quality and impact of the industry by opening up access to data about the design, performance and cost of these systems. The platform provides a convenient repository of data from a variety of sources including researchers, transit agencies, municipalities and NGOs.","language":"en-us","title":"Global BRT Data","URL":"https://brtdata.org/","author":[{"family":"BRT Data","given":""}],"accessed":{"date-parts":[["2021",5,12]]},"issued":{"date-parts":[["2021"]]}}}],"schema":"https://github.com/citation-style-language/schema/raw/master/csl-citation.json"} </w:instrText>
      </w:r>
      <w:r w:rsidRPr="00955DAE">
        <w:fldChar w:fldCharType="separate"/>
      </w:r>
      <w:r w:rsidRPr="00955DAE">
        <w:rPr>
          <w:rFonts w:cs="Times New Roman"/>
        </w:rPr>
        <w:t>(BRT Data, 2021)</w:t>
      </w:r>
      <w:bookmarkEnd w:id="15"/>
      <w:r w:rsidRPr="00955DAE">
        <w:fldChar w:fldCharType="end"/>
      </w:r>
    </w:p>
    <w:p w14:paraId="0E3FB67E" w14:textId="03685AAA" w:rsidR="00AF515C" w:rsidRPr="00955DAE" w:rsidRDefault="00AF515C" w:rsidP="00962D92">
      <w:pPr>
        <w:pStyle w:val="Heading4"/>
        <w:numPr>
          <w:ilvl w:val="3"/>
          <w:numId w:val="21"/>
        </w:numPr>
      </w:pPr>
      <w:r w:rsidRPr="00955DAE">
        <w:t>Subway – Metro</w:t>
      </w:r>
      <w:bookmarkEnd w:id="11"/>
    </w:p>
    <w:p w14:paraId="3D48B220" w14:textId="03E93A83" w:rsidR="00AF515C" w:rsidRPr="00955DAE" w:rsidRDefault="00AF515C" w:rsidP="0088092E">
      <w:r w:rsidRPr="00955DAE">
        <w:t xml:space="preserve">Subways/metros are fixed route </w:t>
      </w:r>
      <w:r w:rsidR="00FF732D" w:rsidRPr="00955DAE">
        <w:t>public</w:t>
      </w:r>
      <w:r w:rsidRPr="00955DAE">
        <w:t xml:space="preserve"> transit systems. Metro systems have been deployed in cities of different sizes around the world. There is no unique definition for metro systems, but this report use</w:t>
      </w:r>
      <w:r w:rsidR="00564F71" w:rsidRPr="00955DAE">
        <w:t>s</w:t>
      </w:r>
      <w:r w:rsidRPr="00955DAE">
        <w:t xml:space="preserve"> the definition provided by the International Association of Public Transport: “A metro is an urban guided transport system, mostly on rails, running on an exclusive right-of-way without any interference from other traffic or level crossings and mostly with some degree of drive automation and train protection. These design features allow </w:t>
      </w:r>
      <w:r w:rsidR="008C0172" w:rsidRPr="00955DAE">
        <w:t>high-capacity</w:t>
      </w:r>
      <w:r w:rsidRPr="00955DAE">
        <w:t xml:space="preserve"> trains to run with short headways and high commercial speed. Metros are therefore suitable for the carriage of high passenger flows.</w:t>
      </w:r>
      <w:r w:rsidR="0088092E" w:rsidRPr="00955DAE">
        <w:t xml:space="preserve"> </w:t>
      </w:r>
      <w:r w:rsidR="0088092E" w:rsidRPr="00955DAE">
        <w:fldChar w:fldCharType="begin"/>
      </w:r>
      <w:r w:rsidR="0088092E" w:rsidRPr="00955DAE">
        <w:instrText xml:space="preserve"> ADDIN ZOTERO_ITEM CSL_CITATION {"citationID":"34Aa6fQJ","properties":{"formattedCitation":"(UITP, 2018)","plainCitation":"(UITP, 2018)","noteIndex":0},"citationItems":[{"id":18503,"uris":["http://zotero.org/groups/2241942/items/AJC2T8TZ"],"uri":["http://zotero.org/groups/2241942/items/AJC2T8TZ"],"itemData":{"id":18503,"type":"webpage","abstract":"This Statstics Brief draws a focus on the global metro statistics data. Ridership, lines, network length, number of stations and fleet size are examined.","container-title":"UITP","language":"en-US","title":"World metro figures","URL":"https://www.uitp.org/publications/world-metro-figures/","author":[{"family":"UITP","given":""}],"accessed":{"date-parts":[["2021",5,12]]},"issued":{"date-parts":[["2018"]]}}}],"schema":"https://github.com/citation-style-language/schema/raw/master/csl-citation.json"} </w:instrText>
      </w:r>
      <w:r w:rsidR="0088092E" w:rsidRPr="00955DAE">
        <w:fldChar w:fldCharType="separate"/>
      </w:r>
      <w:r w:rsidR="0088092E" w:rsidRPr="00955DAE">
        <w:rPr>
          <w:rFonts w:cs="Times New Roman"/>
        </w:rPr>
        <w:t>(UITP, 2018)</w:t>
      </w:r>
      <w:r w:rsidR="0088092E" w:rsidRPr="00955DAE">
        <w:fldChar w:fldCharType="end"/>
      </w:r>
      <w:r w:rsidR="00B47171" w:rsidRPr="00955DAE">
        <w:t>”</w:t>
      </w:r>
      <w:r w:rsidRPr="00955DAE">
        <w:t xml:space="preserve"> Metros, therefore, are not necessarily underground. Moreover, metro trains are assumed to contain at least two cars and have a total capacity of at least 100 passengers. </w:t>
      </w:r>
      <w:r w:rsidR="000C2618" w:rsidRPr="00955DAE">
        <w:t>At the end of</w:t>
      </w:r>
      <w:r w:rsidRPr="00955DAE">
        <w:t xml:space="preserve"> 201</w:t>
      </w:r>
      <w:r w:rsidR="008758E4" w:rsidRPr="00955DAE">
        <w:t>7</w:t>
      </w:r>
      <w:r w:rsidRPr="00955DAE">
        <w:t xml:space="preserve">, there were </w:t>
      </w:r>
      <w:r w:rsidR="007E06EC" w:rsidRPr="00955DAE">
        <w:t xml:space="preserve">182 metro systems with 642 lines totaling </w:t>
      </w:r>
      <w:r w:rsidR="000C2618" w:rsidRPr="00955DAE">
        <w:t xml:space="preserve">11,084 </w:t>
      </w:r>
      <w:r w:rsidRPr="00955DAE">
        <w:t xml:space="preserve">metro stations and </w:t>
      </w:r>
      <w:r w:rsidR="000C2618" w:rsidRPr="00955DAE">
        <w:t>13</w:t>
      </w:r>
      <w:r w:rsidRPr="00955DAE">
        <w:t>,</w:t>
      </w:r>
      <w:r w:rsidR="000C2618" w:rsidRPr="00955DAE">
        <w:t>903</w:t>
      </w:r>
      <w:r w:rsidRPr="00955DAE">
        <w:t xml:space="preserve"> kilometers of line infrastructure</w:t>
      </w:r>
      <w:r w:rsidR="007E06EC" w:rsidRPr="00955DAE">
        <w:t xml:space="preserve"> in the world</w:t>
      </w:r>
      <w:r w:rsidRPr="00955DAE">
        <w:t>. Average line length is approximately 20 kilometers, and average distance between stations on the world’s metros is approximately 1,2</w:t>
      </w:r>
      <w:r w:rsidR="000C2618" w:rsidRPr="00955DAE">
        <w:t>5</w:t>
      </w:r>
      <w:r w:rsidRPr="00955DAE">
        <w:t>0 meters. The commercial speed</w:t>
      </w:r>
      <w:r w:rsidRPr="00955DAE">
        <w:rPr>
          <w:rStyle w:val="FootnoteReference"/>
        </w:rPr>
        <w:footnoteReference w:id="2"/>
      </w:r>
      <w:r w:rsidRPr="00955DAE">
        <w:t xml:space="preserve"> of subways ranges from 20 to 40 km/h. </w:t>
      </w:r>
      <w:r w:rsidR="000C2618" w:rsidRPr="00955DAE">
        <w:t xml:space="preserve">From 2018 to 2022, 200 new lines are expected. In the middle of 2018, 5,400 kilometers were in </w:t>
      </w:r>
      <w:r w:rsidR="007E06EC" w:rsidRPr="00955DAE">
        <w:t xml:space="preserve">construction or testing and 1,700 kilometers were in design and tender. </w:t>
      </w:r>
      <w:r w:rsidR="009412D5" w:rsidRPr="00955DAE">
        <w:t xml:space="preserve">Most of the growth has come Asia-Pacific and MENA </w:t>
      </w:r>
      <w:r w:rsidR="009412D5" w:rsidRPr="00955DAE">
        <w:fldChar w:fldCharType="begin"/>
      </w:r>
      <w:r w:rsidR="009412D5" w:rsidRPr="00955DAE">
        <w:instrText xml:space="preserve"> ADDIN ZOTERO_ITEM CSL_CITATION {"citationID":"NC9dxdKI","properties":{"formattedCitation":"(UITP, 2018)","plainCitation":"(UITP, 2018)","noteIndex":0},"citationItems":[{"id":18503,"uris":["http://zotero.org/groups/2241942/items/AJC2T8TZ"],"uri":["http://zotero.org/groups/2241942/items/AJC2T8TZ"],"itemData":{"id":18503,"type":"webpage","abstract":"This Statstics Brief draws a focus on the global metro statistics data. Ridership, lines, network length, number of stations and fleet size are examined.","container-title":"UITP","language":"en-US","title":"World metro figures","URL":"https://www.uitp.org/publications/world-metro-figures/","author":[{"family":"UITP","given":""}],"accessed":{"date-parts":[["2021",5,12]]},"issued":{"date-parts":[["2018"]]}}}],"schema":"https://github.com/citation-style-language/schema/raw/master/csl-citation.json"} </w:instrText>
      </w:r>
      <w:r w:rsidR="009412D5" w:rsidRPr="00955DAE">
        <w:fldChar w:fldCharType="separate"/>
      </w:r>
      <w:r w:rsidR="009412D5" w:rsidRPr="00955DAE">
        <w:rPr>
          <w:rFonts w:cs="Times New Roman"/>
        </w:rPr>
        <w:t>(UITP, 2018)</w:t>
      </w:r>
      <w:r w:rsidR="009412D5" w:rsidRPr="00955DAE">
        <w:fldChar w:fldCharType="end"/>
      </w:r>
      <w:r w:rsidR="009412D5" w:rsidRPr="00955DAE">
        <w:t xml:space="preserve">. </w:t>
      </w:r>
    </w:p>
    <w:p w14:paraId="190C342C" w14:textId="043A4112" w:rsidR="009412D5" w:rsidRPr="00955DAE" w:rsidRDefault="009412D5" w:rsidP="00676DE3"/>
    <w:p w14:paraId="49DF1526" w14:textId="1BCCFFF2" w:rsidR="009412D5" w:rsidRPr="00955DAE" w:rsidRDefault="009412D5" w:rsidP="009412D5">
      <w:pPr>
        <w:jc w:val="center"/>
      </w:pPr>
      <w:r w:rsidRPr="00955DAE">
        <w:rPr>
          <w:noProof/>
        </w:rPr>
        <w:drawing>
          <wp:inline distT="0" distB="0" distL="0" distR="0" wp14:anchorId="2283A2A2" wp14:editId="2A86E530">
            <wp:extent cx="4243388" cy="2745288"/>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6361" t="30351" r="27288" b="24667"/>
                    <a:stretch/>
                  </pic:blipFill>
                  <pic:spPr bwMode="auto">
                    <a:xfrm>
                      <a:off x="0" y="0"/>
                      <a:ext cx="4247625" cy="2748029"/>
                    </a:xfrm>
                    <a:prstGeom prst="rect">
                      <a:avLst/>
                    </a:prstGeom>
                    <a:ln>
                      <a:noFill/>
                    </a:ln>
                    <a:extLst>
                      <a:ext uri="{53640926-AAD7-44D8-BBD7-CCE9431645EC}">
                        <a14:shadowObscured xmlns:a14="http://schemas.microsoft.com/office/drawing/2010/main"/>
                      </a:ext>
                    </a:extLst>
                  </pic:spPr>
                </pic:pic>
              </a:graphicData>
            </a:graphic>
          </wp:inline>
        </w:drawing>
      </w:r>
    </w:p>
    <w:p w14:paraId="3027F843" w14:textId="62672761" w:rsidR="009412D5" w:rsidRPr="00955DAE" w:rsidRDefault="009412D5" w:rsidP="009412D5">
      <w:pPr>
        <w:pStyle w:val="Caption"/>
      </w:pPr>
      <w:bookmarkStart w:id="16" w:name="_Toc72965743"/>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513D86" w:rsidRPr="00955DAE">
        <w:t>6</w:t>
      </w:r>
      <w:r w:rsidR="008017C1">
        <w:fldChar w:fldCharType="end"/>
      </w:r>
      <w:r w:rsidRPr="00955DAE">
        <w:t xml:space="preserve">: Metro system opening by decade </w:t>
      </w:r>
      <w:r w:rsidRPr="00955DAE">
        <w:fldChar w:fldCharType="begin"/>
      </w:r>
      <w:r w:rsidRPr="00955DAE">
        <w:instrText xml:space="preserve"> ADDIN ZOTERO_ITEM CSL_CITATION {"citationID":"7HTj546U","properties":{"formattedCitation":"(UITP, 2018)","plainCitation":"(UITP, 2018)","noteIndex":0},"citationItems":[{"id":18503,"uris":["http://zotero.org/groups/2241942/items/AJC2T8TZ"],"uri":["http://zotero.org/groups/2241942/items/AJC2T8TZ"],"itemData":{"id":18503,"type":"webpage","abstract":"This Statstics Brief draws a focus on the global metro statistics data. Ridership, lines, network length, number of stations and fleet size are examined.","container-title":"UITP","language":"en-US","title":"World metro figures","URL":"https://www.uitp.org/publications/world-metro-figures/","author":[{"family":"UITP","given":""}],"accessed":{"date-parts":[["2021",5,12]]},"issued":{"date-parts":[["2018"]]}}}],"schema":"https://github.com/citation-style-language/schema/raw/master/csl-citation.json"} </w:instrText>
      </w:r>
      <w:r w:rsidRPr="00955DAE">
        <w:fldChar w:fldCharType="separate"/>
      </w:r>
      <w:r w:rsidRPr="00955DAE">
        <w:rPr>
          <w:rFonts w:cs="Times New Roman"/>
        </w:rPr>
        <w:t>(UITP, 2018)</w:t>
      </w:r>
      <w:bookmarkEnd w:id="16"/>
      <w:r w:rsidRPr="00955DAE">
        <w:fldChar w:fldCharType="end"/>
      </w:r>
    </w:p>
    <w:p w14:paraId="28E651DD" w14:textId="6C237F97" w:rsidR="00AF515C" w:rsidRPr="00955DAE" w:rsidRDefault="00AF515C" w:rsidP="00962D92">
      <w:pPr>
        <w:pStyle w:val="Heading4"/>
        <w:numPr>
          <w:ilvl w:val="3"/>
          <w:numId w:val="21"/>
        </w:numPr>
      </w:pPr>
      <w:bookmarkStart w:id="17" w:name="_Toc465147950"/>
      <w:r w:rsidRPr="00955DAE">
        <w:t xml:space="preserve">Tram – Light Rail – </w:t>
      </w:r>
      <w:bookmarkEnd w:id="17"/>
      <w:r w:rsidR="008C0172" w:rsidRPr="00955DAE">
        <w:t>Streetcar</w:t>
      </w:r>
    </w:p>
    <w:p w14:paraId="26DF55C4" w14:textId="70DEBFC6" w:rsidR="00AF515C" w:rsidRPr="00955DAE" w:rsidRDefault="00AF515C" w:rsidP="0088092E">
      <w:r w:rsidRPr="00955DAE">
        <w:t>Tram / light rail systems are also fixed route transport systems. Their definition according to UITP is as follows: “A public transport system, permanently guided at least by one rail, operated in urban, suburban, and regional environment with self-propelled vehicles and operated segregated or not segregated from general road and pedestrian traffic</w:t>
      </w:r>
      <w:r w:rsidR="0088092E" w:rsidRPr="00955DAE">
        <w:t xml:space="preserve">. </w:t>
      </w:r>
      <w:r w:rsidR="0088092E" w:rsidRPr="00955DAE">
        <w:fldChar w:fldCharType="begin"/>
      </w:r>
      <w:r w:rsidR="0088092E" w:rsidRPr="00955DAE">
        <w:instrText xml:space="preserve"> ADDIN ZOTERO_ITEM CSL_CITATION {"citationID":"D3HspX1V","properties":{"formattedCitation":"(UITP, 2019b)","plainCitation":"(UITP, 2019b)","noteIndex":0},"citationItems":[{"id":18505,"uris":["http://zotero.org/groups/2241942/items/R8VY93PK"],"uri":["http://zotero.org/groups/2241942/items/R8VY93PK"],"itemData":{"id":18505,"type":"webpage","abstract":"This Statistics Brief article describes the evolution of LRT across the world from 2015 up to 2017, and provides a snapshot of the situation in 2018.","container-title":"UITP","language":"en-US","title":"The global tram and light rail landspace","URL":"https://www.uitp.org/publications/the-global-tram-and-light-rail-landspace/","author":[{"family":"UITP","given":""}],"accessed":{"date-parts":[["2021",5,12]]},"issued":{"date-parts":[["2019"]]}}}],"schema":"https://github.com/citation-style-language/schema/raw/master/csl-citation.json"} </w:instrText>
      </w:r>
      <w:r w:rsidR="0088092E" w:rsidRPr="00955DAE">
        <w:fldChar w:fldCharType="separate"/>
      </w:r>
      <w:r w:rsidR="0088092E" w:rsidRPr="00955DAE">
        <w:rPr>
          <w:rFonts w:cs="Times New Roman"/>
        </w:rPr>
        <w:t>(UITP, 2019b)</w:t>
      </w:r>
      <w:r w:rsidR="0088092E" w:rsidRPr="00955DAE">
        <w:fldChar w:fldCharType="end"/>
      </w:r>
      <w:r w:rsidRPr="00955DAE">
        <w:t xml:space="preserve">”. </w:t>
      </w:r>
      <w:r w:rsidR="008C0172" w:rsidRPr="00955DAE">
        <w:t>Generally,</w:t>
      </w:r>
      <w:r w:rsidRPr="00955DAE">
        <w:t xml:space="preserve"> they have less capacity than metro systems and are operated on surface. The average vehicle speed is also lower, at about 20 km/h.</w:t>
      </w:r>
      <w:r w:rsidR="00F83446" w:rsidRPr="00955DAE">
        <w:t xml:space="preserve"> While tram / light rail has a very low mode share of public transit, it is experiencing a `renaissance`. Between 2000 and the end of 2018, 108 cities opened or reopened a line bringing the total to 389 cities globally. The recent </w:t>
      </w:r>
      <w:r w:rsidR="00B47171" w:rsidRPr="00955DAE">
        <w:t xml:space="preserve">developments </w:t>
      </w:r>
      <w:r w:rsidR="00F83446" w:rsidRPr="00955DAE">
        <w:t xml:space="preserve">and future growth will come mainly from </w:t>
      </w:r>
      <w:r w:rsidR="008C0172" w:rsidRPr="00955DAE">
        <w:t>Asia</w:t>
      </w:r>
      <w:r w:rsidR="00F83446" w:rsidRPr="00955DAE">
        <w:t xml:space="preserve">-Pacific </w:t>
      </w:r>
      <w:r w:rsidR="00F83446" w:rsidRPr="00955DAE">
        <w:fldChar w:fldCharType="begin"/>
      </w:r>
      <w:r w:rsidR="00F83446" w:rsidRPr="00955DAE">
        <w:instrText xml:space="preserve"> ADDIN ZOTERO_ITEM CSL_CITATION {"citationID":"4nL5xb64","properties":{"formattedCitation":"(UITP, 2019b)","plainCitation":"(UITP, 2019b)","noteIndex":0},"citationItems":[{"id":18505,"uris":["http://zotero.org/groups/2241942/items/R8VY93PK"],"uri":["http://zotero.org/groups/2241942/items/R8VY93PK"],"itemData":{"id":18505,"type":"webpage","abstract":"This Statistics Brief article describes the evolution of LRT across the world from 2015 up to 2017, and provides a snapshot of the situation in 2018.","container-title":"UITP","language":"en-US","title":"The global tram and light rail landspace","URL":"https://www.uitp.org/publications/the-global-tram-and-light-rail-landspace/","author":[{"family":"UITP","given":""}],"accessed":{"date-parts":[["2021",5,12]]},"issued":{"date-parts":[["2019"]]}}}],"schema":"https://github.com/citation-style-language/schema/raw/master/csl-citation.json"} </w:instrText>
      </w:r>
      <w:r w:rsidR="00F83446" w:rsidRPr="00955DAE">
        <w:fldChar w:fldCharType="separate"/>
      </w:r>
      <w:r w:rsidR="00F83446" w:rsidRPr="00955DAE">
        <w:rPr>
          <w:rFonts w:cs="Times New Roman"/>
        </w:rPr>
        <w:t>(UITP, 2019b)</w:t>
      </w:r>
      <w:r w:rsidR="00F83446" w:rsidRPr="00955DAE">
        <w:fldChar w:fldCharType="end"/>
      </w:r>
      <w:r w:rsidR="00F83446" w:rsidRPr="00955DAE">
        <w:t xml:space="preserve">. </w:t>
      </w:r>
    </w:p>
    <w:p w14:paraId="60EA08CF" w14:textId="77777777" w:rsidR="00AF515C" w:rsidRPr="00955DAE" w:rsidRDefault="00AF515C" w:rsidP="00676DE3">
      <w:r w:rsidRPr="00955DAE">
        <w:t>Other fixed route transit modes include monorail, suspended rail, and more. Their global use however, compared to metro and light rail is almost insignificant.</w:t>
      </w:r>
    </w:p>
    <w:p w14:paraId="0D60C76B" w14:textId="5016946C" w:rsidR="00AF515C" w:rsidRPr="00955DAE" w:rsidRDefault="00AF515C" w:rsidP="00676DE3">
      <w:r w:rsidRPr="00955DAE">
        <w:t>Almost all fixed route systems globally function with electricity provided by the electric grid.</w:t>
      </w:r>
    </w:p>
    <w:p w14:paraId="0D48D2D9" w14:textId="3DCD8515" w:rsidR="00F83446" w:rsidRPr="00955DAE" w:rsidRDefault="00F83446" w:rsidP="00676DE3"/>
    <w:p w14:paraId="10773D97" w14:textId="57A99682" w:rsidR="00F83446" w:rsidRPr="00955DAE" w:rsidRDefault="00F83446" w:rsidP="00F83446">
      <w:pPr>
        <w:jc w:val="center"/>
      </w:pPr>
      <w:r w:rsidRPr="00955DAE">
        <w:rPr>
          <w:noProof/>
        </w:rPr>
        <w:drawing>
          <wp:inline distT="0" distB="0" distL="0" distR="0" wp14:anchorId="1FFFD0BF" wp14:editId="5D5EACF3">
            <wp:extent cx="3557588" cy="2757730"/>
            <wp:effectExtent l="0" t="0" r="508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5321" t="34375" r="50801" b="37861"/>
                    <a:stretch/>
                  </pic:blipFill>
                  <pic:spPr bwMode="auto">
                    <a:xfrm>
                      <a:off x="0" y="0"/>
                      <a:ext cx="3567121" cy="2765120"/>
                    </a:xfrm>
                    <a:prstGeom prst="rect">
                      <a:avLst/>
                    </a:prstGeom>
                    <a:ln>
                      <a:noFill/>
                    </a:ln>
                    <a:extLst>
                      <a:ext uri="{53640926-AAD7-44D8-BBD7-CCE9431645EC}">
                        <a14:shadowObscured xmlns:a14="http://schemas.microsoft.com/office/drawing/2010/main"/>
                      </a:ext>
                    </a:extLst>
                  </pic:spPr>
                </pic:pic>
              </a:graphicData>
            </a:graphic>
          </wp:inline>
        </w:drawing>
      </w:r>
    </w:p>
    <w:p w14:paraId="2E2316A6" w14:textId="5340CCFF" w:rsidR="00F83446" w:rsidRPr="00955DAE" w:rsidRDefault="00F83446" w:rsidP="00F83446">
      <w:pPr>
        <w:pStyle w:val="Caption"/>
      </w:pPr>
      <w:bookmarkStart w:id="18" w:name="_Toc72965744"/>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513D86" w:rsidRPr="00955DAE">
        <w:t>7</w:t>
      </w:r>
      <w:r w:rsidR="008017C1">
        <w:fldChar w:fldCharType="end"/>
      </w:r>
      <w:r w:rsidRPr="00955DAE">
        <w:t xml:space="preserve">: LRT system opening </w:t>
      </w:r>
      <w:r w:rsidRPr="00955DAE">
        <w:fldChar w:fldCharType="begin"/>
      </w:r>
      <w:r w:rsidRPr="00955DAE">
        <w:instrText xml:space="preserve"> ADDIN ZOTERO_ITEM CSL_CITATION {"citationID":"oJrJeZiM","properties":{"formattedCitation":"(UITP, 2019b)","plainCitation":"(UITP, 2019b)","noteIndex":0},"citationItems":[{"id":18505,"uris":["http://zotero.org/groups/2241942/items/R8VY93PK"],"uri":["http://zotero.org/groups/2241942/items/R8VY93PK"],"itemData":{"id":18505,"type":"webpage","abstract":"This Statistics Brief article describes the evolution of LRT across the world from 2015 up to 2017, and provides a snapshot of the situation in 2018.","container-title":"UITP","language":"en-US","title":"The global tram and light rail landspace","URL":"https://www.uitp.org/publications/the-global-tram-and-light-rail-landspace/","author":[{"family":"UITP","given":""}],"accessed":{"date-parts":[["2021",5,12]]},"issued":{"date-parts":[["2019"]]}}}],"schema":"https://github.com/citation-style-language/schema/raw/master/csl-citation.json"} </w:instrText>
      </w:r>
      <w:r w:rsidRPr="00955DAE">
        <w:fldChar w:fldCharType="separate"/>
      </w:r>
      <w:r w:rsidRPr="00955DAE">
        <w:rPr>
          <w:rFonts w:cs="Times New Roman"/>
        </w:rPr>
        <w:t>(UITP, 2019b)</w:t>
      </w:r>
      <w:bookmarkEnd w:id="18"/>
      <w:r w:rsidRPr="00955DAE">
        <w:fldChar w:fldCharType="end"/>
      </w:r>
    </w:p>
    <w:p w14:paraId="5C3D31D9" w14:textId="77777777" w:rsidR="00544B61" w:rsidRPr="00955DAE" w:rsidRDefault="00B36AD0" w:rsidP="00544B61">
      <w:pPr>
        <w:keepNext/>
        <w:spacing w:after="0"/>
      </w:pPr>
      <w:r w:rsidRPr="00955DAE">
        <w:rPr>
          <w:bCs/>
          <w:noProof/>
          <w:lang w:eastAsia="el-GR"/>
        </w:rPr>
        <mc:AlternateContent>
          <mc:Choice Requires="wpc">
            <w:drawing>
              <wp:inline distT="0" distB="0" distL="0" distR="0" wp14:anchorId="1F522204" wp14:editId="527CF540">
                <wp:extent cx="5943600" cy="3838575"/>
                <wp:effectExtent l="0" t="0" r="19050" b="2857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pic:pic xmlns:pic="http://schemas.openxmlformats.org/drawingml/2006/picture">
                        <pic:nvPicPr>
                          <pic:cNvPr id="6" name="Picture 6"/>
                          <pic:cNvPicPr>
                            <a:picLocks noChangeAspect="1"/>
                          </pic:cNvPicPr>
                        </pic:nvPicPr>
                        <pic:blipFill rotWithShape="1">
                          <a:blip r:embed="rId24" cstate="print">
                            <a:extLst>
                              <a:ext uri="{28A0092B-C50C-407E-A947-70E740481C1C}">
                                <a14:useLocalDpi xmlns:a14="http://schemas.microsoft.com/office/drawing/2010/main"/>
                              </a:ext>
                            </a:extLst>
                          </a:blip>
                          <a:srcRect/>
                          <a:stretch/>
                        </pic:blipFill>
                        <pic:spPr>
                          <a:xfrm>
                            <a:off x="2981325" y="0"/>
                            <a:ext cx="2962275" cy="1948815"/>
                          </a:xfrm>
                          <a:prstGeom prst="rect">
                            <a:avLst/>
                          </a:prstGeom>
                        </pic:spPr>
                      </pic:pic>
                      <pic:pic xmlns:pic="http://schemas.openxmlformats.org/drawingml/2006/picture">
                        <pic:nvPicPr>
                          <pic:cNvPr id="7" name="Picture 7"/>
                          <pic:cNvPicPr>
                            <a:picLocks noChangeAspect="1"/>
                          </pic:cNvPicPr>
                        </pic:nvPicPr>
                        <pic:blipFill>
                          <a:blip r:embed="rId25" cstate="print">
                            <a:extLst>
                              <a:ext uri="{28A0092B-C50C-407E-A947-70E740481C1C}">
                                <a14:useLocalDpi xmlns:a14="http://schemas.microsoft.com/office/drawing/2010/main"/>
                              </a:ext>
                            </a:extLst>
                          </a:blip>
                          <a:stretch>
                            <a:fillRect/>
                          </a:stretch>
                        </pic:blipFill>
                        <pic:spPr>
                          <a:xfrm>
                            <a:off x="9526" y="1"/>
                            <a:ext cx="2971799" cy="1948814"/>
                          </a:xfrm>
                          <a:prstGeom prst="rect">
                            <a:avLst/>
                          </a:prstGeom>
                        </pic:spPr>
                      </pic:pic>
                      <pic:pic xmlns:pic="http://schemas.openxmlformats.org/drawingml/2006/picture">
                        <pic:nvPicPr>
                          <pic:cNvPr id="9" name="Picture 9"/>
                          <pic:cNvPicPr>
                            <a:picLocks noChangeAspect="1"/>
                          </pic:cNvPicPr>
                        </pic:nvPicPr>
                        <pic:blipFill rotWithShape="1">
                          <a:blip r:embed="rId26" cstate="print">
                            <a:extLst>
                              <a:ext uri="{28A0092B-C50C-407E-A947-70E740481C1C}">
                                <a14:useLocalDpi xmlns:a14="http://schemas.microsoft.com/office/drawing/2010/main"/>
                              </a:ext>
                            </a:extLst>
                          </a:blip>
                          <a:srcRect/>
                          <a:stretch/>
                        </pic:blipFill>
                        <pic:spPr>
                          <a:xfrm>
                            <a:off x="9526" y="1948815"/>
                            <a:ext cx="2971799" cy="1889760"/>
                          </a:xfrm>
                          <a:prstGeom prst="rect">
                            <a:avLst/>
                          </a:prstGeom>
                        </pic:spPr>
                      </pic:pic>
                      <pic:pic xmlns:pic="http://schemas.openxmlformats.org/drawingml/2006/picture">
                        <pic:nvPicPr>
                          <pic:cNvPr id="10" name="Picture 10"/>
                          <pic:cNvPicPr>
                            <a:picLocks noChangeAspect="1"/>
                          </pic:cNvPicPr>
                        </pic:nvPicPr>
                        <pic:blipFill>
                          <a:blip r:embed="rId27"/>
                          <a:stretch>
                            <a:fillRect/>
                          </a:stretch>
                        </pic:blipFill>
                        <pic:spPr>
                          <a:xfrm>
                            <a:off x="2981325" y="1960925"/>
                            <a:ext cx="2962275" cy="1877650"/>
                          </a:xfrm>
                          <a:prstGeom prst="rect">
                            <a:avLst/>
                          </a:prstGeom>
                        </pic:spPr>
                      </pic:pic>
                      <wps:wsp>
                        <wps:cNvPr id="11" name="Text Box 11"/>
                        <wps:cNvSpPr txBox="1"/>
                        <wps:spPr>
                          <a:xfrm>
                            <a:off x="0" y="0"/>
                            <a:ext cx="457200" cy="409574"/>
                          </a:xfrm>
                          <a:prstGeom prst="rect">
                            <a:avLst/>
                          </a:prstGeom>
                          <a:solidFill>
                            <a:srgbClr val="FFFFFF">
                              <a:alpha val="58824"/>
                            </a:srgb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5A9312" w14:textId="77777777" w:rsidR="00FF732D" w:rsidRPr="00EC5D29" w:rsidRDefault="00FF732D" w:rsidP="00B36AD0">
                              <w:pPr>
                                <w:rPr>
                                  <w:b/>
                                  <w:sz w:val="36"/>
                                </w:rPr>
                              </w:pPr>
                              <w:r w:rsidRPr="00EC5D29">
                                <w:rPr>
                                  <w:b/>
                                  <w:sz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1"/>
                        <wps:cNvSpPr txBox="1"/>
                        <wps:spPr>
                          <a:xfrm>
                            <a:off x="2981325" y="0"/>
                            <a:ext cx="457200" cy="408940"/>
                          </a:xfrm>
                          <a:prstGeom prst="rect">
                            <a:avLst/>
                          </a:prstGeom>
                          <a:solidFill>
                            <a:srgbClr val="FFFFFF">
                              <a:alpha val="58824"/>
                            </a:srgb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076A1E" w14:textId="77777777" w:rsidR="00FF732D" w:rsidRPr="00EC5D29" w:rsidRDefault="00FF732D" w:rsidP="00B36AD0">
                              <w:pPr>
                                <w:rPr>
                                  <w:b/>
                                  <w:sz w:val="36"/>
                                </w:rPr>
                              </w:pPr>
                              <w:r w:rsidRPr="00EC5D29">
                                <w:rPr>
                                  <w:b/>
                                  <w:sz w:val="36"/>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 Box 11"/>
                        <wps:cNvSpPr txBox="1"/>
                        <wps:spPr>
                          <a:xfrm>
                            <a:off x="0" y="1959315"/>
                            <a:ext cx="457200" cy="408940"/>
                          </a:xfrm>
                          <a:prstGeom prst="rect">
                            <a:avLst/>
                          </a:prstGeom>
                          <a:solidFill>
                            <a:srgbClr val="FFFFFF">
                              <a:alpha val="58824"/>
                            </a:srgb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3E85FB" w14:textId="77777777" w:rsidR="00FF732D" w:rsidRPr="00EC5D29" w:rsidRDefault="00FF732D" w:rsidP="00B36AD0">
                              <w:pPr>
                                <w:rPr>
                                  <w:b/>
                                  <w:sz w:val="36"/>
                                </w:rPr>
                              </w:pPr>
                              <w:r w:rsidRPr="00EC5D29">
                                <w:rPr>
                                  <w:b/>
                                  <w:sz w:val="36"/>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Text Box 11"/>
                        <wps:cNvSpPr txBox="1"/>
                        <wps:spPr>
                          <a:xfrm>
                            <a:off x="2981325" y="1949790"/>
                            <a:ext cx="457200" cy="408940"/>
                          </a:xfrm>
                          <a:prstGeom prst="rect">
                            <a:avLst/>
                          </a:prstGeom>
                          <a:solidFill>
                            <a:srgbClr val="FFFFFF">
                              <a:alpha val="58824"/>
                            </a:srgb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4040C1" w14:textId="77777777" w:rsidR="00FF732D" w:rsidRPr="00EC5D29" w:rsidRDefault="00FF732D" w:rsidP="00B36AD0">
                              <w:pPr>
                                <w:rPr>
                                  <w:b/>
                                  <w:sz w:val="36"/>
                                </w:rPr>
                              </w:pPr>
                              <w:r w:rsidRPr="00EC5D29">
                                <w:rPr>
                                  <w:b/>
                                  <w:sz w:val="36"/>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F522204" id="Canvas 5" o:spid="_x0000_s1028" editas="canvas" style="width:468pt;height:302.25pt;mso-position-horizontal-relative:char;mso-position-vertical-relative:line" coordsize="59436,38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9436;height:38385;visibility:visible;mso-wrap-style:square" stroked="t" strokecolor="black [3213]">
                  <v:fill o:detectmouseclick="t"/>
                  <v:path o:connecttype="none"/>
                </v:shape>
                <v:shape id="Picture 6" o:spid="_x0000_s1030" type="#_x0000_t75" style="position:absolute;left:29813;width:29623;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">
                  <v:imagedata r:id="rId28" o:title=""/>
                </v:shape>
                <v:shape id="Picture 7" o:spid="_x0000_s1031" type="#_x0000_t75" style="position:absolute;left:95;width:29718;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">
                  <v:imagedata r:id="rId29" o:title=""/>
                </v:shape>
                <v:shape id="Picture 9" o:spid="_x0000_s1032" type="#_x0000_t75" style="position:absolute;left:95;top:19488;width:29718;height:18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">
                  <v:imagedata r:id="rId30" o:title=""/>
                </v:shape>
                <v:shape id="Picture 10" o:spid="_x0000_s1033" type="#_x0000_t75" style="position:absolute;left:29813;top:19609;width:29623;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">
                  <v:imagedata r:id="rId31" o:title=""/>
                </v:shape>
                <v:shape id="Text Box 11" o:spid="_x0000_s1034" type="#_x0000_t202" style="position:absolute;width:4572;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" stroked="f" strokeweight=".5pt">
                  <v:fill opacity="38550f"/>
                  <v:textbox>
                    <w:txbxContent>
                      <w:p w14:paraId="795A9312" w14:textId="77777777" w:rsidR="00FF732D" w:rsidRPr="00EC5D29" w:rsidRDefault="00FF732D" w:rsidP="00B36AD0">
                        <w:pPr>
                          <w:rPr>
                            <w:b/>
                            <w:sz w:val="36"/>
                          </w:rPr>
                        </w:pPr>
                        <w:r w:rsidRPr="00EC5D29">
                          <w:rPr>
                            <w:b/>
                            <w:sz w:val="36"/>
                          </w:rPr>
                          <w:t>A.</w:t>
                        </w:r>
                      </w:p>
                    </w:txbxContent>
                  </v:textbox>
                </v:shape>
                <v:shape id="Text Box 11" o:spid="_x0000_s1035" type="#_x0000_t202" style="position:absolute;left:29813;width:4572;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" stroked="f" strokeweight=".5pt">
                  <v:fill opacity="38550f"/>
                  <v:textbox>
                    <w:txbxContent>
                      <w:p w14:paraId="17076A1E" w14:textId="77777777" w:rsidR="00FF732D" w:rsidRPr="00EC5D29" w:rsidRDefault="00FF732D" w:rsidP="00B36AD0">
                        <w:pPr>
                          <w:rPr>
                            <w:b/>
                            <w:sz w:val="36"/>
                          </w:rPr>
                        </w:pPr>
                        <w:r w:rsidRPr="00EC5D29">
                          <w:rPr>
                            <w:b/>
                            <w:sz w:val="36"/>
                          </w:rPr>
                          <w:t>B.</w:t>
                        </w:r>
                      </w:p>
                    </w:txbxContent>
                  </v:textbox>
                </v:shape>
                <v:shape id="Text Box 11" o:spid="_x0000_s1036" type="#_x0000_t202" style="position:absolute;top:19593;width:4572;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" stroked="f" strokeweight=".5pt">
                  <v:fill opacity="38550f"/>
                  <v:textbox>
                    <w:txbxContent>
                      <w:p w14:paraId="263E85FB" w14:textId="77777777" w:rsidR="00FF732D" w:rsidRPr="00EC5D29" w:rsidRDefault="00FF732D" w:rsidP="00B36AD0">
                        <w:pPr>
                          <w:rPr>
                            <w:b/>
                            <w:sz w:val="36"/>
                          </w:rPr>
                        </w:pPr>
                        <w:r w:rsidRPr="00EC5D29">
                          <w:rPr>
                            <w:b/>
                            <w:sz w:val="36"/>
                          </w:rPr>
                          <w:t>C.</w:t>
                        </w:r>
                      </w:p>
                    </w:txbxContent>
                  </v:textbox>
                </v:shape>
                <v:shape id="Text Box 11" o:spid="_x0000_s1037" type="#_x0000_t202" style="position:absolute;left:29813;top:19497;width:4572;height:4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" stroked="f" strokeweight=".5pt">
                  <v:fill opacity="38550f"/>
                  <v:textbox>
                    <w:txbxContent>
                      <w:p w14:paraId="644040C1" w14:textId="77777777" w:rsidR="00FF732D" w:rsidRPr="00EC5D29" w:rsidRDefault="00FF732D" w:rsidP="00B36AD0">
                        <w:pPr>
                          <w:rPr>
                            <w:b/>
                            <w:sz w:val="36"/>
                          </w:rPr>
                        </w:pPr>
                        <w:r w:rsidRPr="00EC5D29">
                          <w:rPr>
                            <w:b/>
                            <w:sz w:val="36"/>
                          </w:rPr>
                          <w:t>D.</w:t>
                        </w:r>
                      </w:p>
                    </w:txbxContent>
                  </v:textbox>
                </v:shape>
                <w10:anchorlock/>
              </v:group>
            </w:pict>
          </mc:Fallback>
        </mc:AlternateContent>
      </w:r>
    </w:p>
    <w:p w14:paraId="3DC379EC" w14:textId="6996981B" w:rsidR="005D62EA" w:rsidRPr="00955DAE" w:rsidRDefault="00544B61" w:rsidP="005D62EA">
      <w:pPr>
        <w:pStyle w:val="Caption"/>
        <w:rPr>
          <w:vanish/>
          <w:specVanish/>
        </w:rPr>
      </w:pPr>
      <w:bookmarkStart w:id="19" w:name="_Toc72965745"/>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1</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C452CA" w:rsidRPr="00955DAE">
        <w:t>8</w:t>
      </w:r>
      <w:r w:rsidR="008017C1">
        <w:fldChar w:fldCharType="end"/>
      </w:r>
      <w:r w:rsidRPr="00955DAE">
        <w:t xml:space="preserve"> Example </w:t>
      </w:r>
      <w:r w:rsidR="00FF732D" w:rsidRPr="00955DAE">
        <w:t>Public</w:t>
      </w:r>
      <w:r w:rsidRPr="00955DAE">
        <w:t xml:space="preserve"> Transit Systems</w:t>
      </w:r>
      <w:r w:rsidR="005D62EA" w:rsidRPr="00955DAE">
        <w:t>.</w:t>
      </w:r>
      <w:bookmarkEnd w:id="19"/>
    </w:p>
    <w:p w14:paraId="5F0B17E6" w14:textId="3926E516" w:rsidR="005D62EA" w:rsidRPr="00955DAE" w:rsidRDefault="005D62EA" w:rsidP="005D62EA">
      <w:pPr>
        <w:pStyle w:val="Caption"/>
        <w:rPr>
          <w:vanish/>
          <w:specVanish/>
        </w:rPr>
      </w:pPr>
      <w:r w:rsidRPr="00955DAE">
        <w:t xml:space="preserve"> A: </w:t>
      </w:r>
      <w:r w:rsidR="008C0172" w:rsidRPr="00955DAE">
        <w:t>High-Capacity</w:t>
      </w:r>
      <w:r w:rsidRPr="00955DAE">
        <w:t xml:space="preserve"> Metro train in Moscow (Russia). B: Modern Tram in Budapest (Hungary). C: BRT running on exclusive lanes in Curitiba (Brazil) showing Metro-like turnstiles, D: One of 20,000 Privately owned Minibuses called Matatus that form the Backbone of Nairobi’s (Kenya) </w:t>
      </w:r>
      <w:r w:rsidR="00FF732D" w:rsidRPr="00955DAE">
        <w:t>Public</w:t>
      </w:r>
      <w:r w:rsidRPr="00955DAE">
        <w:t xml:space="preserve"> Transit System. Source: www.Wikipedia.com</w:t>
      </w:r>
    </w:p>
    <w:p w14:paraId="110DF6A5" w14:textId="02348F96" w:rsidR="005D62EA" w:rsidRPr="00955DAE" w:rsidRDefault="005D62EA" w:rsidP="005D62EA">
      <w:r w:rsidRPr="00955DAE">
        <w:t xml:space="preserve"> </w:t>
      </w:r>
    </w:p>
    <w:p w14:paraId="500E1B02" w14:textId="5819F7B7" w:rsidR="00C93266" w:rsidRPr="00955DAE" w:rsidRDefault="00D32A53" w:rsidP="00D32A53">
      <w:pPr>
        <w:pStyle w:val="Heading3"/>
      </w:pPr>
      <w:bookmarkStart w:id="20" w:name="_Toc72966189"/>
      <w:r w:rsidRPr="00955DAE">
        <w:t>Public Transit and Climate Change</w:t>
      </w:r>
      <w:bookmarkEnd w:id="20"/>
    </w:p>
    <w:p w14:paraId="7740FFBE" w14:textId="2C6FF476" w:rsidR="00D32A53" w:rsidRPr="00955DAE" w:rsidRDefault="00AC3FF6" w:rsidP="00AC3FF6">
      <w:r w:rsidRPr="00955DAE">
        <w:t xml:space="preserve">Public transit is a climate solution </w:t>
      </w:r>
      <w:r w:rsidRPr="00955DAE">
        <w:fldChar w:fldCharType="begin"/>
      </w:r>
      <w:r w:rsidR="00100F3B" w:rsidRPr="00955DAE">
        <w:instrText xml:space="preserve"> ADDIN ZOTERO_ITEM CSL_CITATION {"citationID":"cJ4MAUwg","properties":{"formattedCitation":"(NASEM, 2021)","plainCitation":"(NASEM, 2021)","noteIndex":0},"citationItems":[{"id":18507,"uris":["http://zotero.org/groups/2241942/items/FIWZKDVI"],"uri":["http://zotero.org/groups/2241942/items/FIWZKDVI"],"itemData":{"id":18507,"type":"webpage","title":"An Update on Public Transportation's Impacts on Greenhouse Gas Emissions | The National Academies Press","URL":"https://www.nap.edu/download/26103#","author":[{"family":"NASEM","given":""}],"accessed":{"date-parts":[["2021",5,12]]},"issued":{"date-parts":[["2021"]]}}}],"schema":"https://github.com/citation-style-language/schema/raw/master/csl-citation.json"} </w:instrText>
      </w:r>
      <w:r w:rsidRPr="00955DAE">
        <w:fldChar w:fldCharType="separate"/>
      </w:r>
      <w:r w:rsidRPr="00955DAE">
        <w:rPr>
          <w:rFonts w:cs="Times New Roman"/>
        </w:rPr>
        <w:t>(NASEM, 2021)</w:t>
      </w:r>
      <w:r w:rsidRPr="00955DAE">
        <w:fldChar w:fldCharType="end"/>
      </w:r>
      <w:r w:rsidR="00B47171" w:rsidRPr="00955DAE">
        <w:t xml:space="preserve">, as a result of the </w:t>
      </w:r>
      <w:r w:rsidRPr="00955DAE">
        <w:t xml:space="preserve">GHG savings </w:t>
      </w:r>
      <w:r w:rsidR="00B47171" w:rsidRPr="00955DAE">
        <w:t xml:space="preserve">that </w:t>
      </w:r>
      <w:r w:rsidRPr="00955DAE">
        <w:t xml:space="preserve">come from both transportation and land use efficiency. Transportation efficiency is the emissions reduced by passengers using public transit instead of personal vehicles. </w:t>
      </w:r>
      <w:r w:rsidR="00D52A66" w:rsidRPr="00955DAE">
        <w:t xml:space="preserve">Other benefits include less energy use and improved air quality. </w:t>
      </w:r>
      <w:r w:rsidRPr="00955DAE">
        <w:t xml:space="preserve">The benefits to society that come from having public transit available are land use efficiencies such as shorter and fewer personal vehicle trips and more walking and bicycle trips. </w:t>
      </w:r>
    </w:p>
    <w:p w14:paraId="15C879DE" w14:textId="6FACE2DC" w:rsidR="004E7EF4" w:rsidRPr="00955DAE" w:rsidRDefault="000C040A" w:rsidP="004E7EF4">
      <w:pPr>
        <w:pStyle w:val="Heading2"/>
      </w:pPr>
      <w:bookmarkStart w:id="21" w:name="_Toc72966190"/>
      <w:r w:rsidRPr="00955DAE">
        <w:t>Adoption Path</w:t>
      </w:r>
      <w:bookmarkEnd w:id="21"/>
    </w:p>
    <w:p w14:paraId="126B82D7" w14:textId="77777777" w:rsidR="00D161BC" w:rsidRPr="00955DAE" w:rsidRDefault="00D161BC" w:rsidP="00D161BC">
      <w:pPr>
        <w:pStyle w:val="Heading3"/>
      </w:pPr>
      <w:bookmarkStart w:id="22" w:name="_Toc72966191"/>
      <w:r w:rsidRPr="00955DAE">
        <w:t>Current Adoption</w:t>
      </w:r>
      <w:bookmarkEnd w:id="22"/>
    </w:p>
    <w:p w14:paraId="02DB75E4" w14:textId="4D6A3976" w:rsidR="00C957DC" w:rsidRPr="00955DAE" w:rsidRDefault="00D161BC" w:rsidP="00D161BC">
      <w:r w:rsidRPr="00955DAE">
        <w:t xml:space="preserve">The current modal share of public transit is the percentage of urban pkm done through public transit. </w:t>
      </w:r>
      <w:r w:rsidR="007D5852" w:rsidRPr="00955DAE">
        <w:t xml:space="preserve">Adoption projections are gathered from as many credible sources as possible. Sources include </w:t>
      </w:r>
      <w:r w:rsidR="00443481" w:rsidRPr="00955DAE">
        <w:t>three</w:t>
      </w:r>
      <w:r w:rsidR="00383486" w:rsidRPr="00955DAE">
        <w:t xml:space="preserve"> </w:t>
      </w:r>
      <w:r w:rsidR="007D5852" w:rsidRPr="00955DAE">
        <w:t>highly renowned and respected institutions</w:t>
      </w:r>
      <w:r w:rsidR="00C957DC" w:rsidRPr="00955DAE">
        <w:t xml:space="preserve"> </w:t>
      </w:r>
      <w:r w:rsidR="007A5E57" w:rsidRPr="00955DAE">
        <w:t xml:space="preserve">ITF, </w:t>
      </w:r>
      <w:r w:rsidR="00443481" w:rsidRPr="00955DAE">
        <w:t xml:space="preserve">ITDP and </w:t>
      </w:r>
      <w:r w:rsidR="007A5E57" w:rsidRPr="00955DAE">
        <w:t xml:space="preserve">IEA </w:t>
      </w:r>
      <w:r w:rsidR="00C957DC" w:rsidRPr="00955DAE">
        <w:t>and are discussed below</w:t>
      </w:r>
      <w:r w:rsidR="007D5852" w:rsidRPr="00955DAE">
        <w:t>.</w:t>
      </w:r>
      <w:r w:rsidR="00C957DC" w:rsidRPr="00955DAE">
        <w:t xml:space="preserve"> </w:t>
      </w:r>
      <w:r w:rsidR="007D5852" w:rsidRPr="00955DAE">
        <w:t xml:space="preserve">The current adoption of </w:t>
      </w:r>
      <w:r w:rsidR="00383486" w:rsidRPr="00955DAE">
        <w:t>public transit</w:t>
      </w:r>
      <w:r w:rsidR="007D5852" w:rsidRPr="00955DAE">
        <w:t xml:space="preserve"> is estimated by calculating the average based on these sources. Current modal share can be seen in</w:t>
      </w:r>
      <w:r w:rsidR="00287A03" w:rsidRPr="00955DAE">
        <w:t xml:space="preserve"> </w:t>
      </w:r>
      <w:r w:rsidR="00287A03" w:rsidRPr="00955DAE">
        <w:fldChar w:fldCharType="begin"/>
      </w:r>
      <w:r w:rsidR="00287A03" w:rsidRPr="00955DAE">
        <w:instrText xml:space="preserve"> REF _Ref72355323 \h </w:instrText>
      </w:r>
      <w:r w:rsidR="00287A03" w:rsidRPr="00955DAE">
        <w:fldChar w:fldCharType="separate"/>
      </w:r>
      <w:r w:rsidR="00287A03" w:rsidRPr="00955DAE">
        <w:t xml:space="preserve">Table </w:t>
      </w:r>
      <w:r w:rsidR="00287A03" w:rsidRPr="00955DAE">
        <w:rPr>
          <w:cs/>
        </w:rPr>
        <w:t>‎</w:t>
      </w:r>
      <w:r w:rsidR="00287A03" w:rsidRPr="00955DAE">
        <w:t>1.1</w:t>
      </w:r>
      <w:r w:rsidR="00287A03" w:rsidRPr="00955DAE">
        <w:fldChar w:fldCharType="end"/>
      </w:r>
      <w:r w:rsidR="007D5852" w:rsidRPr="00955DAE">
        <w:t xml:space="preserve">. </w:t>
      </w:r>
    </w:p>
    <w:p w14:paraId="7BF2637D" w14:textId="6C1E9DD6" w:rsidR="00C957DC" w:rsidRPr="00955DAE" w:rsidRDefault="00C957DC" w:rsidP="00504F81">
      <w:r w:rsidRPr="00955DAE">
        <w:t xml:space="preserve">The International Transport Forum (ITF) reports mode share of urban passenger transport in its Outlook report that it publishes every other year. The ITF reports urban passenger mode share for rail, metro, light rail, bus, BRT, informal bus and taxibus which are summed to represent public transit. The ITF also provides mode share in three different scenarios. Public transit is expected to increase in all scenarios until </w:t>
      </w:r>
      <w:r w:rsidR="0088092E" w:rsidRPr="00955DAE">
        <w:t>around 2060</w:t>
      </w:r>
      <w:r w:rsidRPr="00955DAE">
        <w:t xml:space="preserve"> due to increases in wealth in low</w:t>
      </w:r>
      <w:r w:rsidR="00504F81" w:rsidRPr="00955DAE">
        <w:t>-</w:t>
      </w:r>
      <w:r w:rsidRPr="00955DAE">
        <w:t xml:space="preserve">income countries which leads to </w:t>
      </w:r>
      <w:r w:rsidR="00504F81" w:rsidRPr="00955DAE">
        <w:t xml:space="preserve">a decrease in informal bus and an increase in personal vehicles </w:t>
      </w:r>
      <w:r w:rsidR="00504F81" w:rsidRPr="00955DAE">
        <w:fldChar w:fldCharType="begin"/>
      </w:r>
      <w:r w:rsidR="00504F81" w:rsidRPr="00955DAE">
        <w:instrText xml:space="preserve"> ADDIN ZOTERO_ITEM CSL_CITATION {"citationID":"QIUWQaoV","properties":{"formattedCitation":"(ITF, 2021)","plainCitation":"(ITF, 2021)","noteIndex":0},"citationItems":[{"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schema":"https://github.com/citation-style-language/schema/raw/master/csl-citation.json"} </w:instrText>
      </w:r>
      <w:r w:rsidR="00504F81" w:rsidRPr="00955DAE">
        <w:fldChar w:fldCharType="separate"/>
      </w:r>
      <w:r w:rsidR="00504F81" w:rsidRPr="00955DAE">
        <w:rPr>
          <w:rFonts w:cs="Times New Roman"/>
          <w:sz w:val="22"/>
        </w:rPr>
        <w:t>(ITF, 2021)</w:t>
      </w:r>
      <w:r w:rsidR="00504F81" w:rsidRPr="00955DAE">
        <w:fldChar w:fldCharType="end"/>
      </w:r>
      <w:r w:rsidRPr="00955DAE">
        <w:t xml:space="preserve">. The ITF </w:t>
      </w:r>
      <w:r w:rsidR="0088092E" w:rsidRPr="00955DAE">
        <w:t>Outlook 2021 is</w:t>
      </w:r>
      <w:r w:rsidR="00504F81" w:rsidRPr="00955DAE">
        <w:t xml:space="preserve"> the only model and report that is available that takes the 2020 global pandemic into consideration</w:t>
      </w:r>
      <w:r w:rsidRPr="00955DAE">
        <w:t xml:space="preserve">. </w:t>
      </w:r>
    </w:p>
    <w:p w14:paraId="702116B4" w14:textId="0CE656C4" w:rsidR="00443481" w:rsidRPr="00955DAE" w:rsidRDefault="00443481" w:rsidP="00443481">
      <w:r w:rsidRPr="00955DAE">
        <w:t xml:space="preserve">The Institute for Transportation and Development Policy (ITDP), in cooperation with the University of California, Davis, produced a comprehensive global estimate of transportation mode shares and PKM through 2050. In ITDP’s estimate of a high-shift to sustainable transportation, </w:t>
      </w:r>
      <w:r w:rsidR="0000781A" w:rsidRPr="00955DAE">
        <w:t xml:space="preserve">the </w:t>
      </w:r>
      <w:r w:rsidRPr="00955DAE">
        <w:t>portion of urban PKM travelled</w:t>
      </w:r>
      <w:r w:rsidR="0000781A" w:rsidRPr="00955DAE">
        <w:t xml:space="preserve"> by public transit increases steadily </w:t>
      </w:r>
      <w:r w:rsidRPr="00955DAE">
        <w:fldChar w:fldCharType="begin"/>
      </w:r>
      <w:r w:rsidRPr="00955DAE">
        <w:instrText xml:space="preserve"> ADDIN ZOTERO_ITEM CSL_CITATION {"citationID":"Wz2z2SjO","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955DAE">
        <w:fldChar w:fldCharType="separate"/>
      </w:r>
      <w:r w:rsidRPr="00955DAE">
        <w:rPr>
          <w:rFonts w:cs="Times New Roman"/>
          <w:sz w:val="22"/>
        </w:rPr>
        <w:t>(UC Davis et al., 2015)</w:t>
      </w:r>
      <w:r w:rsidRPr="00955DAE">
        <w:fldChar w:fldCharType="end"/>
      </w:r>
      <w:r w:rsidRPr="00955DAE">
        <w:t xml:space="preserve">. </w:t>
      </w:r>
    </w:p>
    <w:p w14:paraId="39CC91BE" w14:textId="54B9A478" w:rsidR="0000781A" w:rsidRPr="00955DAE" w:rsidRDefault="0000781A" w:rsidP="00EF53A0">
      <w:r w:rsidRPr="00955DAE">
        <w:t>T</w:t>
      </w:r>
      <w:r w:rsidR="00D161BC" w:rsidRPr="00955DAE">
        <w:t xml:space="preserve">he share of urban pkm per mode </w:t>
      </w:r>
      <w:r w:rsidRPr="00955DAE">
        <w:t xml:space="preserve">is also estimated </w:t>
      </w:r>
      <w:r w:rsidR="00D161BC" w:rsidRPr="00955DAE">
        <w:t xml:space="preserve">based on data from IEA ETP16. ETP16 has information both on urban and non-urban pkm, so one then is able to calculate the percentage of each. IEA, through ETP16 provides </w:t>
      </w:r>
      <w:r w:rsidRPr="00955DAE">
        <w:t>three</w:t>
      </w:r>
      <w:r w:rsidR="00D161BC" w:rsidRPr="00955DAE">
        <w:t xml:space="preserve"> different estimations on current modal share, so </w:t>
      </w:r>
      <w:r w:rsidRPr="00955DAE">
        <w:t>all</w:t>
      </w:r>
      <w:r w:rsidR="00D161BC" w:rsidRPr="00955DAE">
        <w:t xml:space="preserve"> of them are included in the calculations</w:t>
      </w:r>
      <w:r w:rsidRPr="00955DAE">
        <w:t xml:space="preserve"> </w:t>
      </w:r>
      <w:r w:rsidRPr="00955DAE">
        <w:fldChar w:fldCharType="begin"/>
      </w:r>
      <w:r w:rsidR="007F5B1F" w:rsidRPr="00955DAE">
        <w:instrText xml:space="preserve"> ADDIN ZOTERO_ITEM CSL_CITATION {"citationID":"2dTZtQYy","properties":{"formattedCitation":"(IEA, 2016b)","plainCitation":"(IEA, 2016b)","noteIndex":0},"citationItems":[{"id":4174,"uris":["http://zotero.org/groups/277937/items/4Q5SQ7FE"],"uri":["http://zotero.org/groups/277937/items/4Q5SQ7FE"],"itemData":{"id":4174,"type":"article","title":"Results of IEA Mobility Model (MoMo) in ETP 2016","author":[{"literal":"IEA"}],"issued":{"date-parts":[["2016"]]}}}],"schema":"https://github.com/citation-style-language/schema/raw/master/csl-citation.json"} </w:instrText>
      </w:r>
      <w:r w:rsidRPr="00955DAE">
        <w:fldChar w:fldCharType="separate"/>
      </w:r>
      <w:r w:rsidR="007F5B1F" w:rsidRPr="00955DAE">
        <w:rPr>
          <w:rFonts w:cs="Times New Roman"/>
          <w:sz w:val="22"/>
        </w:rPr>
        <w:t>(IEA, 2016b)</w:t>
      </w:r>
      <w:r w:rsidRPr="00955DAE">
        <w:fldChar w:fldCharType="end"/>
      </w:r>
      <w:r w:rsidR="00D161BC" w:rsidRPr="00955DAE">
        <w:t xml:space="preserve">. </w:t>
      </w:r>
    </w:p>
    <w:p w14:paraId="41D6B455" w14:textId="77777777" w:rsidR="00502FB7" w:rsidRPr="00955DAE" w:rsidRDefault="00502FB7" w:rsidP="0000781A"/>
    <w:p w14:paraId="482C185A" w14:textId="427F7C53" w:rsidR="0000781A" w:rsidRPr="00955DAE" w:rsidRDefault="0000781A" w:rsidP="00502FB7">
      <w:pPr>
        <w:pStyle w:val="Caption"/>
        <w:jc w:val="left"/>
      </w:pPr>
      <w:bookmarkStart w:id="23" w:name="_Ref72355323"/>
      <w:bookmarkStart w:id="24" w:name="_Toc72965755"/>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1</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1</w:t>
      </w:r>
      <w:r w:rsidR="008017C1">
        <w:fldChar w:fldCharType="end"/>
      </w:r>
      <w:bookmarkEnd w:id="23"/>
      <w:r w:rsidRPr="00955DAE">
        <w:t xml:space="preserve"> Current Global Modal Share and Adoption of Public Transit in billion pkm</w:t>
      </w:r>
      <w:bookmarkEnd w:id="24"/>
    </w:p>
    <w:tbl>
      <w:tblPr>
        <w:tblStyle w:val="TableGrid"/>
        <w:tblW w:w="7306" w:type="dxa"/>
        <w:tblLook w:val="04A0" w:firstRow="1" w:lastRow="0" w:firstColumn="1" w:lastColumn="0" w:noHBand="0" w:noVBand="1"/>
      </w:tblPr>
      <w:tblGrid>
        <w:gridCol w:w="2814"/>
        <w:gridCol w:w="2415"/>
        <w:gridCol w:w="2077"/>
      </w:tblGrid>
      <w:tr w:rsidR="0000781A" w:rsidRPr="00955DAE" w14:paraId="6B01FAD5" w14:textId="77777777" w:rsidTr="000A12DD">
        <w:trPr>
          <w:cantSplit/>
          <w:trHeight w:val="594"/>
          <w:tblHeader/>
        </w:trPr>
        <w:tc>
          <w:tcPr>
            <w:tcW w:w="2814" w:type="dxa"/>
            <w:shd w:val="clear" w:color="auto" w:fill="4F81BD" w:themeFill="accent1"/>
          </w:tcPr>
          <w:p w14:paraId="003D6A62" w14:textId="77777777" w:rsidR="0000781A" w:rsidRPr="00955DAE" w:rsidRDefault="0000781A" w:rsidP="0000781A">
            <w:pPr>
              <w:rPr>
                <w:b/>
                <w:kern w:val="0"/>
                <w:sz w:val="22"/>
                <w:lang w:eastAsia="ja-JP"/>
              </w:rPr>
            </w:pPr>
          </w:p>
        </w:tc>
        <w:tc>
          <w:tcPr>
            <w:tcW w:w="2415" w:type="dxa"/>
            <w:shd w:val="clear" w:color="auto" w:fill="4F81BD" w:themeFill="accent1"/>
          </w:tcPr>
          <w:p w14:paraId="4F26DAE3" w14:textId="77777777" w:rsidR="0000781A" w:rsidRPr="00955DAE" w:rsidRDefault="0000781A" w:rsidP="0000781A">
            <w:pPr>
              <w:rPr>
                <w:b/>
                <w:color w:val="FFFFFF" w:themeColor="background1"/>
                <w:kern w:val="0"/>
                <w:sz w:val="22"/>
                <w:lang w:eastAsia="ja-JP"/>
              </w:rPr>
            </w:pPr>
            <w:r w:rsidRPr="00955DAE">
              <w:rPr>
                <w:b/>
                <w:color w:val="FFFFFF" w:themeColor="background1"/>
                <w:kern w:val="0"/>
                <w:sz w:val="22"/>
                <w:lang w:eastAsia="ja-JP"/>
              </w:rPr>
              <w:t>Percent (%)</w:t>
            </w:r>
          </w:p>
        </w:tc>
        <w:tc>
          <w:tcPr>
            <w:tcW w:w="2077" w:type="dxa"/>
            <w:shd w:val="clear" w:color="auto" w:fill="4F81BD" w:themeFill="accent1"/>
          </w:tcPr>
          <w:p w14:paraId="20A81388" w14:textId="77777777" w:rsidR="0000781A" w:rsidRPr="00955DAE" w:rsidRDefault="0000781A" w:rsidP="0000781A">
            <w:pPr>
              <w:rPr>
                <w:b/>
                <w:color w:val="FFFFFF" w:themeColor="background1"/>
                <w:kern w:val="0"/>
                <w:sz w:val="22"/>
                <w:lang w:eastAsia="ja-JP"/>
              </w:rPr>
            </w:pPr>
            <w:r w:rsidRPr="00955DAE">
              <w:rPr>
                <w:b/>
                <w:color w:val="FFFFFF" w:themeColor="background1"/>
                <w:kern w:val="0"/>
                <w:sz w:val="22"/>
                <w:lang w:eastAsia="ja-JP"/>
              </w:rPr>
              <w:t>Billion PKM</w:t>
            </w:r>
          </w:p>
        </w:tc>
      </w:tr>
      <w:tr w:rsidR="0000781A" w:rsidRPr="00955DAE" w14:paraId="09BF190B" w14:textId="77777777" w:rsidTr="000A12DD">
        <w:trPr>
          <w:trHeight w:val="334"/>
        </w:trPr>
        <w:tc>
          <w:tcPr>
            <w:tcW w:w="2814" w:type="dxa"/>
          </w:tcPr>
          <w:p w14:paraId="4600A095" w14:textId="24402ECC" w:rsidR="0000781A" w:rsidRPr="00955DAE" w:rsidRDefault="00287A03" w:rsidP="0000781A">
            <w:pPr>
              <w:rPr>
                <w:kern w:val="0"/>
                <w:sz w:val="22"/>
                <w:lang w:eastAsia="ja-JP"/>
              </w:rPr>
            </w:pPr>
            <w:r w:rsidRPr="00955DAE">
              <w:rPr>
                <w:kern w:val="0"/>
                <w:sz w:val="22"/>
                <w:lang w:eastAsia="ja-JP"/>
              </w:rPr>
              <w:t xml:space="preserve">Global </w:t>
            </w:r>
            <w:r w:rsidR="0000781A" w:rsidRPr="00955DAE">
              <w:rPr>
                <w:kern w:val="0"/>
                <w:sz w:val="22"/>
                <w:lang w:eastAsia="ja-JP"/>
              </w:rPr>
              <w:t xml:space="preserve">Current Adoption </w:t>
            </w:r>
          </w:p>
        </w:tc>
        <w:tc>
          <w:tcPr>
            <w:tcW w:w="2415" w:type="dxa"/>
          </w:tcPr>
          <w:p w14:paraId="211D60DA" w14:textId="63831B2B" w:rsidR="0000781A" w:rsidRPr="00955DAE" w:rsidRDefault="00502FB7" w:rsidP="0000781A">
            <w:pPr>
              <w:rPr>
                <w:kern w:val="0"/>
                <w:sz w:val="22"/>
                <w:lang w:eastAsia="ja-JP"/>
              </w:rPr>
            </w:pPr>
            <w:r w:rsidRPr="00955DAE">
              <w:rPr>
                <w:kern w:val="0"/>
                <w:sz w:val="22"/>
                <w:lang w:eastAsia="ja-JP"/>
              </w:rPr>
              <w:t>29.9</w:t>
            </w:r>
            <w:r w:rsidR="0000781A" w:rsidRPr="00955DAE">
              <w:rPr>
                <w:kern w:val="0"/>
                <w:sz w:val="22"/>
                <w:lang w:eastAsia="ja-JP"/>
              </w:rPr>
              <w:t>%</w:t>
            </w:r>
          </w:p>
        </w:tc>
        <w:tc>
          <w:tcPr>
            <w:tcW w:w="2077" w:type="dxa"/>
          </w:tcPr>
          <w:p w14:paraId="7F19542C" w14:textId="70A303B5" w:rsidR="0000781A" w:rsidRPr="00955DAE" w:rsidRDefault="00502FB7" w:rsidP="0000781A">
            <w:pPr>
              <w:rPr>
                <w:kern w:val="0"/>
                <w:sz w:val="22"/>
                <w:lang w:eastAsia="ja-JP"/>
              </w:rPr>
            </w:pPr>
            <w:r w:rsidRPr="00955DAE">
              <w:rPr>
                <w:kern w:val="0"/>
                <w:sz w:val="22"/>
                <w:lang w:eastAsia="ja-JP"/>
              </w:rPr>
              <w:t>9,673.0</w:t>
            </w:r>
          </w:p>
        </w:tc>
      </w:tr>
      <w:tr w:rsidR="00287A03" w:rsidRPr="00955DAE" w14:paraId="1CDF2280" w14:textId="77777777" w:rsidTr="000A12DD">
        <w:trPr>
          <w:trHeight w:val="334"/>
        </w:trPr>
        <w:tc>
          <w:tcPr>
            <w:tcW w:w="2814" w:type="dxa"/>
          </w:tcPr>
          <w:p w14:paraId="1EC3D7EB" w14:textId="6A410ACB" w:rsidR="00287A03" w:rsidRPr="00955DAE" w:rsidRDefault="00287A03" w:rsidP="00287A03">
            <w:r w:rsidRPr="00955DAE">
              <w:rPr>
                <w:kern w:val="0"/>
                <w:sz w:val="22"/>
                <w:lang w:eastAsia="ja-JP"/>
              </w:rPr>
              <w:t>OECD 90</w:t>
            </w:r>
          </w:p>
        </w:tc>
        <w:tc>
          <w:tcPr>
            <w:tcW w:w="2415" w:type="dxa"/>
          </w:tcPr>
          <w:p w14:paraId="5A3F198D" w14:textId="7A3FC892" w:rsidR="00287A03" w:rsidRPr="00955DAE" w:rsidRDefault="00287A03" w:rsidP="00287A03">
            <w:r w:rsidRPr="00955DAE">
              <w:rPr>
                <w:kern w:val="0"/>
                <w:sz w:val="22"/>
                <w:lang w:eastAsia="ja-JP"/>
              </w:rPr>
              <w:t>21.6%</w:t>
            </w:r>
          </w:p>
        </w:tc>
        <w:tc>
          <w:tcPr>
            <w:tcW w:w="2077" w:type="dxa"/>
          </w:tcPr>
          <w:p w14:paraId="41C4257E" w14:textId="15565F09" w:rsidR="00287A03" w:rsidRPr="00955DAE" w:rsidRDefault="00050616" w:rsidP="00287A03">
            <w:r w:rsidRPr="00955DAE">
              <w:t>1,033.2</w:t>
            </w:r>
          </w:p>
        </w:tc>
      </w:tr>
      <w:tr w:rsidR="00287A03" w:rsidRPr="00955DAE" w14:paraId="788B68F1" w14:textId="77777777" w:rsidTr="000A12DD">
        <w:trPr>
          <w:trHeight w:val="334"/>
        </w:trPr>
        <w:tc>
          <w:tcPr>
            <w:tcW w:w="2814" w:type="dxa"/>
          </w:tcPr>
          <w:p w14:paraId="18C95323" w14:textId="5C480F39" w:rsidR="00287A03" w:rsidRPr="00955DAE" w:rsidRDefault="00287A03" w:rsidP="00287A03">
            <w:r w:rsidRPr="00955DAE">
              <w:rPr>
                <w:kern w:val="0"/>
                <w:sz w:val="22"/>
                <w:lang w:eastAsia="ja-JP"/>
              </w:rPr>
              <w:t>Eastern Europe</w:t>
            </w:r>
          </w:p>
        </w:tc>
        <w:tc>
          <w:tcPr>
            <w:tcW w:w="2415" w:type="dxa"/>
          </w:tcPr>
          <w:p w14:paraId="7E8725DA" w14:textId="7BFE7CCD" w:rsidR="00287A03" w:rsidRPr="00955DAE" w:rsidRDefault="00287A03" w:rsidP="00287A03">
            <w:r w:rsidRPr="00955DAE">
              <w:rPr>
                <w:kern w:val="0"/>
                <w:sz w:val="22"/>
                <w:lang w:eastAsia="ja-JP"/>
              </w:rPr>
              <w:t>74.2%</w:t>
            </w:r>
          </w:p>
        </w:tc>
        <w:tc>
          <w:tcPr>
            <w:tcW w:w="2077" w:type="dxa"/>
          </w:tcPr>
          <w:p w14:paraId="21C4089E" w14:textId="446FF44D" w:rsidR="00287A03" w:rsidRPr="00955DAE" w:rsidRDefault="00050616" w:rsidP="00287A03">
            <w:r w:rsidRPr="00955DAE">
              <w:t>480.6</w:t>
            </w:r>
          </w:p>
        </w:tc>
      </w:tr>
      <w:tr w:rsidR="00287A03" w:rsidRPr="00955DAE" w14:paraId="070F62DF" w14:textId="77777777" w:rsidTr="000A12DD">
        <w:trPr>
          <w:trHeight w:val="334"/>
        </w:trPr>
        <w:tc>
          <w:tcPr>
            <w:tcW w:w="2814" w:type="dxa"/>
          </w:tcPr>
          <w:p w14:paraId="3544FF81" w14:textId="537CD2C0" w:rsidR="00287A03" w:rsidRPr="00955DAE" w:rsidRDefault="00287A03" w:rsidP="00287A03">
            <w:r w:rsidRPr="00955DAE">
              <w:rPr>
                <w:kern w:val="0"/>
                <w:sz w:val="22"/>
                <w:lang w:eastAsia="ja-JP"/>
              </w:rPr>
              <w:t>Asia (Sans Japan)</w:t>
            </w:r>
          </w:p>
        </w:tc>
        <w:tc>
          <w:tcPr>
            <w:tcW w:w="2415" w:type="dxa"/>
          </w:tcPr>
          <w:p w14:paraId="330AC856" w14:textId="6D06B6BC" w:rsidR="00287A03" w:rsidRPr="00955DAE" w:rsidRDefault="00287A03" w:rsidP="00287A03">
            <w:r w:rsidRPr="00955DAE">
              <w:rPr>
                <w:kern w:val="0"/>
                <w:sz w:val="22"/>
                <w:lang w:eastAsia="ja-JP"/>
              </w:rPr>
              <w:t>56.4%</w:t>
            </w:r>
          </w:p>
        </w:tc>
        <w:tc>
          <w:tcPr>
            <w:tcW w:w="2077" w:type="dxa"/>
          </w:tcPr>
          <w:p w14:paraId="3FB4683B" w14:textId="10DA026F" w:rsidR="00287A03" w:rsidRPr="00955DAE" w:rsidRDefault="00050616" w:rsidP="00287A03">
            <w:r w:rsidRPr="00955DAE">
              <w:t>3,018.6</w:t>
            </w:r>
          </w:p>
        </w:tc>
      </w:tr>
      <w:tr w:rsidR="00287A03" w:rsidRPr="00955DAE" w14:paraId="3BA5EF84" w14:textId="77777777" w:rsidTr="000A12DD">
        <w:trPr>
          <w:trHeight w:val="334"/>
        </w:trPr>
        <w:tc>
          <w:tcPr>
            <w:tcW w:w="2814" w:type="dxa"/>
          </w:tcPr>
          <w:p w14:paraId="7450CAC4" w14:textId="76ADEFCE" w:rsidR="00287A03" w:rsidRPr="00955DAE" w:rsidRDefault="00287A03" w:rsidP="00287A03">
            <w:r w:rsidRPr="00955DAE">
              <w:rPr>
                <w:kern w:val="0"/>
                <w:sz w:val="22"/>
                <w:lang w:eastAsia="ja-JP"/>
              </w:rPr>
              <w:t>Middle East and Africa</w:t>
            </w:r>
          </w:p>
        </w:tc>
        <w:tc>
          <w:tcPr>
            <w:tcW w:w="2415" w:type="dxa"/>
          </w:tcPr>
          <w:p w14:paraId="5A7FC586" w14:textId="359D4AA6" w:rsidR="00287A03" w:rsidRPr="00955DAE" w:rsidRDefault="00287A03" w:rsidP="00287A03">
            <w:r w:rsidRPr="00955DAE">
              <w:rPr>
                <w:kern w:val="0"/>
                <w:sz w:val="22"/>
                <w:lang w:eastAsia="ja-JP"/>
              </w:rPr>
              <w:t>86.0%</w:t>
            </w:r>
          </w:p>
        </w:tc>
        <w:tc>
          <w:tcPr>
            <w:tcW w:w="2077" w:type="dxa"/>
          </w:tcPr>
          <w:p w14:paraId="72C99D56" w14:textId="567CF6DD" w:rsidR="00287A03" w:rsidRPr="00955DAE" w:rsidRDefault="00050616" w:rsidP="00287A03">
            <w:r w:rsidRPr="00955DAE">
              <w:t>1,338.7</w:t>
            </w:r>
          </w:p>
        </w:tc>
      </w:tr>
      <w:tr w:rsidR="00287A03" w:rsidRPr="00955DAE" w14:paraId="7652C2CE" w14:textId="77777777" w:rsidTr="000A12DD">
        <w:trPr>
          <w:trHeight w:val="334"/>
        </w:trPr>
        <w:tc>
          <w:tcPr>
            <w:tcW w:w="2814" w:type="dxa"/>
          </w:tcPr>
          <w:p w14:paraId="1BEEB3F9" w14:textId="09D5ACCC" w:rsidR="00287A03" w:rsidRPr="00955DAE" w:rsidRDefault="00287A03" w:rsidP="00287A03">
            <w:r w:rsidRPr="00955DAE">
              <w:rPr>
                <w:kern w:val="0"/>
                <w:sz w:val="22"/>
                <w:lang w:eastAsia="ja-JP"/>
              </w:rPr>
              <w:t>Latin America</w:t>
            </w:r>
          </w:p>
        </w:tc>
        <w:tc>
          <w:tcPr>
            <w:tcW w:w="2415" w:type="dxa"/>
          </w:tcPr>
          <w:p w14:paraId="2F7B2994" w14:textId="6E45A1FC" w:rsidR="00287A03" w:rsidRPr="00955DAE" w:rsidRDefault="00287A03" w:rsidP="00287A03">
            <w:r w:rsidRPr="00955DAE">
              <w:rPr>
                <w:kern w:val="0"/>
                <w:sz w:val="22"/>
                <w:lang w:eastAsia="ja-JP"/>
              </w:rPr>
              <w:t>47.1%</w:t>
            </w:r>
          </w:p>
        </w:tc>
        <w:tc>
          <w:tcPr>
            <w:tcW w:w="2077" w:type="dxa"/>
          </w:tcPr>
          <w:p w14:paraId="22F6EF9B" w14:textId="2196A682" w:rsidR="00287A03" w:rsidRPr="00955DAE" w:rsidRDefault="00050616" w:rsidP="00287A03">
            <w:r w:rsidRPr="00955DAE">
              <w:t>695.8</w:t>
            </w:r>
          </w:p>
        </w:tc>
      </w:tr>
    </w:tbl>
    <w:p w14:paraId="13AE986E" w14:textId="6A50DDD1" w:rsidR="00D161BC" w:rsidRPr="00955DAE" w:rsidRDefault="00D161BC" w:rsidP="00D161BC"/>
    <w:p w14:paraId="2C1A680A" w14:textId="77777777" w:rsidR="00D161BC" w:rsidRPr="00955DAE" w:rsidRDefault="00D161BC" w:rsidP="00D161BC">
      <w:pPr>
        <w:pStyle w:val="Heading3"/>
      </w:pPr>
      <w:bookmarkStart w:id="25" w:name="_Toc72966192"/>
      <w:r w:rsidRPr="00955DAE">
        <w:t>Trends to Accelerate Adoption</w:t>
      </w:r>
      <w:bookmarkEnd w:id="25"/>
    </w:p>
    <w:p w14:paraId="25C87D43" w14:textId="119ABC64" w:rsidR="00084DA4" w:rsidRPr="00955DAE" w:rsidRDefault="00084DA4" w:rsidP="00D00D16">
      <w:pPr>
        <w:pStyle w:val="Heading4"/>
        <w:numPr>
          <w:ilvl w:val="3"/>
          <w:numId w:val="21"/>
        </w:numPr>
      </w:pPr>
      <w:r w:rsidRPr="00955DAE">
        <w:t>New Modes</w:t>
      </w:r>
    </w:p>
    <w:p w14:paraId="0F874ABE" w14:textId="434AE734" w:rsidR="00084DA4" w:rsidRPr="00955DAE" w:rsidRDefault="00084DA4" w:rsidP="00447E00">
      <w:r w:rsidRPr="00955DAE">
        <w:rPr>
          <w:bCs/>
        </w:rPr>
        <w:t xml:space="preserve">The new transport modes and alternatives, such as demand responsive buses and transport network companies (TNC) </w:t>
      </w:r>
      <w:r w:rsidR="0018227C" w:rsidRPr="00955DAE">
        <w:rPr>
          <w:bCs/>
        </w:rPr>
        <w:t>can</w:t>
      </w:r>
      <w:r w:rsidRPr="00955DAE">
        <w:rPr>
          <w:bCs/>
        </w:rPr>
        <w:t xml:space="preserve"> help </w:t>
      </w:r>
      <w:r w:rsidR="00B47171" w:rsidRPr="00955DAE">
        <w:rPr>
          <w:bCs/>
        </w:rPr>
        <w:t>spur more</w:t>
      </w:r>
      <w:r w:rsidRPr="00955DAE">
        <w:rPr>
          <w:bCs/>
        </w:rPr>
        <w:t xml:space="preserve"> adoption. These modes, by providing a comfortable and reliable alternative to private car, decrease the benefit of owning a private vehicle</w:t>
      </w:r>
      <w:r w:rsidR="00CC6B51" w:rsidRPr="00955DAE">
        <w:rPr>
          <w:bCs/>
        </w:rPr>
        <w:t xml:space="preserve"> </w:t>
      </w:r>
      <w:r w:rsidR="00CC6B51" w:rsidRPr="00955DAE">
        <w:rPr>
          <w:bCs/>
        </w:rPr>
        <w:fldChar w:fldCharType="begin"/>
      </w:r>
      <w:r w:rsidR="00CC6B51" w:rsidRPr="00955DAE">
        <w:rPr>
          <w:bCs/>
        </w:rPr>
        <w:instrText xml:space="preserve"> ADDIN ZOTERO_ITEM CSL_CITATION {"citationID":"wUNUv22Z","properties":{"formattedCitation":"(Erhardt et al., 2021)","plainCitation":"(Erhardt et al., 2021)","noteIndex":0},"citationItems":[{"id":18524,"uris":["http://zotero.org/groups/2241942/items/TX2F629Z"],"uri":["http://zotero.org/groups/2241942/items/TX2F629Z"],"itemData":{"id":18524,"type":"article-journal","abstract":"Transportation network companies (TNCs), such as Uber and Lyft, have been hypothesized to both complement and compete with public transit. Existing research on the topic is limited by a lack of detailed data on the timing and location of TNC trips. This study overcomes that limitation by using data scraped from the Application Programming Interfaces of two TNCs, combined with Automated Passenger Count data on transit use and other supporting data. Using a panel data model of the change in bus ridership in San Francisco between 2010 and 2015, and confirming the result with a separate time-series model, we find that TNCs are responsible for a net ridership decline of about 10%, offsetting net gains from other factors such as service increases and population growth. We do not find a statistically significant effect on light rail ridership. Cities and transit agencies should recognize the transit-competitive nature of TNCs as they plan, regulate and operate their transportation systems.","container-title":"Transportation","DOI":"10.1007/s11116-021-10178-4","ISSN":"1572-9435","journalAbbreviation":"Transportation","language":"en","source":"Springer Link","title":"Do transportation network companies increase or decrease transit ridership? Empirical evidence from San Francisco","title-short":"Do transportation network companies increase or decrease transit ridership?","URL":"https://doi.org/10.1007/s11116-021-10178-4","author":[{"family":"Erhardt","given":"Gregory D."},{"family":"Mucci","given":"Richard Alexander"},{"family":"Cooper","given":"Drew"},{"family":"Sana","given":"Bhargava"},{"family":"Chen","given":"Mei"},{"family":"Castiglione","given":"Joe"}],"accessed":{"date-parts":[["2021",5,20]]},"issued":{"date-parts":[["2021",2,28]]}}}],"schema":"https://github.com/citation-style-language/schema/raw/master/csl-citation.json"} </w:instrText>
      </w:r>
      <w:r w:rsidR="00CC6B51" w:rsidRPr="00955DAE">
        <w:rPr>
          <w:bCs/>
        </w:rPr>
        <w:fldChar w:fldCharType="separate"/>
      </w:r>
      <w:r w:rsidR="00CC6B51" w:rsidRPr="00955DAE">
        <w:rPr>
          <w:rFonts w:cs="Times New Roman"/>
          <w:sz w:val="22"/>
        </w:rPr>
        <w:t>(Erhardt et al., 2021)</w:t>
      </w:r>
      <w:r w:rsidR="00CC6B51" w:rsidRPr="00955DAE">
        <w:rPr>
          <w:bCs/>
        </w:rPr>
        <w:fldChar w:fldCharType="end"/>
      </w:r>
      <w:r w:rsidRPr="00955DAE">
        <w:rPr>
          <w:bCs/>
        </w:rPr>
        <w:t xml:space="preserve">. The riders are then more </w:t>
      </w:r>
      <w:r w:rsidRPr="00955DAE">
        <w:t xml:space="preserve">likely to use public transit modes, especially if they work in cohesion </w:t>
      </w:r>
      <w:r w:rsidR="00B47171" w:rsidRPr="00955DAE">
        <w:t xml:space="preserve">with </w:t>
      </w:r>
      <w:r w:rsidRPr="00955DAE">
        <w:t>feeder and first/last mile services</w:t>
      </w:r>
      <w:r w:rsidR="00B47171" w:rsidRPr="00955DAE">
        <w:t xml:space="preserve"> like</w:t>
      </w:r>
      <w:r w:rsidR="006C3EC4" w:rsidRPr="00955DAE">
        <w:t xml:space="preserve"> mobility as a service </w:t>
      </w:r>
      <w:r w:rsidR="00447E00" w:rsidRPr="00955DAE">
        <w:t xml:space="preserve">partnership agreements </w:t>
      </w:r>
      <w:r w:rsidR="006C3EC4" w:rsidRPr="00955DAE">
        <w:t xml:space="preserve">in </w:t>
      </w:r>
      <w:r w:rsidR="00447E00" w:rsidRPr="00955DAE">
        <w:t xml:space="preserve">Boston, Chicago, Dallas, Denver, Sydney, Florida and Canada among many others </w:t>
      </w:r>
      <w:r w:rsidR="00447E00" w:rsidRPr="00955DAE">
        <w:fldChar w:fldCharType="begin"/>
      </w:r>
      <w:r w:rsidR="00447E00" w:rsidRPr="00955DAE">
        <w:instrText xml:space="preserve"> ADDIN ZOTERO_ITEM CSL_CITATION {"citationID":"sVkYUZ1v","properties":{"formattedCitation":"(Lyft, 2021; Uber, 2021)","plainCitation":"(Lyft, 2021; Uber, 2021)","noteIndex":0},"citationItems":[{"id":18941,"uris":["http://zotero.org/groups/2241942/items/IPVV67KY"],"uri":["http://zotero.org/groups/2241942/items/IPVV67KY"],"itemData":{"id":18941,"type":"webpage","abstract":"Lyft partners with transit agencies across North America to keep communities moving. Learn more about how Lyft can help serve your city today.","language":"en-US","title":"Transit partnerships to keep communities moving | Lyft","URL":"https://lyft.com/transit/partnerships","author":[{"family":"Lyft","given":""}],"accessed":{"date-parts":[["2021",8,4]]},"issued":{"date-parts":[["2021"]]}}},{"id":18939,"uris":["http://zotero.org/groups/2241942/items/JBCMJHPP"],"uri":["http://zotero.org/groups/2241942/items/JBCMJHPP"],"itemData":{"id":18939,"type":"webpage","abstract":"Uber","container-title":"Uber","language":"en","title":"Towards a New Model of Public Transportation","URL":"https://www.uber.com/us/en/transit/horizons-paper/","author":[{"family":"Uber","given":""}],"accessed":{"date-parts":[["2021",8,4]]},"issued":{"date-parts":[["2021"]]}}}],"schema":"https://github.com/citation-style-language/schema/raw/master/csl-citation.json"} </w:instrText>
      </w:r>
      <w:r w:rsidR="00447E00" w:rsidRPr="00955DAE">
        <w:fldChar w:fldCharType="separate"/>
      </w:r>
      <w:r w:rsidR="00447E00" w:rsidRPr="00955DAE">
        <w:rPr>
          <w:rFonts w:cs="Times New Roman"/>
        </w:rPr>
        <w:t>(Lyft, 2021; Uber, 2021)</w:t>
      </w:r>
      <w:r w:rsidR="00447E00" w:rsidRPr="00955DAE">
        <w:fldChar w:fldCharType="end"/>
      </w:r>
    </w:p>
    <w:p w14:paraId="19FC03A9" w14:textId="6C5973AD" w:rsidR="00D00D16" w:rsidRPr="00955DAE" w:rsidRDefault="00D00D16" w:rsidP="00D00D16">
      <w:pPr>
        <w:pStyle w:val="Heading4"/>
        <w:numPr>
          <w:ilvl w:val="3"/>
          <w:numId w:val="21"/>
        </w:numPr>
      </w:pPr>
      <w:r w:rsidRPr="00955DAE">
        <w:t>ICT</w:t>
      </w:r>
    </w:p>
    <w:p w14:paraId="1D33EAC3" w14:textId="24C96CF6" w:rsidR="00D00D16" w:rsidRPr="00955DAE" w:rsidRDefault="00BF3B66" w:rsidP="00723F51">
      <w:r w:rsidRPr="00955DAE">
        <w:t xml:space="preserve">ICT apps from transit providers or </w:t>
      </w:r>
      <w:r w:rsidR="00723F51" w:rsidRPr="00955DAE">
        <w:t xml:space="preserve">companies like </w:t>
      </w:r>
      <w:r w:rsidRPr="00955DAE">
        <w:t>Citymapper or Google Maps are helping users to plan and time their trips on public transit which helps to increase ridership</w:t>
      </w:r>
      <w:r w:rsidR="00723F51" w:rsidRPr="00955DAE">
        <w:t xml:space="preserve"> </w:t>
      </w:r>
      <w:r w:rsidR="00723F51" w:rsidRPr="00955DAE">
        <w:fldChar w:fldCharType="begin"/>
      </w:r>
      <w:r w:rsidR="00723F51" w:rsidRPr="00955DAE">
        <w:instrText xml:space="preserve"> ADDIN ZOTERO_ITEM CSL_CITATION {"citationID":"uGru9o7h","properties":{"formattedCitation":"(Dimokas et al., 2018)","plainCitation":"(Dimokas et al., 2018)","noteIndex":0},"citationItems":[{"id":18544,"uris":["http://zotero.org/groups/2241942/items/D7JUG77U"],"uri":["http://zotero.org/groups/2241942/items/D7JUG77U"],"itemData":{"id":18544,"type":"paper-conference","abstract":"Smart mobility aims to reduce congestion and foster greener, cheaper and with less delay transportation options. The rapid development of ICT with the related transport services and the new trends imposed by social economy realize the concept of smart mobility. Nowadays, the smartphones have changed the way we travel in the cities and many applications in combination with transport services provide traveling support in order the people to move from one location to another location within or between cities. Especially, the carpooling and car sharing applications are gaining special interest. However, most of the applications did not combine public transports and car pooling in order to support multimodal trip planning. The paper introduces a mobile application that provides a multimodal trip planning solution combining public transports with car pooling. The application develops a new carpooling model which targets to optimize the inter-modality of carpooling with existing transport and services within European cities.","container-title":"2018 9th International Conference on Information, Intelligence, Systems and Applications (IISA)","DOI":"10.1109/IISA.2018.8633665","event":"2018 9th International Conference on Information, Intelligence, Systems and Applications (IISA)","page":"1-8","source":"IEEE Xplore","title":"A Mobile Application for Multimodal Trip Planning","author":[{"family":"Dimokas","given":"Nikos"},{"family":"Kalogirou","given":"Kostas"},{"family":"Spanidis","given":"Pavlos"},{"family":"Kehagias","given":"Dionysis"}],"issued":{"date-parts":[["2018",7]]}}}],"schema":"https://github.com/citation-style-language/schema/raw/master/csl-citation.json"} </w:instrText>
      </w:r>
      <w:r w:rsidR="00723F51" w:rsidRPr="00955DAE">
        <w:fldChar w:fldCharType="separate"/>
      </w:r>
      <w:r w:rsidR="00723F51" w:rsidRPr="00955DAE">
        <w:rPr>
          <w:rFonts w:cs="Times New Roman"/>
          <w:sz w:val="22"/>
        </w:rPr>
        <w:t>(Dimokas et al., 2018)</w:t>
      </w:r>
      <w:r w:rsidR="00723F51" w:rsidRPr="00955DAE">
        <w:fldChar w:fldCharType="end"/>
      </w:r>
      <w:r w:rsidRPr="00955DAE">
        <w:t xml:space="preserve">. The use of phones and contactless cards for payment also contributes toward adoption </w:t>
      </w:r>
      <w:r w:rsidR="00723F51" w:rsidRPr="00955DAE">
        <w:fldChar w:fldCharType="begin"/>
      </w:r>
      <w:r w:rsidR="00723F51" w:rsidRPr="00955DAE">
        <w:instrText xml:space="preserve"> ADDIN ZOTERO_ITEM CSL_CITATION {"citationID":"qxedaOEW","properties":{"formattedCitation":"(Brakewood et al., 2020)","plainCitation":"(Brakewood et al., 2020)","noteIndex":0},"citationItems":[{"id":18546,"uris":["http://zotero.org/groups/2241942/items/N4EVEGU4"],"uri":["http://zotero.org/groups/2241942/items/N4EVEGU4"],"itemData":{"id":18546,"type":"article-journal","abstract":"Recently, public transit systems have seen declining ridership levels in most American cities, and transit agencies are seeking strategies to counteract this negative trend. One emerging strategy uses mobile technologies for fare payment, which could improve the transit user experience and potentially attract or retain riders. However, there has been limited prior research evaluating the benefits of new mobile fare payment technologies after real-world deployment. Therefore, this research aims to evaluate emerging payment technologies from both the transit user and operator perspectives. Surveys of bus riders in Tallahassee, Florida were conducted before and after a two-month period in which a mobile fare payment application (“app”) was deployed throughout the bus system. Bus operators, who are responsible for fare validation, were also surveyed at the end of the study period. The results reveal that most app users reported spending less time purchasing a transit pass and less time boarding the bus, which could result in travel time savings from the user perspective. Despite these benefits, it was hypothesized that app users would increase the number of trips they made on transit; however, the user surveys provided limited evidence to support this. From the operator perspective, drivers reported spending less time collecting fares and observed that app users spent less time boarding the bus, which could lead to dwell time reductions after adoption levels increase. As transit users increasingly rely on mobile technologies, these findings are critical for transit agencies to justify initial deployment or expansion of mobile fare payment technologies.","container-title":"Transport Policy","DOI":"10.1016/j.tranpol.2020.04.015","ISSN":"0967-070X","journalAbbreviation":"Transport Policy","language":"en","page":"54-66","source":"ScienceDirect","title":"An evaluation of the benefits of mobile fare payment technology from the user and operator perspectives","volume":"93","author":[{"family":"Brakewood","given":"Candace"},{"family":"Ziedan","given":"Abubakr"},{"family":"Hendricks","given":"Sara J."},{"family":"Barbeau","given":"Sean J."},{"family":"Joslin","given":"Ann"}],"issued":{"date-parts":[["2020",7,1]]}}}],"schema":"https://github.com/citation-style-language/schema/raw/master/csl-citation.json"} </w:instrText>
      </w:r>
      <w:r w:rsidR="00723F51" w:rsidRPr="00955DAE">
        <w:fldChar w:fldCharType="separate"/>
      </w:r>
      <w:r w:rsidR="00723F51" w:rsidRPr="00955DAE">
        <w:rPr>
          <w:rFonts w:cs="Times New Roman"/>
          <w:sz w:val="22"/>
        </w:rPr>
        <w:t>(Brakewood et al., 2020)</w:t>
      </w:r>
      <w:r w:rsidR="00723F51" w:rsidRPr="00955DAE">
        <w:fldChar w:fldCharType="end"/>
      </w:r>
      <w:r w:rsidR="00723F51" w:rsidRPr="00955DAE">
        <w:t xml:space="preserve">. Real time occupancy rates are helping to provide comfortability with public transit during </w:t>
      </w:r>
      <w:r w:rsidR="00B47171" w:rsidRPr="00955DAE">
        <w:t xml:space="preserve">the recent COVID-19 pandemic, </w:t>
      </w:r>
      <w:r w:rsidR="00723F51" w:rsidRPr="00955DAE">
        <w:t xml:space="preserve">and will likely be used for trip planning in the future </w:t>
      </w:r>
      <w:r w:rsidR="00723F51" w:rsidRPr="00955DAE">
        <w:fldChar w:fldCharType="begin"/>
      </w:r>
      <w:r w:rsidR="00783D51">
        <w:instrText xml:space="preserve"> ADDIN ZOTERO_ITEM CSL_CITATION {"citationID":"eMFeVIK2","properties":{"formattedCitation":"(Wanek-Libman, 2020)","plainCitation":"(Wanek-Libman, 2020)","noteIndex":0},"citationItems":[{"id":18548,"uris":["http://zotero.org/groups/2241942/items/AGS7UZ3T"],"uri":["http://zotero.org/groups/2241942/items/AGS7UZ3T"],"itemData":{"id":18548,"type":"webpage","abstract":"Sharing crowding levels on transit vehicles empowers riders to make informed decisions about their trips now and will continue to add value to the rider experience beyond the pandemic.","container-title":"Mass Transit","language":"en-us","title":"Occupancy data: A real crowd pleaser","title-short":"Occupancy data","URL":"https://www.masstransitmag.com/technology/passenger-info/article/21154973/occupancy-data-a-real-crowd-pleaser","author":[{"family":"Wanek-Libman","given":""}],"accessed":{"date-parts":[["2021",5,21]]},"issued":{"date-parts":[["2020",9,24]]}}}],"schema":"https://github.com/citation-style-language/schema/raw/master/csl-citation.json"} </w:instrText>
      </w:r>
      <w:r w:rsidR="00723F51" w:rsidRPr="00955DAE">
        <w:fldChar w:fldCharType="separate"/>
      </w:r>
      <w:r w:rsidR="00723F51" w:rsidRPr="00955DAE">
        <w:rPr>
          <w:rFonts w:cs="Times New Roman"/>
          <w:sz w:val="22"/>
        </w:rPr>
        <w:t>(Wanek-Libman, 2020)</w:t>
      </w:r>
      <w:r w:rsidR="00723F51" w:rsidRPr="00955DAE">
        <w:fldChar w:fldCharType="end"/>
      </w:r>
    </w:p>
    <w:p w14:paraId="14F5AAEC" w14:textId="7AF318FE" w:rsidR="00D00D16" w:rsidRPr="00955DAE" w:rsidRDefault="00084DA4" w:rsidP="00D00D16">
      <w:pPr>
        <w:pStyle w:val="Heading4"/>
        <w:numPr>
          <w:ilvl w:val="3"/>
          <w:numId w:val="21"/>
        </w:numPr>
      </w:pPr>
      <w:r w:rsidRPr="00955DAE">
        <w:t>Climate Change Awareness</w:t>
      </w:r>
    </w:p>
    <w:p w14:paraId="544B25E0" w14:textId="69379743" w:rsidR="00084DA4" w:rsidRPr="00955DAE" w:rsidRDefault="00084DA4" w:rsidP="00084DA4">
      <w:r w:rsidRPr="00955DAE">
        <w:t>A trend that is likely to help the adoption of public transit is increased climate change awareness. Many efforts have been taken from countries and international organizations to push climate change higher in the agenda. Success can be claimed from the Paris COP 21 agreement, where 174 countries, including all major developed and developing countries, agreed to limit CO2 emissions in an attempt to limit temperature increase to 2 degrees Celsius compared to pre-industrial levels and reach zero net anthropogenic GHG in the second half of the 21</w:t>
      </w:r>
      <w:r w:rsidRPr="00955DAE">
        <w:rPr>
          <w:vertAlign w:val="superscript"/>
        </w:rPr>
        <w:t>st</w:t>
      </w:r>
      <w:r w:rsidRPr="00955DAE">
        <w:t xml:space="preserve"> century.</w:t>
      </w:r>
    </w:p>
    <w:p w14:paraId="43B0C2F0" w14:textId="77777777" w:rsidR="00D161BC" w:rsidRPr="00955DAE" w:rsidRDefault="00D161BC" w:rsidP="00D161BC">
      <w:pPr>
        <w:pStyle w:val="Heading3"/>
      </w:pPr>
      <w:bookmarkStart w:id="26" w:name="_Toc72966193"/>
      <w:r w:rsidRPr="00955DAE">
        <w:t>Barriers to Adoption</w:t>
      </w:r>
      <w:bookmarkEnd w:id="26"/>
    </w:p>
    <w:p w14:paraId="3089115E" w14:textId="15162356" w:rsidR="00084DA4" w:rsidRPr="00955DAE" w:rsidRDefault="00084DA4" w:rsidP="00084DA4">
      <w:pPr>
        <w:pStyle w:val="Heading4"/>
        <w:numPr>
          <w:ilvl w:val="3"/>
          <w:numId w:val="21"/>
        </w:numPr>
      </w:pPr>
      <w:r w:rsidRPr="00955DAE">
        <w:t>TNCs</w:t>
      </w:r>
    </w:p>
    <w:p w14:paraId="4F1F1C35" w14:textId="2AE316C3" w:rsidR="00084DA4" w:rsidRPr="00955DAE" w:rsidRDefault="0018227C" w:rsidP="000C1BBF">
      <w:r w:rsidRPr="00955DAE">
        <w:t xml:space="preserve">TNCs or ride hailing (such as Uber, Lyft, DiDi, Grab, Pathao and Gokada) can </w:t>
      </w:r>
      <w:r w:rsidR="009A3B7C" w:rsidRPr="00955DAE">
        <w:t>complement</w:t>
      </w:r>
      <w:r w:rsidRPr="00955DAE">
        <w:t xml:space="preserve"> or compete with public transit. When it competes, public transit rides are replaced instead of private car</w:t>
      </w:r>
      <w:r w:rsidR="000C1BBF" w:rsidRPr="00955DAE">
        <w:t xml:space="preserve"> </w:t>
      </w:r>
      <w:r w:rsidR="000C1BBF" w:rsidRPr="00955DAE">
        <w:fldChar w:fldCharType="begin"/>
      </w:r>
      <w:r w:rsidR="000C1BBF" w:rsidRPr="00955DAE">
        <w:instrText xml:space="preserve"> ADDIN ZOTERO_ITEM CSL_CITATION {"citationID":"N6e026JT","properties":{"formattedCitation":"(Doppelt, 2018)","plainCitation":"(Doppelt, 2018)","noteIndex":0},"citationItems":[{"id":18529,"uris":["http://zotero.org/groups/2241942/items/67MEDCK8"],"uri":["http://zotero.org/groups/2241942/items/67MEDCK8"],"itemData":{"id":18529,"type":"thesis","abstract":"The sharing economy is changing how people work, move, and interact. At the forefront of an evolving transportation market is Uber, a Transportation Network Company that has successfully integrated technology into mobility. By providing a cheap and convenient service, it has disrupted traditional forms of travel and commuting in private automobiles and public transportation. This paper uses a difference-in-differences approach to analyze Uber’s effect on the consumption of public transit in urban cities across the United States. The results from this study find that Uber is a substitute to public transportation in aggregate, but the effect varies considerably across cities and modes. In particular, Uber replaces bus travel but complements rail such as metros and subways, potentially as a result of each mode’s service area network, passenger demographic, and primary reason of use. Perhaps most importantly, this study asserts that a single approach to regulating TNCs is insufficient, as Uber’s effect is not uniform across the country. Therefore, it is up to municipal governments and policymakers to understand their specific local dynamics to pinpoint how Uber is affecting their public transit systems. Broad recommendations are offered to policymakers as they continue to work with Uber and other disruptive companies.","genre":"thesis","language":"en","note":"Accepted: 2018-06-22T14:41:36Z\ncontainer-title: Georgetown University-Graduate School of Arts &amp; Sciences","publisher":"Georgetown University","source":"repository.library.georgetown.edu","title":"Need a Ride? Uber Can Take You (Away From Public Transportation)","title-short":"Need a Ride?","URL":"https://repository.library.georgetown.edu/handle/10822/1050860","author":[{"family":"Doppelt","given":"Lawrence"}],"accessed":{"date-parts":[["2021",5,20]]},"issued":{"date-parts":[["2018"]]}}}],"schema":"https://github.com/citation-style-language/schema/raw/master/csl-citation.json"} </w:instrText>
      </w:r>
      <w:r w:rsidR="000C1BBF" w:rsidRPr="00955DAE">
        <w:fldChar w:fldCharType="separate"/>
      </w:r>
      <w:r w:rsidR="000C1BBF" w:rsidRPr="00955DAE">
        <w:rPr>
          <w:rFonts w:cs="Times New Roman"/>
          <w:sz w:val="22"/>
        </w:rPr>
        <w:t>(Doppelt, 2018)</w:t>
      </w:r>
      <w:r w:rsidR="000C1BBF" w:rsidRPr="00955DAE">
        <w:fldChar w:fldCharType="end"/>
      </w:r>
      <w:r w:rsidR="00B47171" w:rsidRPr="00955DAE">
        <w:t xml:space="preserve"> by </w:t>
      </w:r>
      <w:r w:rsidRPr="00955DAE">
        <w:t xml:space="preserve">more than </w:t>
      </w:r>
      <w:r w:rsidR="000C1BBF" w:rsidRPr="00955DAE">
        <w:t>one-third</w:t>
      </w:r>
      <w:r w:rsidRPr="00955DAE">
        <w:t xml:space="preserve"> </w:t>
      </w:r>
      <w:r w:rsidR="00A027FE" w:rsidRPr="00955DAE">
        <w:fldChar w:fldCharType="begin"/>
      </w:r>
      <w:r w:rsidR="000C1BBF" w:rsidRPr="00955DAE">
        <w:instrText xml:space="preserve"> ADDIN ZOTERO_ITEM CSL_CITATION {"citationID":"Nq70iFu5","properties":{"formattedCitation":"(Acheampong et al., 2020; Rayle et al., 2016)","plainCitation":"(Acheampong et al., 2020; Rayle et al., 2016)","noteIndex":0},"citationItems":[{"id":18520,"uris":["http://zotero.org/groups/2241942/items/6NXVVDRN"],"uri":["http://zotero.org/groups/2241942/items/6NXVVDRN"],"itemData":{"id":18520,"type":"article-journal","abstract":"Ride-hailing services are shaping travel behaviours and emergent urban mobility patterns. From their initial diffusion centres in North America and Europe, these on-demand mobility services are increasingly becoming available in developing countries. Yet, empirical research from these contexts on the impact of ride-hailing services is lacking. To address this gap, this paper examines the factors driving the adoption of ride-hailing and the associated travel characteristics and mode substitution effects in Ghana, Sub-Saharan Africa. Using data from a large sample survey (N = 1188) of commuters in a multi-variable structural equation model, the paper shows that socio-demographic factors, perceived benefits and ease of use of ride-hailing, perceived safety risks and car-dependent lifestyles influence adoption and use of ride-hailing services. Similar to other contexts, individuals’ reference ride-hailing trips were mainly for ‘special occasion’ purposes (51%), but work and school journeys were also high (41%). Shorter travel times (≤30 min) and single passenger journeys within inner-suburban and outer-suburban localities typify ride-hailing trips. This contrasts with other contexts where ride-hailing is used frequently by urban dwellers and less so by those in the suburbs. Ride-hailing use replaced conventional taxis (51%), public transport (36%), private car (10%) and walking (1%), suggesting mode substitution effects for individuals’ reference trips. Further exploration of a full day’s travel mode choices also revealed that individuals use other available modes of transport in addition to ride-hailing services. However, multi-modal integration is weak, suggesting that ride-hailing tends to be used alone for full door-to-door journeys, instead of complementing other existing modes in serving first/last mile access for example. The implications of the findings for sustainable mobility are discussed.","container-title":"Transportation Research Part C: Emerging Technologies","DOI":"10.1016/j.trc.2020.102638","ISSN":"0968-090X","journalAbbreviation":"Transportation Research Part C: Emerging Technologies","language":"en","page":"102638","source":"ScienceDirect","title":"Mobility-on-demand: An empirical study of internet-based ride-hailing adoption factors, travel characteristics and mode substitution effects","title-short":"Mobility-on-demand","volume":"115","author":[{"family":"Acheampong","given":"Ransford A."},{"family":"Siiba","given":"Alhassan"},{"family":"Okyere","given":"Dennis K."},{"family":"Tuffour","given":"Justice P."}],"issued":{"date-parts":[["2020",6,1]]}}},{"id":18532,"uris":["http://zotero.org/groups/2241942/items/GEZF2EIT"],"uri":["http://zotero.org/groups/2241942/items/GEZF2EIT"],"itemData":{"id":18532,"type":"article-journal","abstract":"In this study, we present exploratory evidence of how “ridesourcing” services (app-based, on-demand ride services like Uber and Lyft) are used in San Francisco. We explore who uses ridesourcing and for what reasons, how the ridesourcing market compares to that of traditional taxis, and how ridesourcing impacts the use of public transit and overall vehicle travel. In spring 2014, 380 completed intercept surveys were collected from three ridesourcing “hot spots” in San Francisco. We compare survey results with matched-pair taxi trip data and results of a previous taxi user survey. We also compare travel times for ridesourcing and taxis with those for public transit. The findings indicate that, despite many similarities, taxis and ridesourcing differ in user characteristics, wait times, and trips served. While ridesourcing replaces taxi trips, at least half of ridesourcing trips replaced modes other than taxi, including public transit and driving. Impacts on overall vehicle travel are unclear. We conclude with suggestions for future research.","container-title":"Transport Policy","DOI":"10.1016/j.tranpol.2015.10.004","ISSN":"0967-070X","journalAbbreviation":"Transport Policy","language":"en","page":"168-178","source":"ScienceDirect","title":"Just a better taxi? A survey-based comparison of taxis, transit, and ridesourcing services in San Francisco","title-short":"Just a better taxi?","volume":"45","author":[{"family":"Rayle","given":"Lisa"},{"family":"Dai","given":"Danielle"},{"family":"Chan","given":"Nelson"},{"family":"Cervero","given":"Robert"},{"family":"Shaheen","given":"Susan"}],"issued":{"date-parts":[["2016",1,1]]}}}],"schema":"https://github.com/citation-style-language/schema/raw/master/csl-citation.json"} </w:instrText>
      </w:r>
      <w:r w:rsidR="00A027FE" w:rsidRPr="00955DAE">
        <w:fldChar w:fldCharType="separate"/>
      </w:r>
      <w:r w:rsidR="000C1BBF" w:rsidRPr="00955DAE">
        <w:rPr>
          <w:rFonts w:cs="Times New Roman"/>
          <w:sz w:val="22"/>
        </w:rPr>
        <w:t>(Acheampong et al., 2020; Rayle et al., 2016)</w:t>
      </w:r>
      <w:r w:rsidR="00A027FE" w:rsidRPr="00955DAE">
        <w:fldChar w:fldCharType="end"/>
      </w:r>
      <w:r w:rsidR="00686129" w:rsidRPr="00955DAE">
        <w:t xml:space="preserve"> </w:t>
      </w:r>
      <w:r w:rsidRPr="00955DAE">
        <w:t>and sometimes much higher</w:t>
      </w:r>
      <w:r w:rsidR="00686129" w:rsidRPr="00955DAE">
        <w:t xml:space="preserve"> </w:t>
      </w:r>
      <w:r w:rsidR="00CC6B51" w:rsidRPr="00955DAE">
        <w:fldChar w:fldCharType="begin"/>
      </w:r>
      <w:r w:rsidR="00CC6B51" w:rsidRPr="00955DAE">
        <w:instrText xml:space="preserve"> ADDIN ZOTERO_ITEM CSL_CITATION {"citationID":"v3RsPxr6","properties":{"formattedCitation":"(Clewlow &amp; Mishra, 2017)","plainCitation":"(Clewlow &amp; Mishra, 2017)","noteIndex":0},"citationItems":[{"id":18526,"uris":["http://zotero.org/groups/2241942/items/EM2YB48J"],"uri":["http://zotero.org/groups/2241942/items/EM2YB48J"],"itemData":{"id":18526,"type":"article-journal","abstract":"The rapid adoption of ride-hailing poses significant challenges for transportation researchers, policymakers, and planners, as there is limited information and data about how these services affect transportation decisions and travel patterns. Given the long-range business, policy, and planning decisions that are required to support transportation infrastructure (including public transit, roads, bike lanes, and sidewalks), there is an urgent need to collect data on the adoption of these new services, and in particular their potential impacts on travel choices. This paper presents findings from a comprehensive travel and residential survey deployed in seven major U.S. cities, in two phases from 2014 to 2016, with a targeted, representative sample of their urban and suburban populations. The purpose of this report is to provide early insight on the adoption of, use, and travel behavior impacts of ride-hailing.","language":"en","source":"escholarship.org","title":"Disruptive Transportation: The Adoption, Utilization, and Impacts of Ride-Hailing in the United States","title-short":"Disruptive Transportation","URL":"https://escholarship.org/uc/item/82w2z91j","author":[{"family":"Clewlow","given":"Regina R."},{"family":"Mishra","given":"Gouri S."}],"accessed":{"date-parts":[["2021",5,20]]},"issued":{"date-parts":[["2017",10,1]]}}}],"schema":"https://github.com/citation-style-language/schema/raw/master/csl-citation.json"} </w:instrText>
      </w:r>
      <w:r w:rsidR="00CC6B51" w:rsidRPr="00955DAE">
        <w:fldChar w:fldCharType="separate"/>
      </w:r>
      <w:r w:rsidR="00CC6B51" w:rsidRPr="00955DAE">
        <w:rPr>
          <w:rFonts w:cs="Times New Roman"/>
          <w:sz w:val="22"/>
        </w:rPr>
        <w:t>(Clewlow &amp; Mishra, 2017)</w:t>
      </w:r>
      <w:r w:rsidR="00CC6B51" w:rsidRPr="00955DAE">
        <w:fldChar w:fldCharType="end"/>
      </w:r>
      <w:r w:rsidR="003E5878" w:rsidRPr="00955DAE">
        <w:t>. However, in a few places such as</w:t>
      </w:r>
      <w:r w:rsidR="00686129" w:rsidRPr="00955DAE">
        <w:t xml:space="preserve"> Singapore it mostly replaces private car trips </w:t>
      </w:r>
      <w:r w:rsidR="00686129" w:rsidRPr="00955DAE">
        <w:fldChar w:fldCharType="begin"/>
      </w:r>
      <w:r w:rsidR="00686129" w:rsidRPr="00955DAE">
        <w:instrText xml:space="preserve"> ADDIN ZOTERO_ITEM CSL_CITATION {"citationID":"I1yHWtkL","properties":{"formattedCitation":"(Moody &amp; Zhao, 2020)","plainCitation":"(Moody &amp; Zhao, 2020)","noteIndex":0},"citationItems":[{"id":18522,"uris":["http://zotero.org/groups/2241942/items/PLW7LBEH"],"uri":["http://zotero.org/groups/2241942/items/PLW7LBEH"],"itemData":{"id":18522,"type":"article-journal","abstract":"On-demand mobility services provided by transport network companies (TNCs) have experienced significant growth in their adoption and diversification of services in major metropolitan cities around the world. This study analyzed primary data from Singapore to explore the sociodemographics of TNC users and determine who among TNC users is more likely to pool their trips and what modes these services are replacing. We compared these results with a comprehensive literature review of similar studies of TNC users in the metropolitan US. We found that the sociodemographics of TNC users in general are similar in Singapore and the US: younger, highly educated, and higher income individuals are more likely to have used TNC services. On the other hand, when differentiating by type of TNC service, we found that younger individuals from households that do not own a car are more likely to have pooled in Singapore, whereas employment is an important predictor in the US. We also found differences in mode substitution; whereas TNC trips in the US primarily induce additional trips or replace trips by public and non-motorized transport, in Singapore they primarily replace personal/private vehicle trips. In Singapore, we explored mode substitution by exclusive and pooled TNC services separately, and found that pooled trips draw more from public and nonmotorized transport, whereas exclusive trips replace more personal/private vehicle trips. These results suggest that people in Singapore view exclusive and pooled TNC services as distinct travel options that may be more closely related to other private or public transport, respectively. Differences between Singapore and the US highlight the importance of accounting for local context and suggest that the quality of all travel alternatives in the urban area will affect the mode substitution of TNC trips.","container-title":"Journal of Transportation Engineering, Part A: Systems","DOI":"10.1061/JTEPBS.0000438","issue":"9","language":"EN","note":"publisher: American Society of Civil Engineers","page":"04020102","source":"ASCE","title":"Adoption of Exclusive and Pooled TNC Services in Singapore and the US","volume":"146","author":[{"family":"Moody","given":"Joanna"},{"family":"Zhao","given":"Jinhua"}],"issued":{"date-parts":[["2020",9,1]]}}}],"schema":"https://github.com/citation-style-language/schema/raw/master/csl-citation.json"} </w:instrText>
      </w:r>
      <w:r w:rsidR="00686129" w:rsidRPr="00955DAE">
        <w:fldChar w:fldCharType="separate"/>
      </w:r>
      <w:r w:rsidR="00686129" w:rsidRPr="00955DAE">
        <w:rPr>
          <w:rFonts w:cs="Times New Roman"/>
          <w:sz w:val="22"/>
        </w:rPr>
        <w:t>(Moody &amp; Zhao, 2020)</w:t>
      </w:r>
      <w:r w:rsidR="00686129" w:rsidRPr="00955DAE">
        <w:fldChar w:fldCharType="end"/>
      </w:r>
      <w:r w:rsidR="003E5878" w:rsidRPr="00955DAE">
        <w:t xml:space="preserve"> instead of public transit trips</w:t>
      </w:r>
      <w:r w:rsidR="00686129" w:rsidRPr="00955DAE">
        <w:t xml:space="preserve">. </w:t>
      </w:r>
    </w:p>
    <w:p w14:paraId="04E3F8EF" w14:textId="0D3A44EE" w:rsidR="00050616" w:rsidRPr="00955DAE" w:rsidRDefault="00050616" w:rsidP="00050616">
      <w:pPr>
        <w:pStyle w:val="Heading4"/>
        <w:numPr>
          <w:ilvl w:val="3"/>
          <w:numId w:val="21"/>
        </w:numPr>
      </w:pPr>
      <w:r w:rsidRPr="00955DAE">
        <w:t>Urbanization</w:t>
      </w:r>
    </w:p>
    <w:p w14:paraId="2A2D6058" w14:textId="4920D439" w:rsidR="00050616" w:rsidRPr="00955DAE" w:rsidRDefault="00050616" w:rsidP="00050616">
      <w:r w:rsidRPr="00955DAE">
        <w:t xml:space="preserve">In some areas, mainly in Europe and megacities in the “developing” world, the modal share of public transit is significant. Yet, the trends in these two groups are opposite. European cities are facing a rise of the modal share of public transit through the last decade, something which is likely to continue in the future. Megacities in the “developing” world on the other hand, are pushed towards a path of higher car ownership and private car modal share, mainly due to increasing income levels and economic growth and the perceptions of a connection between car ownership and wealth. In these regions, policies and investments need to limit this trend and reinforce public transit usage. In other locations, investments in public transit are deemed necessary, so that the provided service can be a viable and attractive alternative to private car. </w:t>
      </w:r>
    </w:p>
    <w:p w14:paraId="29D5D5BB" w14:textId="5C3A3379" w:rsidR="00050616" w:rsidRPr="00955DAE" w:rsidRDefault="00050616" w:rsidP="00050616">
      <w:r w:rsidRPr="00955DAE">
        <w:t xml:space="preserve">The increasing urbanization of the world is definitely going to affect this balance. The majority of growth will occur in cities without good public transit infrastructure and regulation. Without investments and strong policies that will boost public transit usage, the new travel demand will be facilitated by private vehicle modes, leading the modal share of public transit to steadily decrease. Even relatively optimistic prognostications predict a reduction in the share of public transit. </w:t>
      </w:r>
    </w:p>
    <w:p w14:paraId="1C878C17" w14:textId="77777777" w:rsidR="00D161BC" w:rsidRPr="00955DAE" w:rsidRDefault="00D161BC" w:rsidP="00D161BC">
      <w:pPr>
        <w:pStyle w:val="Heading3"/>
      </w:pPr>
      <w:bookmarkStart w:id="27" w:name="_Toc72966194"/>
      <w:r w:rsidRPr="00955DAE">
        <w:t>Adoption Potential</w:t>
      </w:r>
      <w:bookmarkEnd w:id="27"/>
    </w:p>
    <w:p w14:paraId="17160F05" w14:textId="64ED0E5B" w:rsidR="00D161BC" w:rsidRPr="00955DAE" w:rsidRDefault="008C0172" w:rsidP="00D161BC">
      <w:r w:rsidRPr="00955DAE">
        <w:t>Generally,</w:t>
      </w:r>
      <w:r w:rsidR="00D161BC" w:rsidRPr="00955DAE">
        <w:t xml:space="preserve"> research on modal shift/mode choice focuses on identifying the different elements that affect peoples’ choices; and try to determine how a change on those elements would affect the existing situation. </w:t>
      </w:r>
      <w:r w:rsidRPr="00955DAE">
        <w:t>Usually,</w:t>
      </w:r>
      <w:r w:rsidR="00D161BC" w:rsidRPr="00955DAE">
        <w:t xml:space="preserve"> the study area of these works is a city or a region. There are few research </w:t>
      </w:r>
      <w:r w:rsidR="00B47171" w:rsidRPr="00955DAE">
        <w:t xml:space="preserve">studies </w:t>
      </w:r>
      <w:r w:rsidR="00D161BC" w:rsidRPr="00955DAE">
        <w:t xml:space="preserve">that try to predict modal share in the future, even less so on a global scale. </w:t>
      </w:r>
      <w:r w:rsidR="00BB2A77" w:rsidRPr="00955DAE">
        <w:t>International institutional bodies</w:t>
      </w:r>
      <w:r w:rsidR="00D161BC" w:rsidRPr="00955DAE">
        <w:t xml:space="preserve"> are the main source of information regarding the future direction of transport in general and mode choice specifically. A few of those efforts are presented below, highlighting the importance that is given towards public transit and the potential economic and environmental benefits generated by them.</w:t>
      </w:r>
    </w:p>
    <w:p w14:paraId="22C6E79B" w14:textId="732EEDBF" w:rsidR="00F56A64" w:rsidRPr="00955DAE" w:rsidRDefault="00F56A64" w:rsidP="00F56A64">
      <w:pPr>
        <w:pStyle w:val="Heading4"/>
        <w:numPr>
          <w:ilvl w:val="3"/>
          <w:numId w:val="21"/>
        </w:numPr>
      </w:pPr>
      <w:r w:rsidRPr="00955DAE">
        <w:t>International Transport Forum Transport Outlook 2021</w:t>
      </w:r>
    </w:p>
    <w:p w14:paraId="748D7E30" w14:textId="4C141A6C" w:rsidR="00F56A64" w:rsidRPr="00955DAE" w:rsidRDefault="006F4646" w:rsidP="00F56A64">
      <w:r w:rsidRPr="00955DAE">
        <w:t xml:space="preserve">The ITF publishes its Transport Outlook every </w:t>
      </w:r>
      <w:r w:rsidR="0061433B" w:rsidRPr="00955DAE">
        <w:t xml:space="preserve">two years. It is the only adoption study that had been performed since the start of the global pandemic at the time of the update to the model. </w:t>
      </w:r>
      <w:r w:rsidR="00C16866" w:rsidRPr="00955DAE">
        <w:t>It has three scenarios for future urban passenger transport</w:t>
      </w:r>
      <w:r w:rsidR="00933748" w:rsidRPr="00955DAE">
        <w:t xml:space="preserve"> to 2050.</w:t>
      </w:r>
      <w:r w:rsidR="00C16866" w:rsidRPr="00955DAE">
        <w:t xml:space="preserve"> The scenarios get increasingly ambitious </w:t>
      </w:r>
      <w:r w:rsidR="00BB2A77" w:rsidRPr="00955DAE">
        <w:t>in regard to</w:t>
      </w:r>
      <w:r w:rsidR="00C16866" w:rsidRPr="00955DAE">
        <w:t xml:space="preserve"> policies to decarbonize urban passenger travel which reduces emissions. The recover scenario represents a continuation of </w:t>
      </w:r>
      <w:r w:rsidR="00933748" w:rsidRPr="00955DAE">
        <w:t xml:space="preserve">the priorities and policies that were in place before the pandemic began such as return to previous levels of public transit mode share, slowly electrifying personal vehicles and public transit fleets and a reversion of the shift to active modes. The reshape scenario represents a paradigm change such as deprioritizing cars, more efficient use of capacity and a transformation of public transit to a seamless Mobility as a service (Maas). The Reshape+ scenario reinforces the reshape scenario </w:t>
      </w:r>
      <w:r w:rsidR="00A56E19" w:rsidRPr="00955DAE">
        <w:t>by</w:t>
      </w:r>
      <w:r w:rsidR="00933748" w:rsidRPr="00955DAE">
        <w:t xml:space="preserve"> locking in </w:t>
      </w:r>
      <w:r w:rsidR="00A56E19" w:rsidRPr="00955DAE">
        <w:t xml:space="preserve">the positive trends that arose during the pandemic such as increased teleworking, increased active modes and converting the temporary infrastructure that was put in place for these modes to permanent. The reshape and reshape+ scenarios have total urban pkms declining and the modal share of public transit increasing. </w:t>
      </w:r>
    </w:p>
    <w:p w14:paraId="27024E7E" w14:textId="63C5BDE4" w:rsidR="006F4646" w:rsidRPr="00955DAE" w:rsidRDefault="00D161BC" w:rsidP="006F4646">
      <w:pPr>
        <w:pStyle w:val="Heading4"/>
        <w:numPr>
          <w:ilvl w:val="3"/>
          <w:numId w:val="21"/>
        </w:numPr>
      </w:pPr>
      <w:bookmarkStart w:id="28" w:name="_Toc465147953"/>
      <w:r w:rsidRPr="00955DAE">
        <w:t>Global PTx2 Vision</w:t>
      </w:r>
      <w:bookmarkEnd w:id="28"/>
      <w:r w:rsidRPr="00955DAE">
        <w:t xml:space="preserve"> </w:t>
      </w:r>
    </w:p>
    <w:p w14:paraId="0CCA0ADF" w14:textId="4D513EE7" w:rsidR="00D161BC" w:rsidRPr="00955DAE" w:rsidRDefault="00D161BC" w:rsidP="00D161BC">
      <w:r w:rsidRPr="00955DAE">
        <w:t>The International Association of Public Transport (UITP)—which has 1,300 members, including public transport authorities and operators from 92 countries—in 2009 established a vision and strategy called PTx2 for doubling public transit’s market share by 2025 and highlighted the areas where action is urgently needed. The PTx2 vision assumes that the market share</w:t>
      </w:r>
      <w:r w:rsidRPr="00955DAE">
        <w:rPr>
          <w:rStyle w:val="FootnoteReference"/>
          <w:bCs/>
        </w:rPr>
        <w:footnoteReference w:id="3"/>
      </w:r>
      <w:r w:rsidRPr="00955DAE">
        <w:t xml:space="preserve"> of public transit doubles over 20 years between 2005 and 2025 (from 16% in 2005 to 32% in 2025), but the share of walking and cycling remains stable (37%). Doubling public transit’s market share worldwide (PTx2) would save around 170m tons of oil and 550m tons of CO2 equivalent per year </w:t>
      </w:r>
      <w:r w:rsidRPr="00955DAE">
        <w:fldChar w:fldCharType="begin"/>
      </w:r>
      <w:r w:rsidRPr="00955DAE">
        <w:instrText xml:space="preserve"> ADDIN EN.CITE &lt;EndNote&gt;&lt;Cite&gt;&lt;Author&gt;UITP&lt;/Author&gt;&lt;Year&gt;2009&lt;/Year&gt;&lt;RecNum&gt;528&lt;/RecNum&gt;&lt;DisplayText&gt;(UITP, 2009)&lt;/DisplayText&gt;&lt;record&gt;&lt;rec-number&gt;528&lt;/rec-number&gt;&lt;foreign-keys&gt;&lt;key app="EN" db-id="dv0vp0rwdwts5wexz21xx5z4d5ewf0t9dvdw"&gt;528&lt;/key&gt;&lt;/foreign-keys&gt;&lt;ref-type name="Web Page"&gt;12&lt;/ref-type&gt;&lt;contributors&gt;&lt;authors&gt;&lt;author&gt;UITP&lt;/author&gt;&lt;/authors&gt;&lt;/contributors&gt;&lt;titles&gt;&lt;title&gt;Strategy for public transport&lt;/title&gt;&lt;/titles&gt;&lt;dates&gt;&lt;year&gt;2009&lt;/year&gt;&lt;/dates&gt;&lt;urls&gt;&lt;related-urls&gt;&lt;url&gt;http://www.uitp.org/strategy-public-transport&lt;/url&gt;&lt;/related-urls&gt;&lt;/urls&gt;&lt;/record&gt;&lt;/Cite&gt;&lt;/EndNote&gt;</w:instrText>
      </w:r>
      <w:r w:rsidRPr="00955DAE">
        <w:fldChar w:fldCharType="separate"/>
      </w:r>
      <w:r w:rsidRPr="00955DAE">
        <w:t>(</w:t>
      </w:r>
      <w:hyperlink r:id="rId32" w:anchor="_ENREF_18" w:tooltip="UITP, 2009 #528" w:history="1">
        <w:r w:rsidRPr="00955DAE">
          <w:rPr>
            <w:rStyle w:val="Hyperlink"/>
            <w:bCs/>
          </w:rPr>
          <w:t>UITP, 2009</w:t>
        </w:r>
      </w:hyperlink>
      <w:r w:rsidRPr="00955DAE">
        <w:t>)</w:t>
      </w:r>
      <w:r w:rsidRPr="00955DAE">
        <w:fldChar w:fldCharType="end"/>
      </w:r>
      <w:r w:rsidRPr="00955DAE">
        <w:t xml:space="preserve">. While PTx2 vision seems to be ambitious, it is plausible since many cities around the world have already taken up the challenge and are working towards this goal. UITP supports this vision through a communication campaign, awards for sharing best practices and local sustainable mobility projects. </w:t>
      </w:r>
    </w:p>
    <w:p w14:paraId="4AE91AD0" w14:textId="6B1C3E2C" w:rsidR="006F4646" w:rsidRPr="00955DAE" w:rsidRDefault="00D161BC" w:rsidP="006F4646">
      <w:pPr>
        <w:pStyle w:val="Heading4"/>
        <w:numPr>
          <w:ilvl w:val="3"/>
          <w:numId w:val="21"/>
        </w:numPr>
      </w:pPr>
      <w:bookmarkStart w:id="29" w:name="_Toc465147954"/>
      <w:r w:rsidRPr="00955DAE">
        <w:t>Energy Technology Perspectives</w:t>
      </w:r>
      <w:bookmarkEnd w:id="29"/>
      <w:r w:rsidRPr="00955DAE">
        <w:t xml:space="preserve"> </w:t>
      </w:r>
    </w:p>
    <w:p w14:paraId="7FBC9188" w14:textId="571F978A" w:rsidR="00D161BC" w:rsidRPr="00955DAE" w:rsidRDefault="00D161BC" w:rsidP="007F5B1F">
      <w:r w:rsidRPr="00955DAE">
        <w:t xml:space="preserve">The International Energy Agency (IEA) regularly publishes Energy Technology Perspectives (ETP), a publication that focuses on the status of energy technologies and how they can contribute towards a more sustainable future. In the latest publication </w:t>
      </w:r>
      <w:r w:rsidR="00145056" w:rsidRPr="00955DAE">
        <w:t xml:space="preserve">ETP20, the focus was on clean energy technologies and had a minor focus on only long-distance transport, not urban </w:t>
      </w:r>
      <w:r w:rsidR="00145056" w:rsidRPr="00955DAE">
        <w:fldChar w:fldCharType="begin"/>
      </w:r>
      <w:r w:rsidR="00145056" w:rsidRPr="00955DAE">
        <w:instrText xml:space="preserve"> ADDIN ZOTERO_ITEM CSL_CITATION {"citationID":"Qow8mTgv","properties":{"formattedCitation":"(IEA, 2020)","plainCitation":"(IEA, 2020)","noteIndex":0},"citationItems":[{"id":18537,"uris":["http://zotero.org/groups/2241942/items/LGM4HHF5"],"uri":["http://zotero.org/groups/2241942/items/LGM4HHF5"],"itemData":{"id":18537,"type":"webpage","abstract":"Energy Technology Perspectives 2020 - Analysis and key findings. A report by the International Energy Agency.","container-title":"IEA","language":"en-GB","title":"Energy Technology Perspectives 2020 – Analysis","URL":"https://www.iea.org/reports/energy-technology-perspectives-2020","author":[{"family":"IEA","given":""}],"accessed":{"date-parts":[["2021",5,20]]},"issued":{"date-parts":[["2020"]]}}}],"schema":"https://github.com/citation-style-language/schema/raw/master/csl-citation.json"} </w:instrText>
      </w:r>
      <w:r w:rsidR="00145056" w:rsidRPr="00955DAE">
        <w:fldChar w:fldCharType="separate"/>
      </w:r>
      <w:r w:rsidR="00145056" w:rsidRPr="00955DAE">
        <w:rPr>
          <w:rFonts w:cs="Times New Roman"/>
          <w:sz w:val="22"/>
        </w:rPr>
        <w:t>(IEA, 2020)</w:t>
      </w:r>
      <w:r w:rsidR="00145056" w:rsidRPr="00955DAE">
        <w:fldChar w:fldCharType="end"/>
      </w:r>
      <w:r w:rsidR="00145056" w:rsidRPr="00955DAE">
        <w:t xml:space="preserve">. ETP16 was the latest version that had comprehensive data and scenarios that are relative to urban transport and was therefore used. </w:t>
      </w:r>
      <w:r w:rsidRPr="00955DAE">
        <w:t xml:space="preserve">ETP16 </w:t>
      </w:r>
      <w:r w:rsidR="00B07D9D" w:rsidRPr="00955DAE">
        <w:fldChar w:fldCharType="begin"/>
      </w:r>
      <w:r w:rsidR="007F5B1F" w:rsidRPr="00955DAE">
        <w:instrText xml:space="preserve"> ADDIN ZOTERO_ITEM CSL_CITATION {"citationID":"vkbTQjnj","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B07D9D" w:rsidRPr="00955DAE">
        <w:fldChar w:fldCharType="separate"/>
      </w:r>
      <w:r w:rsidR="007F5B1F" w:rsidRPr="00955DAE">
        <w:rPr>
          <w:rFonts w:cs="Times New Roman"/>
          <w:sz w:val="22"/>
        </w:rPr>
        <w:t>(IEA, 2016a)</w:t>
      </w:r>
      <w:r w:rsidR="00B07D9D" w:rsidRPr="00955DAE">
        <w:fldChar w:fldCharType="end"/>
      </w:r>
      <w:r w:rsidR="00B07D9D" w:rsidRPr="00955DAE">
        <w:t xml:space="preserve"> </w:t>
      </w:r>
      <w:r w:rsidRPr="00955DAE">
        <w:t>it provides a perspective on the possibility of emissions reduction using three different scenarios. The three scenarios are categorized by the change in ambient air temperature between the pre-industrial era average and 2050 (6DS, 4DS, and 2DS). 6DS stands for 6 degree</w:t>
      </w:r>
      <w:r w:rsidR="00B47171" w:rsidRPr="00955DAE">
        <w:t xml:space="preserve"> Celsius</w:t>
      </w:r>
      <w:r w:rsidRPr="00955DAE">
        <w:t xml:space="preserve"> change and can be considered as a </w:t>
      </w:r>
      <w:r w:rsidR="00BB2A77" w:rsidRPr="00955DAE">
        <w:t>business-as-usual</w:t>
      </w:r>
      <w:r w:rsidRPr="00955DAE">
        <w:t xml:space="preserve"> scenario, without any significant changes on current practices. 4DS can be achieved through fulfilling targets that have been set recently (Paris COP 21</w:t>
      </w:r>
      <w:r w:rsidRPr="00955DAE">
        <w:rPr>
          <w:rStyle w:val="FootnoteReference"/>
          <w:bCs/>
        </w:rPr>
        <w:footnoteReference w:id="4"/>
      </w:r>
      <w:r w:rsidRPr="00955DAE">
        <w:t>, agreement on GHG reduction, etc.). 2DS being the most ambitious scenario would reduce primary energy demand by 30% (compared with 6DS) and CO2 emissions by 70% (50% compared with current levels). The transport chapter of ETP has a summary of different transportation related changes and technologies that could help reduce CO2 emissions. Among them, modal shift offers great potential, especially in limiting emissions from developing countries. To achieve this goal, increased investments in public transit systems (existing or new), can help the cities ensure cheap and efficient mobility for their citizens.</w:t>
      </w:r>
    </w:p>
    <w:p w14:paraId="09C14225" w14:textId="4612CA35" w:rsidR="006F4646" w:rsidRPr="00955DAE" w:rsidRDefault="00D161BC" w:rsidP="006F4646">
      <w:pPr>
        <w:pStyle w:val="Heading4"/>
        <w:numPr>
          <w:ilvl w:val="3"/>
          <w:numId w:val="21"/>
        </w:numPr>
      </w:pPr>
      <w:bookmarkStart w:id="30" w:name="_Toc465147955"/>
      <w:r w:rsidRPr="00955DAE">
        <w:t>A Global High Shift Scenario 2050</w:t>
      </w:r>
      <w:bookmarkEnd w:id="30"/>
    </w:p>
    <w:p w14:paraId="1C63613C" w14:textId="336BB1B3" w:rsidR="00D161BC" w:rsidRPr="00955DAE" w:rsidRDefault="00D161BC" w:rsidP="00D161BC">
      <w:r w:rsidRPr="00955DAE">
        <w:t xml:space="preserve">The report “A Global High Shift Scenario: Impacts </w:t>
      </w:r>
      <w:r w:rsidR="00BB2A77" w:rsidRPr="00955DAE">
        <w:t>and</w:t>
      </w:r>
      <w:r w:rsidRPr="00955DAE">
        <w:t xml:space="preserve"> Potential </w:t>
      </w:r>
      <w:r w:rsidR="00BB2A77" w:rsidRPr="00955DAE">
        <w:t>for</w:t>
      </w:r>
      <w:r w:rsidRPr="00955DAE">
        <w:t xml:space="preserve"> More Public Transport, Walking, And Cycling </w:t>
      </w:r>
      <w:r w:rsidR="00BB2A77" w:rsidRPr="00955DAE">
        <w:t>with</w:t>
      </w:r>
      <w:r w:rsidRPr="00955DAE">
        <w:t xml:space="preserve"> Lower Car Use”—published in September 2014 by the Institute for Transportation and Development Policy (ITDP) and University of California, Davis—examines how major changes in urban transport investments worldwide would affect urban passenger </w:t>
      </w:r>
      <w:r w:rsidR="008C3527" w:rsidRPr="00955DAE">
        <w:t xml:space="preserve">transit. </w:t>
      </w:r>
      <w:r w:rsidRPr="00955DAE">
        <w:t>The report calculates CO2 emissions in 2050 under two scenarios: a) business-as-usual; and b) High Shift. In High shift governments and other governing bodies “increase rail and clean bus transport, especially bus rapid transit (BRT), and help urban areas provide infrastructure to ensure safe walking, bicycling and other active forms of transportation”. In the projections</w:t>
      </w:r>
      <w:r w:rsidR="00BB2A77" w:rsidRPr="00955DAE">
        <w:t>,</w:t>
      </w:r>
      <w:r w:rsidRPr="00955DAE">
        <w:t xml:space="preserve"> investments on </w:t>
      </w:r>
      <w:r w:rsidR="00BB2A77" w:rsidRPr="00955DAE">
        <w:t>car-oriented</w:t>
      </w:r>
      <w:r w:rsidRPr="00955DAE">
        <w:t xml:space="preserve"> infrastructure such as road construction and parking garages are decreased, in order to discourage car ownership. The study uses the United Nations urban population forecasts </w:t>
      </w:r>
      <w:r w:rsidR="00BB2A77" w:rsidRPr="00955DAE">
        <w:t>and</w:t>
      </w:r>
      <w:r w:rsidRPr="00955DAE">
        <w:t xml:space="preserve"> extends the global Mobility Model (MoMo) framework developed by the International Energy Agency (IEA) to investigate the extent of various urban passenger transport systems in cities across the world, as well as new estimates of the extent of mobility by non-motorized transport and low power e-bikes.</w:t>
      </w:r>
    </w:p>
    <w:p w14:paraId="2B95F159" w14:textId="77777777" w:rsidR="00D161BC" w:rsidRPr="00955DAE" w:rsidRDefault="00D161BC" w:rsidP="00D161BC">
      <w:r w:rsidRPr="00955DAE">
        <w:t xml:space="preserve">According to the study by ITDP and UC Davis, “more than USD$100 trillion in cumulative public and private spending could be saved, and 1,700 megatons of annual carbon dioxide (CO2)—a 40 percent reduction of urban passenger transport emissions—could be eliminated by 2050 if the world expands public transportation, walking and cycling in cities”. </w:t>
      </w:r>
    </w:p>
    <w:p w14:paraId="3258AE30" w14:textId="77777777" w:rsidR="00D161BC" w:rsidRPr="00955DAE" w:rsidRDefault="00D161BC" w:rsidP="00D161BC">
      <w:r w:rsidRPr="00955DAE">
        <w:t>The report by ITDP &amp; UC Davis concludes the following: “Given the assumptions made and scenarios compared, the main finding is that a high transit, high-non-motorized-vehicle scenario that (at least in the developing world) provides similar total mobility (in passenger kilometers) as a baseline, more car-dominated scenario, is likely to be more equitable, less expensive to construct and operate over the next 40 years, and to sharply reduce CO2 emissions. Unmanaged growth in motor vehicle use threatens to exacerbate growing income inequality and environmental ills, while more sustainable transport delivers access for all, reducing these ills. This report’s findings should help support wider agreement on climate policy, where costs and equity of the cleanup burden between rich and poor countries are key issues.”</w:t>
      </w:r>
    </w:p>
    <w:p w14:paraId="0F1F2C86" w14:textId="5A642A59" w:rsidR="00D161BC" w:rsidRPr="00955DAE" w:rsidRDefault="00D161BC" w:rsidP="006F4646">
      <w:pPr>
        <w:pStyle w:val="Heading4"/>
        <w:numPr>
          <w:ilvl w:val="3"/>
          <w:numId w:val="21"/>
        </w:numPr>
      </w:pPr>
      <w:bookmarkStart w:id="31" w:name="_Toc465147956"/>
      <w:r w:rsidRPr="00955DAE">
        <w:t>Global Transportation and Energy Roadmap</w:t>
      </w:r>
      <w:bookmarkEnd w:id="31"/>
    </w:p>
    <w:p w14:paraId="39FBD64A" w14:textId="36531294" w:rsidR="00D161BC" w:rsidRPr="00955DAE" w:rsidRDefault="00D161BC" w:rsidP="00D161BC">
      <w:r w:rsidRPr="00955DAE">
        <w:t xml:space="preserve">The International Council on Clean Transportation (ICCT) published in 2012 the Global Transportation and Energy Roadmap </w:t>
      </w:r>
      <w:r w:rsidRPr="00955DAE">
        <w:fldChar w:fldCharType="begin"/>
      </w:r>
      <w:r w:rsidRPr="00955DAE">
        <w:instrText xml:space="preserve"> ADDIN EN.CITE &lt;EndNote&gt;&lt;Cite&gt;&lt;Author&gt;ICCT&lt;/Author&gt;&lt;Year&gt;2015&lt;/Year&gt;&lt;RecNum&gt;534&lt;/RecNum&gt;&lt;DisplayText&gt;(ICCT, 2015)&lt;/DisplayText&gt;&lt;record&gt;&lt;rec-number&gt;534&lt;/rec-number&gt;&lt;foreign-keys&gt;&lt;key app="EN" db-id="dv0vp0rwdwts5wexz21xx5z4d5ewf0t9dvdw"&gt;534&lt;/key&gt;&lt;/foreign-keys&gt;&lt;ref-type name="Report"&gt;27&lt;/ref-type&gt;&lt;contributors&gt;&lt;authors&gt;&lt;author&gt;ICCT,&lt;/author&gt;&lt;/authors&gt;&lt;/contributors&gt;&lt;titles&gt;&lt;title&gt;Global Transportation and Energy Roadmap&lt;/title&gt;&lt;/titles&gt;&lt;dates&gt;&lt;year&gt;2015&lt;/year&gt;&lt;/dates&gt;&lt;urls&gt;&lt;/urls&gt;&lt;/record&gt;&lt;/Cite&gt;&lt;/EndNote&gt;</w:instrText>
      </w:r>
      <w:r w:rsidRPr="00955DAE">
        <w:fldChar w:fldCharType="separate"/>
      </w:r>
      <w:r w:rsidRPr="00955DAE">
        <w:t>(</w:t>
      </w:r>
      <w:hyperlink r:id="rId33" w:anchor="_ENREF_6" w:tooltip="ICCT, 2015 #534" w:history="1">
        <w:r w:rsidRPr="00955DAE">
          <w:rPr>
            <w:rStyle w:val="Hyperlink"/>
            <w:bCs/>
          </w:rPr>
          <w:t>ICCT, 2015</w:t>
        </w:r>
      </w:hyperlink>
      <w:r w:rsidRPr="00955DAE">
        <w:t>)</w:t>
      </w:r>
      <w:r w:rsidRPr="00955DAE">
        <w:fldChar w:fldCharType="end"/>
      </w:r>
      <w:r w:rsidRPr="00955DAE">
        <w:t xml:space="preserve">. The report examines the global effect of transportation policies on oil consumption and emissions and evaluates the potential for their reduction. This is achieved by transferring best practices around the globe and by efficiently integrating new technological developments. </w:t>
      </w:r>
      <w:r w:rsidR="00BB2A77" w:rsidRPr="00955DAE">
        <w:t>Moreover,</w:t>
      </w:r>
      <w:r w:rsidRPr="00955DAE">
        <w:t xml:space="preserve"> it is believed that policies with stricter focus on sustainable development and emission reduction must be taken if keeping global temperature average below 2 degrees is to be achieved. Modal shift is a key part of this report, demonstrating the beneficial effects it has towards the set goals. </w:t>
      </w:r>
      <w:r w:rsidR="00BB2A77" w:rsidRPr="00955DAE">
        <w:t>However,</w:t>
      </w:r>
      <w:r w:rsidRPr="00955DAE">
        <w:t xml:space="preserve"> it is acknowledged that the complexity associated with modal changes is much greater compared with other sections of the report. Lower regulatory certainty, policy package complexity, and fewer examples of best practices are among the reasons for this. Yet, since growth in vehicle activity plays the most significant role in increasing global emissions, modal shift and activity reduction policies can play a key role in reducing oil consumption and CO2 emissions. Their estimation is that these two elements can lead to reductions up to 6.6 Mboe</w:t>
      </w:r>
      <w:r w:rsidRPr="00955DAE">
        <w:rPr>
          <w:vertAlign w:val="superscript"/>
        </w:rPr>
        <w:footnoteReference w:id="5"/>
      </w:r>
      <w:r w:rsidRPr="00955DAE">
        <w:t>/day and 1.3 GtCO2e</w:t>
      </w:r>
      <w:r w:rsidRPr="00955DAE">
        <w:rPr>
          <w:vertAlign w:val="superscript"/>
        </w:rPr>
        <w:footnoteReference w:id="6"/>
      </w:r>
      <w:r w:rsidRPr="00955DAE">
        <w:t xml:space="preserve"> by 2030.</w:t>
      </w:r>
    </w:p>
    <w:p w14:paraId="32511102" w14:textId="72E09920" w:rsidR="006F4646" w:rsidRPr="00955DAE" w:rsidRDefault="00D161BC" w:rsidP="006F4646">
      <w:pPr>
        <w:pStyle w:val="Heading4"/>
        <w:numPr>
          <w:ilvl w:val="3"/>
          <w:numId w:val="21"/>
        </w:numPr>
      </w:pPr>
      <w:bookmarkStart w:id="32" w:name="_Toc465147957"/>
      <w:r w:rsidRPr="00955DAE">
        <w:t>EU Transport 2050</w:t>
      </w:r>
      <w:bookmarkEnd w:id="32"/>
      <w:r w:rsidRPr="00955DAE">
        <w:t xml:space="preserve"> </w:t>
      </w:r>
    </w:p>
    <w:p w14:paraId="1CBB31D3" w14:textId="77777777" w:rsidR="00D161BC" w:rsidRPr="00955DAE" w:rsidRDefault="00D161BC" w:rsidP="00D161BC">
      <w:r w:rsidRPr="00955DAE">
        <w:t>Urban transport is responsible for about a quarter of CO2 emissions from transport in Europe. The European Commission in 2011 adopted a comprehensive strategy called Transport 2050 for a competitive transport system aimed to “increase mobility, remove major barriers in key areas and fuel growth and employment” and to “dramatically reduce Europe's dependence on imported oil and cut carbon emissions in transport by 60% by 2050”.</w:t>
      </w:r>
    </w:p>
    <w:p w14:paraId="54732173" w14:textId="77777777" w:rsidR="00D161BC" w:rsidRPr="00955DAE" w:rsidRDefault="00D161BC" w:rsidP="00D161BC">
      <w:r w:rsidRPr="00955DAE">
        <w:t xml:space="preserve">The strategic document “Roadmap to a single European transport area” presents the European Commissions’ vision for the future of the EU transport system and defines a policy agenda for the decade 2010-2020 </w:t>
      </w:r>
      <w:r w:rsidRPr="00955DAE">
        <w:fldChar w:fldCharType="begin"/>
      </w:r>
      <w:r w:rsidRPr="00955DAE">
        <w:instrText xml:space="preserve"> ADDIN EN.CITE &lt;EndNote&gt;&lt;Cite&gt;&lt;Author&gt;European Commission&lt;/Author&gt;&lt;Year&gt;2011&lt;/Year&gt;&lt;RecNum&gt;535&lt;/RecNum&gt;&lt;DisplayText&gt;(European Commission et al., 2011)&lt;/DisplayText&gt;&lt;record&gt;&lt;rec-number&gt;535&lt;/rec-number&gt;&lt;foreign-keys&gt;&lt;key app="EN" db-id="dv0vp0rwdwts5wexz21xx5z4d5ewf0t9dvdw"&gt;535&lt;/key&gt;&lt;/foreign-keys&gt;&lt;ref-type name="Journal Article"&gt;17&lt;/ref-type&gt;&lt;contributors&gt;&lt;authors&gt;&lt;author&gt;&lt;style face="normal" font="default" size="100%"&gt;European Commission&lt;/style&gt;&lt;style face="normal" font="default" charset="161" size="100%"&gt; &lt;/style&gt;&lt;style face="normal" font="default" size="100%"&gt;et al., E. C.&lt;/style&gt;&lt;/author&gt;&lt;/authors&gt;&lt;/contributors&gt;&lt;titles&gt;&lt;title&gt;WHITE PAPER roadmap to a single European transport area towards a competitive and resource efficient transport system&lt;/title&gt;&lt;secondary-title&gt;COM (2011)&lt;/secondary-title&gt;&lt;/titles&gt;&lt;periodical&gt;&lt;full-title&gt;COM (2011)&lt;/full-title&gt;&lt;/periodical&gt;&lt;volume&gt;144&lt;/volume&gt;&lt;dates&gt;&lt;year&gt;2011&lt;/year&gt;&lt;pub-dates&gt;&lt;date&gt;2011&lt;/date&gt;&lt;/pub-dates&gt;&lt;/dates&gt;&lt;urls&gt;&lt;/urls&gt;&lt;remote-database-provider&gt;Google Scholar&lt;/remote-database-provider&gt;&lt;/record&gt;&lt;/Cite&gt;&lt;/EndNote&gt;</w:instrText>
      </w:r>
      <w:r w:rsidRPr="00955DAE">
        <w:fldChar w:fldCharType="separate"/>
      </w:r>
      <w:r w:rsidRPr="00955DAE">
        <w:t>(</w:t>
      </w:r>
      <w:hyperlink r:id="rId34" w:anchor="_ENREF_2" w:tooltip="European Commission et al., 2011 #535" w:history="1">
        <w:r w:rsidRPr="00955DAE">
          <w:rPr>
            <w:rStyle w:val="Hyperlink"/>
            <w:bCs/>
          </w:rPr>
          <w:t>European Commission et al., 2011</w:t>
        </w:r>
      </w:hyperlink>
      <w:r w:rsidRPr="00955DAE">
        <w:t>)</w:t>
      </w:r>
      <w:r w:rsidRPr="00955DAE">
        <w:fldChar w:fldCharType="end"/>
      </w:r>
      <w:r w:rsidRPr="00955DAE">
        <w:t>. It defines a set of goals designed to guide policy actions and measure progress and includes phasing out conventionally fueled cars from cities by 2050.</w:t>
      </w:r>
    </w:p>
    <w:p w14:paraId="5FD722A6" w14:textId="77777777" w:rsidR="00D161BC" w:rsidRPr="00955DAE" w:rsidRDefault="00D161BC" w:rsidP="00D161BC">
      <w:r w:rsidRPr="00955DAE">
        <w:t>To achieve clean urban transport and commuting the Transport 2050 strategy: “plans for cities to switch to cleaner transport facilitated by the lower requirements for vehicle range and higher population density. Public transport choices are planned to be more widely available, as well as the option of walking and cycling”.</w:t>
      </w:r>
    </w:p>
    <w:p w14:paraId="54E23F3A" w14:textId="14760CF5" w:rsidR="0065575A" w:rsidRPr="00955DAE" w:rsidRDefault="00BB2A77" w:rsidP="0065575A">
      <w:pPr>
        <w:pStyle w:val="Heading2"/>
      </w:pPr>
      <w:bookmarkStart w:id="33" w:name="_Toc526981539"/>
      <w:bookmarkStart w:id="34" w:name="_Toc68775167"/>
      <w:bookmarkStart w:id="35" w:name="_Toc72966195"/>
      <w:r w:rsidRPr="00955DAE">
        <w:t>ADVANTAGES AND</w:t>
      </w:r>
      <w:r w:rsidR="0065575A" w:rsidRPr="00955DAE">
        <w:t xml:space="preserve"> disadvantages of </w:t>
      </w:r>
      <w:bookmarkEnd w:id="33"/>
      <w:bookmarkEnd w:id="34"/>
      <w:r w:rsidR="0065575A" w:rsidRPr="00955DAE">
        <w:t>Public Transit</w:t>
      </w:r>
      <w:bookmarkEnd w:id="35"/>
    </w:p>
    <w:p w14:paraId="06A06C7D" w14:textId="77777777" w:rsidR="0065575A" w:rsidRPr="00955DAE" w:rsidRDefault="0065575A" w:rsidP="0065575A">
      <w:pPr>
        <w:pStyle w:val="Heading3"/>
      </w:pPr>
      <w:bookmarkStart w:id="36" w:name="_Toc526981540"/>
      <w:bookmarkStart w:id="37" w:name="_Toc68775168"/>
      <w:bookmarkStart w:id="38" w:name="_Toc72966196"/>
      <w:r w:rsidRPr="00955DAE">
        <w:t>Similar Solutions</w:t>
      </w:r>
      <w:bookmarkEnd w:id="36"/>
      <w:bookmarkEnd w:id="37"/>
      <w:bookmarkEnd w:id="38"/>
    </w:p>
    <w:p w14:paraId="536EB7C6" w14:textId="54F2C37B" w:rsidR="0065575A" w:rsidRPr="00955DAE" w:rsidRDefault="0065575A" w:rsidP="0065575A">
      <w:r w:rsidRPr="00955DAE">
        <w:t xml:space="preserve">Solutions that are similar to or can replace public transit are all other modes that serve the urban passenger market. These modes include car, e-bike, conventional bike, walking, e-kick scooters and e-mopeds. All but the last two modes (which are considered motorized 2/3 wheelers) are current Drawdown Solutions (car encompasses three solutions-electric, hybrid and sharing which will be evaluated as a unit). </w:t>
      </w:r>
    </w:p>
    <w:p w14:paraId="598D01E4" w14:textId="77777777" w:rsidR="0065575A" w:rsidRPr="00955DAE" w:rsidRDefault="0065575A" w:rsidP="0065575A">
      <w:pPr>
        <w:pStyle w:val="Heading3"/>
      </w:pPr>
      <w:bookmarkStart w:id="39" w:name="_Toc526981541"/>
      <w:bookmarkStart w:id="40" w:name="_Toc68775169"/>
      <w:bookmarkStart w:id="41" w:name="_Toc72966197"/>
      <w:r w:rsidRPr="00955DAE">
        <w:t>Arguments for Adoption</w:t>
      </w:r>
      <w:bookmarkEnd w:id="39"/>
      <w:bookmarkEnd w:id="40"/>
      <w:bookmarkEnd w:id="41"/>
    </w:p>
    <w:p w14:paraId="118E754D" w14:textId="30BA38FD" w:rsidR="0065575A" w:rsidRPr="00955DAE" w:rsidRDefault="0065575A" w:rsidP="0065575A">
      <w:r w:rsidRPr="00955DAE">
        <w:t>Public transit is a good mode choice for urban passenger transit. It is an important component of the mix of mode choices and has the ability to shift use from modes with higher emissions. It enables some use from riders that would not use the conventional option. The solution`s advantages and disadvantages are better understood when compared to the other available urban passenger mode choices. 2/3 wheelers are not currently Dra</w:t>
      </w:r>
      <w:r w:rsidR="00F02DFE" w:rsidRPr="00955DAE">
        <w:t>w</w:t>
      </w:r>
      <w:r w:rsidRPr="00955DAE">
        <w:t xml:space="preserve">down solutions and will not be evaluated as to whether the benefits outweigh the costs because there is no consensus and Drawdown has not yet modeled the results. </w:t>
      </w:r>
    </w:p>
    <w:p w14:paraId="0A654E93" w14:textId="63962D1F" w:rsidR="00F02DFE" w:rsidRPr="00955DAE" w:rsidRDefault="00F02DFE" w:rsidP="0065575A">
      <w:r w:rsidRPr="00955DAE">
        <w:t xml:space="preserve">Public transit costs </w:t>
      </w:r>
      <w:r w:rsidR="00844242" w:rsidRPr="00955DAE">
        <w:t xml:space="preserve">in this analysis </w:t>
      </w:r>
      <w:r w:rsidRPr="00955DAE">
        <w:t xml:space="preserve">are the costs to the user, not the builder or operator. </w:t>
      </w:r>
      <w:r w:rsidR="00BB2A77" w:rsidRPr="00955DAE">
        <w:t>Therefore,</w:t>
      </w:r>
      <w:r w:rsidRPr="00955DAE">
        <w:t xml:space="preserve"> </w:t>
      </w:r>
      <w:r w:rsidR="00844242" w:rsidRPr="00955DAE">
        <w:t xml:space="preserve">at the user level, </w:t>
      </w:r>
      <w:r w:rsidRPr="00955DAE">
        <w:t xml:space="preserve">it is one of the most cost-effective modes. Only walking costs less and e-bikes and traditional bikes are similar when comparing bike sharing rather than ownership (although ownership when amortized by pkm over the life of the bike is also similar). Cars are significantly more costly due to the </w:t>
      </w:r>
      <w:r w:rsidR="00495579" w:rsidRPr="00955DAE">
        <w:t xml:space="preserve">purchase, depreciation, maintenance and operation (fuel and insurance) costs. </w:t>
      </w:r>
      <w:r w:rsidR="00955DAE" w:rsidRPr="00955DAE">
        <w:t>However, t</w:t>
      </w:r>
      <w:r w:rsidR="005D1DF0" w:rsidRPr="00955DAE">
        <w:t xml:space="preserve">here are significant costs to the municipalities/operators of public transit that must supply the vehicles and the infrastructure and often subsidize the user costs as well. </w:t>
      </w:r>
      <w:r w:rsidR="00955DAE" w:rsidRPr="00955DAE">
        <w:t xml:space="preserve">This results in indirect costs to individuals through taxation and opportunity costs for other tax-based services. Cars also </w:t>
      </w:r>
      <w:r w:rsidR="00955DAE">
        <w:t xml:space="preserve">have significant costs to governments/operators that build and maintain the infrastructure. This results in costs to users through fuel taxes, other taxes and opportunity costs. </w:t>
      </w:r>
    </w:p>
    <w:p w14:paraId="4E5FDA7D" w14:textId="2EFCFC3A" w:rsidR="0065575A" w:rsidRPr="00955DAE" w:rsidRDefault="0065575A" w:rsidP="0065575A">
      <w:r w:rsidRPr="00955DAE">
        <w:t xml:space="preserve">The solution </w:t>
      </w:r>
      <w:r w:rsidR="00844242" w:rsidRPr="00955DAE">
        <w:t xml:space="preserve">per pkm, </w:t>
      </w:r>
      <w:r w:rsidRPr="00955DAE">
        <w:t>emits significantly less than cars. By pkm, metro is one of the least polluting modes, and many buses are now electric</w:t>
      </w:r>
      <w:r w:rsidR="00B47171" w:rsidRPr="00955DAE">
        <w:t>, whic</w:t>
      </w:r>
      <w:r w:rsidR="00220E89">
        <w:t>h further reduces emissions.</w:t>
      </w:r>
      <w:r w:rsidRPr="00955DAE">
        <w:t xml:space="preserve"> However, indirect emissions come from manufacturing the different vehicles used by each mode. </w:t>
      </w:r>
      <w:r w:rsidR="00B47171" w:rsidRPr="00955DAE">
        <w:t xml:space="preserve">Public transit requires </w:t>
      </w:r>
      <w:r w:rsidRPr="00955DAE">
        <w:t>a much higher level of materials than walking</w:t>
      </w:r>
      <w:r w:rsidR="00495579" w:rsidRPr="00955DAE">
        <w:t xml:space="preserve"> and traditional bike</w:t>
      </w:r>
      <w:r w:rsidR="00B47171" w:rsidRPr="00955DAE">
        <w:t xml:space="preserve"> infrastructure</w:t>
      </w:r>
      <w:r w:rsidRPr="00955DAE">
        <w:t xml:space="preserve">. </w:t>
      </w:r>
    </w:p>
    <w:p w14:paraId="4E4DD110" w14:textId="486C5E49" w:rsidR="0065575A" w:rsidRPr="00955DAE" w:rsidRDefault="0065575A" w:rsidP="001A35A3">
      <w:r w:rsidRPr="00955DAE">
        <w:t xml:space="preserve">The solution is much faster than a conventional bike and walking. In congestion, which is common in the urban passenger market that is modeled, </w:t>
      </w:r>
      <w:r w:rsidR="00224901" w:rsidRPr="00955DAE">
        <w:t>public transit</w:t>
      </w:r>
      <w:r w:rsidRPr="00955DAE">
        <w:t xml:space="preserve"> can go as fast or faster than cars</w:t>
      </w:r>
      <w:r w:rsidR="001A35A3" w:rsidRPr="00955DAE">
        <w:t xml:space="preserve"> </w:t>
      </w:r>
      <w:r w:rsidR="001A35A3" w:rsidRPr="00955DAE">
        <w:fldChar w:fldCharType="begin"/>
      </w:r>
      <w:r w:rsidR="00100F3B" w:rsidRPr="00955DAE">
        <w:instrText xml:space="preserve"> ADDIN ZOTERO_ITEM CSL_CITATION {"citationID":"Zj612rSh","properties":{"formattedCitation":"(Altieri et al., 2020)","plainCitation":"(Altieri et al., 2020)","noteIndex":0},"citationItems":[{"id":18541,"uris":["http://zotero.org/groups/2241942/items/Z9ZJZD7N"],"uri":["http://zotero.org/groups/2241942/items/Z9ZJZD7N"],"itemData":{"id":18541,"type":"article-journal","abstract":"Extensive research has found that people are more likely to choose the transport alternative which offers shorter travel time. But few studies approached the role of travel time across different transport alternatives and cities. This research assesses the influence of competitive travel time between car and public transit in public transit modal share for commute trips. São Paulo, New York, and Tokyo were selected to perform the analysis. A Fractional Logistic Regression in the binary form was drawn, and a competitive travel time index was calculated based on the Car/Public transit travel time ratio weighted by the number of the employed population at the origin and jobs at destinations in the absence of an Origin-Destination matrix. Findings suggest that, though car ownership was identified as the major factor, Car/Public transit travel time ratio is positively associated with the increase of public transit modal share. Furthermore, the Car/Public transit travel time ratio effect in public transit modal share consistently increases as people get increased access to cars.","container-title":"Journal of Transport Geography","DOI":"10.1016/j.jtrangeo.2020.102817","ISSN":"0966-6923","journalAbbreviation":"Journal of Transport Geography","language":"en","page":"102817","source":"ScienceDirect","title":"Give public transit a chance: A comparative analysis of competitive travel time in public transit modal share","title-short":"Give public transit a chance","volume":"87","author":[{"family":"Altieri","given":"Marcelo"},{"family":"Silva","given":"Cecília"},{"family":"Terabe","given":"Shintaro"}],"issued":{"date-parts":[["2020",7,1]]}}}],"schema":"https://github.com/citation-style-language/schema/raw/master/csl-citation.json"} </w:instrText>
      </w:r>
      <w:r w:rsidR="001A35A3" w:rsidRPr="00955DAE">
        <w:fldChar w:fldCharType="separate"/>
      </w:r>
      <w:r w:rsidR="001A35A3" w:rsidRPr="00955DAE">
        <w:rPr>
          <w:rFonts w:cs="Times New Roman"/>
          <w:sz w:val="22"/>
        </w:rPr>
        <w:t>(Altieri et al., 2020)</w:t>
      </w:r>
      <w:r w:rsidR="001A35A3" w:rsidRPr="00955DAE">
        <w:fldChar w:fldCharType="end"/>
      </w:r>
      <w:r w:rsidR="00224901" w:rsidRPr="00955DAE">
        <w:t xml:space="preserve"> </w:t>
      </w:r>
      <w:r w:rsidR="001A35A3" w:rsidRPr="00955DAE">
        <w:t xml:space="preserve">especially </w:t>
      </w:r>
      <w:r w:rsidR="00224901" w:rsidRPr="00955DAE">
        <w:t>if there is dedicated infrastructure</w:t>
      </w:r>
      <w:r w:rsidRPr="00955DAE">
        <w:t xml:space="preserve">. E-bikes are selected over public transit when it is perceived as </w:t>
      </w:r>
      <w:r w:rsidR="00BB2A77" w:rsidRPr="00955DAE">
        <w:t>faster,</w:t>
      </w:r>
      <w:r w:rsidRPr="00955DAE">
        <w:t xml:space="preserve"> or congestion is a factor. </w:t>
      </w:r>
    </w:p>
    <w:p w14:paraId="1A5A42FC" w14:textId="157834BC" w:rsidR="0065575A" w:rsidRPr="00955DAE" w:rsidRDefault="00224901" w:rsidP="0065575A">
      <w:r w:rsidRPr="00955DAE">
        <w:t xml:space="preserve">Public transit requires less physical effort than walking or conventional bike. The physical efforts include boarding and possibly traversing a station. The solution requires approximately as much physicality as private vehicles and slightly less than e-bikes. </w:t>
      </w:r>
    </w:p>
    <w:p w14:paraId="3F8BD947" w14:textId="613FECD9" w:rsidR="009A3B7C" w:rsidRPr="00955DAE" w:rsidRDefault="00220E89" w:rsidP="00AD0EDA">
      <w:r>
        <w:t>T</w:t>
      </w:r>
      <w:r w:rsidRPr="00955DAE">
        <w:t xml:space="preserve">his solution does not contribute nearly as much to congestion </w:t>
      </w:r>
      <w:r w:rsidRPr="00955DAE">
        <w:fldChar w:fldCharType="begin"/>
      </w:r>
      <w:r w:rsidR="005E5FFB">
        <w:instrText xml:space="preserve"> ADDIN ZOTERO_ITEM CSL_CITATION {"citationID":"cGSv8Y27","properties":{"formattedCitation":"(AlKheder, 2021)","plainCitation":"(AlKheder, 2021)","noteIndex":0},"citationItems":[{"id":18489,"uris":["http://zotero.org/groups/2241942/items/XPKTZYQV"],"uri":["http://zotero.org/groups/2241942/items/XPKTZYQV"],"itemData":{"id":18489,"type":"article-journal","abstract":"Traffic congestion is one of the most important problems that faces metropolises despite of the measures being taken to mitigate and reduce such problem. Traffic congestion in Kuwait requires a rapid solution, especially in Kuwait City. Public transportation can decrease the number of private vehicles to ease the traffic congestion, provide a good impact on the environment, and enhance the cost-effectiveness, reliability, and accessibility of the road network. This research encourages the use of public transportation for congestion reduction. All needed data were collected from different sources. They were used to simulate the future network condition in terms of reducing traffic congestion, fuel consumption, and gas emissions. The obtained data were processed using synchro software. The findings showed a reduction in the congestion by about 45% in some streets. The environmental impact was enhanced with a noticeable level of reduction in the gas emissions. The fuel consumption was reduced to 46% after the improved data. The consumer surplus was 7848.32 KD while the social welfare was 57258.6 KD for this study.","container-title":"Environmental Challenges","DOI":"10.1016/j.envc.2021.100075","ISSN":"2667-0100","journalAbbreviation":"Environmental Challenges","language":"en","page":"100075","source":"ScienceDirect","title":"Promoting public transport as a strategy to reduce GHG emissions from private vehicles in Kuwait","volume":"3","author":[{"family":"AlKheder","given":"Sharaf"}],"issued":{"date-parts":[["2021",4,1]]}}}],"schema":"https://github.com/citation-style-language/schema/raw/master/csl-citation.json"} </w:instrText>
      </w:r>
      <w:r w:rsidRPr="00955DAE">
        <w:fldChar w:fldCharType="separate"/>
      </w:r>
      <w:r w:rsidRPr="00955DAE">
        <w:rPr>
          <w:rFonts w:cs="Times New Roman"/>
          <w:sz w:val="22"/>
        </w:rPr>
        <w:t>(AlKheder, 2021)</w:t>
      </w:r>
      <w:r w:rsidRPr="00955DAE">
        <w:fldChar w:fldCharType="end"/>
      </w:r>
      <w:r w:rsidRPr="00955DAE">
        <w:t xml:space="preserve"> as do cars, including TNCs </w:t>
      </w:r>
      <w:r w:rsidRPr="00955DAE">
        <w:fldChar w:fldCharType="begin"/>
      </w:r>
      <w:r w:rsidR="005E5FFB">
        <w:instrText xml:space="preserve"> ADDIN ZOTERO_ITEM CSL_CITATION {"citationID":"D3bgTIRi","properties":{"formattedCitation":"(Diao et al., 2021)","plainCitation":"(Diao et al., 2021)","noteIndex":0},"citationItems":[{"id":18538,"uris":["http://zotero.org/groups/2241942/items/D3VTVGA8"],"uri":["http://zotero.org/groups/2241942/items/D3VTVGA8"],"itemData":{"id":18538,"type":"article-journal","abstract":"The role of transportation network companies (TNCs) in the urban transport system is under intense debate. In this study, we systematically assess three aspects of the net impacts of TNCs on urban mobility in the United States—road congestion, transit ridership and private vehicle ownership—and examine how these impacts have evolved over time. Based on a set of fixed-effect panel models estimated using metropolitan statistical area level data, we find that the entrance of TNCs led to increased road congestion in terms of both intensity (by 0.9%) and duration (by 4.5%), an 8.9% decline in transit ridership and an insignificant change in vehicle ownership. Despite the ideal of providing a sustainable mobility solution by promoting large-scale car sharing, our analysis suggests that TNCs have intensified urban transport challenges since their debut in the United States.","container-title":"Nature Sustainability","DOI":"10.1038/s41893-020-00678-z","ISSN":"2398-9629","language":"en","note":"publisher: Nature Publishing Group","page":"1-7","source":"www.nature.com","title":"Impacts of transportation network companies on urban mobility","author":[{"family":"Diao","given":"Mi"},{"family":"Kong","given":"Hui"},{"family":"Zhao","given":"Jinhua"}],"issued":{"date-parts":[["2021",2,1]]}}}],"schema":"https://github.com/citation-style-language/schema/raw/master/csl-citation.json"} </w:instrText>
      </w:r>
      <w:r w:rsidRPr="00955DAE">
        <w:fldChar w:fldCharType="separate"/>
      </w:r>
      <w:r w:rsidRPr="00955DAE">
        <w:rPr>
          <w:rFonts w:cs="Times New Roman"/>
          <w:sz w:val="22"/>
        </w:rPr>
        <w:t>(Diao et al., 2021)</w:t>
      </w:r>
      <w:r w:rsidRPr="00955DAE">
        <w:fldChar w:fldCharType="end"/>
      </w:r>
      <w:r w:rsidRPr="00955DAE">
        <w:t>.</w:t>
      </w:r>
    </w:p>
    <w:p w14:paraId="13C86DCE" w14:textId="26C79F01" w:rsidR="0065575A" w:rsidRPr="00955DAE" w:rsidRDefault="0065575A" w:rsidP="0065575A">
      <w:r w:rsidRPr="00955DAE">
        <w:t xml:space="preserve">The space efficiency of e-bikes, conventional bikes and walking are significantly less than that of </w:t>
      </w:r>
      <w:r w:rsidR="00366679" w:rsidRPr="00955DAE">
        <w:t>public transit</w:t>
      </w:r>
      <w:r w:rsidRPr="00955DAE">
        <w:t>. Comp</w:t>
      </w:r>
      <w:r w:rsidR="00366679" w:rsidRPr="00955DAE">
        <w:t>a</w:t>
      </w:r>
      <w:r w:rsidRPr="00955DAE">
        <w:t xml:space="preserve">ring the solution to </w:t>
      </w:r>
      <w:r w:rsidR="00366679" w:rsidRPr="00955DAE">
        <w:t>private vehicles</w:t>
      </w:r>
      <w:r w:rsidRPr="00955DAE">
        <w:t xml:space="preserve"> is complex as a bus can take up the same space as a car but dedicated lanes for buses or trams take up less space as cars usually have multiple lanes.</w:t>
      </w:r>
    </w:p>
    <w:p w14:paraId="764002A7" w14:textId="77777777" w:rsidR="00D706D1" w:rsidRPr="00955DAE" w:rsidRDefault="00D706D1" w:rsidP="00D706D1">
      <w:pPr>
        <w:pStyle w:val="Heading3"/>
      </w:pPr>
      <w:bookmarkStart w:id="42" w:name="_Toc526981542"/>
      <w:bookmarkStart w:id="43" w:name="_Toc68775170"/>
      <w:bookmarkStart w:id="44" w:name="_Toc72966198"/>
      <w:r w:rsidRPr="00955DAE">
        <w:t>Additional Benefits and Burdens</w:t>
      </w:r>
      <w:bookmarkEnd w:id="42"/>
      <w:bookmarkEnd w:id="43"/>
      <w:bookmarkEnd w:id="44"/>
    </w:p>
    <w:p w14:paraId="10B2B808" w14:textId="6A6EE246" w:rsidR="00D706D1" w:rsidRDefault="00D706D1" w:rsidP="005E5FFB">
      <w:r w:rsidRPr="00955DAE">
        <w:t xml:space="preserve">Additional benefits </w:t>
      </w:r>
      <w:r w:rsidR="001A35A3" w:rsidRPr="00955DAE">
        <w:t xml:space="preserve">include increased road safety for </w:t>
      </w:r>
      <w:r w:rsidR="000910B4">
        <w:t xml:space="preserve">all road users including </w:t>
      </w:r>
      <w:r w:rsidR="001A35A3" w:rsidRPr="00955DAE">
        <w:t>public transit riders</w:t>
      </w:r>
      <w:r w:rsidR="000910B4">
        <w:t>,</w:t>
      </w:r>
      <w:r w:rsidR="001A35A3" w:rsidRPr="00955DAE">
        <w:t xml:space="preserve"> pedestrians and cyclists </w:t>
      </w:r>
      <w:r w:rsidR="001A35A3" w:rsidRPr="00955DAE">
        <w:fldChar w:fldCharType="begin"/>
      </w:r>
      <w:r w:rsidR="00AD0EDA" w:rsidRPr="00955DAE">
        <w:instrText xml:space="preserve"> ADDIN ZOTERO_ITEM CSL_CITATION {"citationID":"4WMn7Rc7","properties":{"formattedCitation":"(Morency et al., 2018; UITP and ICLEI, 2020)","plainCitation":"(Morency et al., 2018; UITP and ICLEI, 2020)","noteIndex":0},"citationItems":[{"id":18542,"uris":["http://zotero.org/groups/2241942/items/8EAM8AZS"],"uri":["http://zotero.org/groups/2241942/items/8EAM8AZS"],"itemData":{"id":18542,"type":"article-journal","abstract":"Some studies have estimated fatality and injury rates for bus occupants, but data was aggregated at the country level and made no distinction between bus types. Also, injured pedestrians and cyclists, as a result of bus travel, were overlooked. We compared injury rates for car and city bus occupants on specific urban major roads, as well as the cyclist and pedestrian injuries associated with car and bus travel. We selected ten bus routes along major urban arterials (in Montreal, Canada). Passenger-kilometers traveled were estimated from vehicle counts at intersections (2002–2010) and from bus passenger counts (2008). Police accident reports (2001–2010) provided injury data for all modes. Injury rates associated with car and bus travel were calculated for vehicle occupants, pedestrians, and cyclists. Injury rate ratios were also computed. The safety benefits of bus travel, defined as the number of vehicle occupant, cyclist, and pedestrian injuries saved, were estimated for each route. Overall, for all ten routes, the ratio between car and bus occupant injury rates is 3.7 (95% CI [3.4, 4.0]). The rates of pedestrian and cyclist injuries per hundred million passenger-kilometers are also significantly greater for car travel than that for bus travel: 4.1 (95% CI [3.5, 4.9]) times greater for pedestrian injuries; 5.3 (95% CI [3.8, 7.6]) times greater for cyclist injuries. Similar results were observed for fatally and severely injured vehicle occupants, cyclists, and pedestrians. At the route level, the safety benefits of bus travel increase with the difference in injury rate associated with car and bus travel but also with the amount of passenger-kilometers by bus. Results show that city bus is a safer mode than car, for vehicle occupants but also for cyclists and pedestrians traveling along these bus routes. The safety benefits of bus travel greatly vary across urban routes; this spatial variation is most likely linked to environmental factors. Understanding the safety benefits of public transit for specific transport routes is likely to provide valuable information for mobilizing city and transportation planners.","container-title":"Journal of Urban Health","DOI":"10.1007/s11524-017-0222-6","ISSN":"1468-2869","issue":"2","journalAbbreviation":"J Urban Health","language":"en","page":"196-207","source":"Springer Link","title":"Traveling by Bus Instead of Car on Urban Major Roads: Safety Benefits for Vehicle Occupants, Pedestrians, and Cyclists","title-short":"Traveling by Bus Instead of Car on Urban Major Roads","volume":"95","author":[{"family":"Morency","given":"Patrick"},{"family":"Strauss","given":"Jillian"},{"family":"Pépin","given":"Félix"},{"family":"Tessier","given":"François"},{"family":"Grondines","given":"Jocelyn"}],"issued":{"date-parts":[["2018",4,1]]}}},{"id":18550,"uris":["http://zotero.org/groups/2241942/items/D4D9RGVQ"],"uri":["http://zotero.org/groups/2241942/items/D4D9RGVQ"],"itemData":{"id":18550,"type":"webpage","abstract":"UITP and ICLEI teamed up to produce a report about road safety and how public transport can contribute to the Sustainable Development Goals.","container-title":"UITP","language":"en-US","title":"Promoting safe and sustainable cities with public transport for the SDGs","URL":"https://www.uitp.org/publications/promoting-safe-and-sustainable-cities-with-public-transport-for-the-sdgs/","author":[{"family":"UITP and ICLEI","given":""}],"accessed":{"date-parts":[["2021",5,21]]},"issued":{"date-parts":[["2020"]]}}}],"schema":"https://github.com/citation-style-language/schema/raw/master/csl-citation.json"} </w:instrText>
      </w:r>
      <w:r w:rsidR="001A35A3" w:rsidRPr="00955DAE">
        <w:fldChar w:fldCharType="separate"/>
      </w:r>
      <w:r w:rsidR="00AD0EDA" w:rsidRPr="00955DAE">
        <w:rPr>
          <w:rFonts w:cs="Times New Roman"/>
          <w:sz w:val="22"/>
        </w:rPr>
        <w:t>(Morency et al., 2018; UITP and ICLEI, 2020)</w:t>
      </w:r>
      <w:r w:rsidR="001A35A3" w:rsidRPr="00955DAE">
        <w:fldChar w:fldCharType="end"/>
      </w:r>
      <w:r w:rsidRPr="00955DAE">
        <w:t xml:space="preserve">. </w:t>
      </w:r>
      <w:r w:rsidR="000910B4">
        <w:t xml:space="preserve">Cities with high public transport use </w:t>
      </w:r>
      <w:r w:rsidR="005E5FFB">
        <w:t xml:space="preserve">have low traffic fatalities which has another benefit of helping to achieve SDGs 3 and 11 </w:t>
      </w:r>
      <w:r w:rsidR="005E5FFB">
        <w:fldChar w:fldCharType="begin"/>
      </w:r>
      <w:r w:rsidR="005E5FFB">
        <w:instrText xml:space="preserve"> ADDIN ZOTERO_ITEM CSL_CITATION {"citationID":"hzZOBmqN","properties":{"formattedCitation":"(UITP and ICLEI, 2020)","plainCitation":"(UITP and ICLEI, 2020)","noteIndex":0},"citationItems":[{"id":18550,"uris":["http://zotero.org/groups/2241942/items/D4D9RGVQ"],"uri":["http://zotero.org/groups/2241942/items/D4D9RGVQ"],"itemData":{"id":18550,"type":"webpage","abstract":"UITP and ICLEI teamed up to produce a report about road safety and how public transport can contribute to the Sustainable Development Goals.","container-title":"UITP","language":"en-US","title":"Promoting safe and sustainable cities with public transport for the SDGs","URL":"https://www.uitp.org/publications/promoting-safe-and-sustainable-cities-with-public-transport-for-the-sdgs/","author":[{"family":"UITP and ICLEI","given":""}],"accessed":{"date-parts":[["2021",5,21]]},"issued":{"date-parts":[["2020"]]}}}],"schema":"https://github.com/citation-style-language/schema/raw/master/csl-citation.json"} </w:instrText>
      </w:r>
      <w:r w:rsidR="005E5FFB">
        <w:fldChar w:fldCharType="separate"/>
      </w:r>
      <w:r w:rsidR="005E5FFB" w:rsidRPr="005E5FFB">
        <w:rPr>
          <w:rFonts w:cs="Times New Roman"/>
        </w:rPr>
        <w:t>(UITP and ICLEI, 2020)</w:t>
      </w:r>
      <w:r w:rsidR="005E5FFB">
        <w:fldChar w:fldCharType="end"/>
      </w:r>
      <w:r w:rsidR="005E5FFB">
        <w:t xml:space="preserve">. </w:t>
      </w:r>
    </w:p>
    <w:p w14:paraId="3AEB7D55" w14:textId="1CFB7F22" w:rsidR="00C016E4" w:rsidRPr="00955DAE" w:rsidRDefault="00C016E4" w:rsidP="00C016E4">
      <w:r>
        <w:t xml:space="preserve">Public transit facilitates accessibility across cities connecting users with jobs and businesses which translates into increased employment and sales leading to growth in the economy </w:t>
      </w:r>
      <w:r>
        <w:fldChar w:fldCharType="begin"/>
      </w:r>
      <w:r w:rsidR="00783D51">
        <w:instrText xml:space="preserve"> ADDIN ZOTERO_ITEM CSL_CITATION {"citationID":"ap7d7Bqs","properties":{"formattedCitation":"(UITP, 2021, p. 2021)","plainCitation":"(UITP, 2021, p. 2021)","noteIndex":0},"citationItems":[{"id":18943,"uris":["http://zotero.org/groups/2241942/items/RACVTIHM"],"uri":["http://zotero.org/groups/2241942/items/RACVTIHM"],"itemData":{"id":18943,"type":"webpage","abstract":"Urban transport providers all over the world are continually looking to strengthen their current funding model, as well as develop new sources of revenue.","container-title":"UITP","language":"en-US","title":"Transport Economics","URL":"https://www.uitp.org//transport-economtopicsics/","author":[{"family":"UITP","given":""}],"issued":{"date-parts":[["2021"]]}},"locator":"2021"}],"schema":"https://github.com/citation-style-language/schema/raw/master/csl-citation.json"} </w:instrText>
      </w:r>
      <w:r>
        <w:fldChar w:fldCharType="separate"/>
      </w:r>
      <w:r w:rsidRPr="00C016E4">
        <w:rPr>
          <w:rFonts w:cs="Times New Roman"/>
        </w:rPr>
        <w:t>(UITP, 2021, p. 2021)</w:t>
      </w:r>
      <w:r>
        <w:fldChar w:fldCharType="end"/>
      </w:r>
      <w:r>
        <w:t xml:space="preserve">. </w:t>
      </w:r>
    </w:p>
    <w:p w14:paraId="334ACC05" w14:textId="6205D548" w:rsidR="00D706D1" w:rsidRPr="00955DAE" w:rsidRDefault="00D706D1" w:rsidP="00D706D1">
      <w:r w:rsidRPr="00955DAE">
        <w:t xml:space="preserve">Any rebound effects of induced trips </w:t>
      </w:r>
      <w:r w:rsidR="00BB2A77" w:rsidRPr="00955DAE">
        <w:t>are</w:t>
      </w:r>
      <w:r w:rsidRPr="00955DAE">
        <w:t xml:space="preserve"> not a burden as </w:t>
      </w:r>
      <w:r w:rsidR="001A35A3" w:rsidRPr="00955DAE">
        <w:t>a</w:t>
      </w:r>
      <w:r w:rsidRPr="00955DAE">
        <w:t xml:space="preserve"> marginal </w:t>
      </w:r>
      <w:r w:rsidR="001A35A3" w:rsidRPr="00955DAE">
        <w:t xml:space="preserve">rider </w:t>
      </w:r>
      <w:r w:rsidR="005E5FFB">
        <w:t xml:space="preserve">increases vehicle occupancy and </w:t>
      </w:r>
      <w:r w:rsidR="001A35A3" w:rsidRPr="00955DAE">
        <w:t xml:space="preserve">decreases the emissions per </w:t>
      </w:r>
      <w:r w:rsidR="00B47171" w:rsidRPr="00955DAE">
        <w:t>p</w:t>
      </w:r>
      <w:r w:rsidR="001A35A3" w:rsidRPr="00955DAE">
        <w:t>km</w:t>
      </w:r>
      <w:r w:rsidRPr="00955DAE">
        <w:t>.</w:t>
      </w:r>
    </w:p>
    <w:p w14:paraId="5781AFBC" w14:textId="7C4860DC" w:rsidR="00D706D1" w:rsidRPr="00955DAE" w:rsidRDefault="00D706D1" w:rsidP="00D706D1">
      <w:r w:rsidRPr="00955DAE">
        <w:t xml:space="preserve">Burdens are the </w:t>
      </w:r>
      <w:r w:rsidR="00D00D16" w:rsidRPr="00955DAE">
        <w:t xml:space="preserve">opportunity costs of </w:t>
      </w:r>
      <w:r w:rsidR="001A35A3" w:rsidRPr="00955DAE">
        <w:t xml:space="preserve">financial </w:t>
      </w:r>
      <w:r w:rsidR="00D00D16" w:rsidRPr="00955DAE">
        <w:t>expenses</w:t>
      </w:r>
      <w:r w:rsidR="001A35A3" w:rsidRPr="00955DAE">
        <w:t xml:space="preserve"> to municipalities</w:t>
      </w:r>
      <w:r w:rsidR="00093691">
        <w:t xml:space="preserve"> that could be used for other public services</w:t>
      </w:r>
      <w:r w:rsidRPr="00955DAE">
        <w:t xml:space="preserve">. </w:t>
      </w:r>
    </w:p>
    <w:p w14:paraId="253FA9EC" w14:textId="1BDE04D2" w:rsidR="00D706D1" w:rsidRPr="00955DAE" w:rsidRDefault="00D706D1" w:rsidP="00D706D1">
      <w:pPr>
        <w:pStyle w:val="Caption"/>
        <w:ind w:left="720"/>
        <w:rPr>
          <w:rFonts w:eastAsia="Times New Roman" w:cs="Times New Roman"/>
          <w:b/>
          <w:bCs/>
          <w:color w:val="000000" w:themeColor="text1"/>
        </w:rPr>
      </w:pPr>
      <w:bookmarkStart w:id="45" w:name="_Toc526981324"/>
      <w:bookmarkStart w:id="46" w:name="_Toc68775210"/>
      <w:bookmarkStart w:id="47" w:name="_Toc72965756"/>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1</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2</w:t>
      </w:r>
      <w:r w:rsidR="008017C1">
        <w:fldChar w:fldCharType="end"/>
      </w:r>
      <w:r w:rsidRPr="00955DAE">
        <w:t xml:space="preserve"> Urban Passenger Mode </w:t>
      </w:r>
      <w:bookmarkEnd w:id="45"/>
      <w:bookmarkEnd w:id="46"/>
      <w:r w:rsidR="00DE05B4" w:rsidRPr="00955DAE">
        <w:t>Comparison</w:t>
      </w:r>
      <w:bookmarkEnd w:id="47"/>
    </w:p>
    <w:tbl>
      <w:tblPr>
        <w:tblStyle w:val="TableGrid"/>
        <w:tblW w:w="5000" w:type="pct"/>
        <w:tblLook w:val="04A0" w:firstRow="1" w:lastRow="0" w:firstColumn="1" w:lastColumn="0" w:noHBand="0" w:noVBand="1"/>
      </w:tblPr>
      <w:tblGrid>
        <w:gridCol w:w="1336"/>
        <w:gridCol w:w="1336"/>
        <w:gridCol w:w="1336"/>
        <w:gridCol w:w="1336"/>
        <w:gridCol w:w="1336"/>
        <w:gridCol w:w="1335"/>
        <w:gridCol w:w="1335"/>
      </w:tblGrid>
      <w:tr w:rsidR="00D706D1" w:rsidRPr="00955DAE" w14:paraId="52FFFE5A" w14:textId="77777777" w:rsidTr="000A12DD">
        <w:trPr>
          <w:trHeight w:val="594"/>
          <w:tblHeader/>
        </w:trPr>
        <w:tc>
          <w:tcPr>
            <w:tcW w:w="714" w:type="pct"/>
            <w:shd w:val="clear" w:color="auto" w:fill="4F81BD" w:themeFill="accent1"/>
          </w:tcPr>
          <w:p w14:paraId="1666886C" w14:textId="77777777" w:rsidR="00D706D1" w:rsidRPr="00955DAE" w:rsidRDefault="00D706D1" w:rsidP="000A12DD">
            <w:pPr>
              <w:spacing w:line="240" w:lineRule="auto"/>
              <w:jc w:val="center"/>
              <w:rPr>
                <w:b/>
                <w:color w:val="FFFFFF" w:themeColor="background1"/>
                <w:sz w:val="20"/>
                <w:szCs w:val="20"/>
              </w:rPr>
            </w:pPr>
          </w:p>
        </w:tc>
        <w:tc>
          <w:tcPr>
            <w:tcW w:w="714" w:type="pct"/>
            <w:shd w:val="clear" w:color="auto" w:fill="4F81BD" w:themeFill="accent1"/>
          </w:tcPr>
          <w:p w14:paraId="768C47DC" w14:textId="77777777" w:rsidR="00D706D1" w:rsidRPr="00955DAE" w:rsidRDefault="00D706D1" w:rsidP="000A12DD">
            <w:pPr>
              <w:spacing w:line="240" w:lineRule="auto"/>
              <w:jc w:val="center"/>
              <w:rPr>
                <w:b/>
                <w:color w:val="FFFFFF" w:themeColor="background1"/>
                <w:sz w:val="20"/>
                <w:szCs w:val="20"/>
              </w:rPr>
            </w:pPr>
            <w:r w:rsidRPr="00955DAE">
              <w:rPr>
                <w:b/>
                <w:color w:val="FFFFFF" w:themeColor="background1"/>
                <w:sz w:val="20"/>
                <w:szCs w:val="20"/>
              </w:rPr>
              <w:t>User Costs</w:t>
            </w:r>
          </w:p>
        </w:tc>
        <w:tc>
          <w:tcPr>
            <w:tcW w:w="714" w:type="pct"/>
            <w:shd w:val="clear" w:color="auto" w:fill="4F81BD" w:themeFill="accent1"/>
          </w:tcPr>
          <w:p w14:paraId="7EADBEB3" w14:textId="77777777" w:rsidR="00D706D1" w:rsidRPr="00955DAE" w:rsidRDefault="00D706D1" w:rsidP="000A12DD">
            <w:pPr>
              <w:spacing w:line="240" w:lineRule="auto"/>
              <w:jc w:val="center"/>
              <w:rPr>
                <w:b/>
                <w:color w:val="FFFFFF" w:themeColor="background1"/>
                <w:sz w:val="20"/>
                <w:szCs w:val="20"/>
              </w:rPr>
            </w:pPr>
            <w:r w:rsidRPr="00955DAE">
              <w:rPr>
                <w:b/>
                <w:color w:val="FFFFFF" w:themeColor="background1"/>
                <w:sz w:val="20"/>
                <w:szCs w:val="20"/>
              </w:rPr>
              <w:t>Emissions</w:t>
            </w:r>
          </w:p>
        </w:tc>
        <w:tc>
          <w:tcPr>
            <w:tcW w:w="714" w:type="pct"/>
            <w:shd w:val="clear" w:color="auto" w:fill="4F81BD" w:themeFill="accent1"/>
          </w:tcPr>
          <w:p w14:paraId="6A79DBED" w14:textId="77777777" w:rsidR="00D706D1" w:rsidRPr="00955DAE" w:rsidRDefault="00D706D1" w:rsidP="000A12DD">
            <w:pPr>
              <w:spacing w:line="240" w:lineRule="auto"/>
              <w:jc w:val="center"/>
              <w:rPr>
                <w:b/>
                <w:color w:val="FFFFFF" w:themeColor="background1"/>
                <w:sz w:val="20"/>
                <w:szCs w:val="20"/>
              </w:rPr>
            </w:pPr>
            <w:r w:rsidRPr="00955DAE">
              <w:rPr>
                <w:b/>
                <w:color w:val="FFFFFF" w:themeColor="background1"/>
                <w:sz w:val="20"/>
                <w:szCs w:val="20"/>
              </w:rPr>
              <w:t>Speed</w:t>
            </w:r>
          </w:p>
        </w:tc>
        <w:tc>
          <w:tcPr>
            <w:tcW w:w="714" w:type="pct"/>
            <w:shd w:val="clear" w:color="auto" w:fill="4F81BD" w:themeFill="accent1"/>
          </w:tcPr>
          <w:p w14:paraId="5FF6F986" w14:textId="77777777" w:rsidR="00D706D1" w:rsidRPr="00955DAE" w:rsidRDefault="00D706D1" w:rsidP="000A12DD">
            <w:pPr>
              <w:spacing w:line="240" w:lineRule="auto"/>
              <w:jc w:val="center"/>
              <w:rPr>
                <w:b/>
                <w:color w:val="FFFFFF" w:themeColor="background1"/>
                <w:sz w:val="20"/>
                <w:szCs w:val="20"/>
              </w:rPr>
            </w:pPr>
            <w:r w:rsidRPr="00955DAE">
              <w:rPr>
                <w:b/>
                <w:color w:val="FFFFFF" w:themeColor="background1"/>
                <w:sz w:val="20"/>
                <w:szCs w:val="20"/>
              </w:rPr>
              <w:t>Physicality</w:t>
            </w:r>
          </w:p>
        </w:tc>
        <w:tc>
          <w:tcPr>
            <w:tcW w:w="714" w:type="pct"/>
            <w:shd w:val="clear" w:color="auto" w:fill="4F81BD" w:themeFill="accent1"/>
          </w:tcPr>
          <w:p w14:paraId="20CF6F23" w14:textId="77777777" w:rsidR="00D706D1" w:rsidRPr="00955DAE" w:rsidRDefault="00D706D1" w:rsidP="000A12DD">
            <w:pPr>
              <w:spacing w:line="240" w:lineRule="auto"/>
              <w:jc w:val="center"/>
              <w:rPr>
                <w:b/>
                <w:color w:val="FFFFFF" w:themeColor="background1"/>
                <w:sz w:val="20"/>
                <w:szCs w:val="20"/>
              </w:rPr>
            </w:pPr>
            <w:r w:rsidRPr="00955DAE">
              <w:rPr>
                <w:b/>
                <w:color w:val="FFFFFF" w:themeColor="background1"/>
                <w:sz w:val="20"/>
                <w:szCs w:val="20"/>
              </w:rPr>
              <w:t>Congestion</w:t>
            </w:r>
          </w:p>
        </w:tc>
        <w:tc>
          <w:tcPr>
            <w:tcW w:w="714" w:type="pct"/>
            <w:shd w:val="clear" w:color="auto" w:fill="4F81BD" w:themeFill="accent1"/>
          </w:tcPr>
          <w:p w14:paraId="50E742F1" w14:textId="77777777" w:rsidR="00D706D1" w:rsidRPr="00955DAE" w:rsidRDefault="00D706D1" w:rsidP="000A12DD">
            <w:pPr>
              <w:spacing w:line="240" w:lineRule="auto"/>
              <w:jc w:val="center"/>
              <w:rPr>
                <w:b/>
                <w:color w:val="FFFFFF" w:themeColor="background1"/>
                <w:sz w:val="20"/>
                <w:szCs w:val="20"/>
              </w:rPr>
            </w:pPr>
            <w:r w:rsidRPr="00955DAE">
              <w:rPr>
                <w:b/>
                <w:color w:val="FFFFFF" w:themeColor="background1"/>
                <w:sz w:val="20"/>
                <w:szCs w:val="20"/>
              </w:rPr>
              <w:t>Space Efficiency</w:t>
            </w:r>
          </w:p>
        </w:tc>
      </w:tr>
      <w:tr w:rsidR="00D706D1" w:rsidRPr="00955DAE" w14:paraId="13393F58" w14:textId="77777777" w:rsidTr="000A12DD">
        <w:trPr>
          <w:trHeight w:val="334"/>
        </w:trPr>
        <w:tc>
          <w:tcPr>
            <w:tcW w:w="714" w:type="pct"/>
          </w:tcPr>
          <w:p w14:paraId="41CDA4A0" w14:textId="77777777" w:rsidR="00D706D1" w:rsidRPr="00955DAE" w:rsidRDefault="00D706D1" w:rsidP="000A12DD">
            <w:pPr>
              <w:spacing w:line="240" w:lineRule="auto"/>
              <w:rPr>
                <w:sz w:val="20"/>
                <w:szCs w:val="20"/>
              </w:rPr>
            </w:pPr>
            <w:r w:rsidRPr="00955DAE">
              <w:rPr>
                <w:sz w:val="20"/>
                <w:szCs w:val="20"/>
              </w:rPr>
              <w:t>E-Bike</w:t>
            </w:r>
          </w:p>
        </w:tc>
        <w:tc>
          <w:tcPr>
            <w:tcW w:w="714" w:type="pct"/>
            <w:shd w:val="clear" w:color="auto" w:fill="DBE5F1" w:themeFill="accent1" w:themeFillTint="33"/>
          </w:tcPr>
          <w:p w14:paraId="0931777A"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BE5F1" w:themeFill="accent1" w:themeFillTint="33"/>
          </w:tcPr>
          <w:p w14:paraId="49C145A2"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95B3D7" w:themeFill="accent1" w:themeFillTint="99"/>
          </w:tcPr>
          <w:p w14:paraId="1699282D" w14:textId="77777777" w:rsidR="00D706D1" w:rsidRPr="00955DAE" w:rsidRDefault="00D706D1" w:rsidP="000A12DD">
            <w:pPr>
              <w:spacing w:line="240" w:lineRule="auto"/>
              <w:rPr>
                <w:sz w:val="20"/>
                <w:szCs w:val="20"/>
              </w:rPr>
            </w:pPr>
            <w:r w:rsidRPr="00955DAE">
              <w:rPr>
                <w:sz w:val="20"/>
                <w:szCs w:val="20"/>
              </w:rPr>
              <w:t>High</w:t>
            </w:r>
          </w:p>
        </w:tc>
        <w:tc>
          <w:tcPr>
            <w:tcW w:w="714" w:type="pct"/>
            <w:shd w:val="clear" w:color="auto" w:fill="B8CCE4" w:themeFill="accent1" w:themeFillTint="66"/>
          </w:tcPr>
          <w:p w14:paraId="0CA71567" w14:textId="77777777" w:rsidR="00D706D1" w:rsidRPr="00955DAE" w:rsidRDefault="00D706D1" w:rsidP="000A12DD">
            <w:pPr>
              <w:spacing w:line="240" w:lineRule="auto"/>
              <w:rPr>
                <w:sz w:val="20"/>
                <w:szCs w:val="20"/>
              </w:rPr>
            </w:pPr>
            <w:r w:rsidRPr="00955DAE">
              <w:rPr>
                <w:sz w:val="20"/>
                <w:szCs w:val="20"/>
              </w:rPr>
              <w:t>Medium</w:t>
            </w:r>
          </w:p>
        </w:tc>
        <w:tc>
          <w:tcPr>
            <w:tcW w:w="714" w:type="pct"/>
            <w:shd w:val="clear" w:color="auto" w:fill="DBE5F1" w:themeFill="accent1" w:themeFillTint="33"/>
          </w:tcPr>
          <w:p w14:paraId="00ECB5BD"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BE5F1" w:themeFill="accent1" w:themeFillTint="33"/>
          </w:tcPr>
          <w:p w14:paraId="1404B24F" w14:textId="77777777" w:rsidR="00D706D1" w:rsidRPr="00955DAE" w:rsidRDefault="00D706D1" w:rsidP="000A12DD">
            <w:pPr>
              <w:spacing w:line="240" w:lineRule="auto"/>
              <w:rPr>
                <w:sz w:val="20"/>
                <w:szCs w:val="20"/>
              </w:rPr>
            </w:pPr>
            <w:r w:rsidRPr="00955DAE">
              <w:rPr>
                <w:sz w:val="20"/>
                <w:szCs w:val="20"/>
              </w:rPr>
              <w:t>Low</w:t>
            </w:r>
          </w:p>
        </w:tc>
      </w:tr>
      <w:tr w:rsidR="00D706D1" w:rsidRPr="00955DAE" w14:paraId="06CAB13F" w14:textId="77777777" w:rsidTr="000A12DD">
        <w:trPr>
          <w:trHeight w:val="334"/>
        </w:trPr>
        <w:tc>
          <w:tcPr>
            <w:tcW w:w="714" w:type="pct"/>
          </w:tcPr>
          <w:p w14:paraId="163FCC41" w14:textId="77777777" w:rsidR="00D706D1" w:rsidRPr="00955DAE" w:rsidRDefault="00D706D1" w:rsidP="000A12DD">
            <w:pPr>
              <w:spacing w:line="240" w:lineRule="auto"/>
              <w:rPr>
                <w:sz w:val="20"/>
                <w:szCs w:val="20"/>
              </w:rPr>
            </w:pPr>
            <w:r w:rsidRPr="00955DAE">
              <w:rPr>
                <w:sz w:val="20"/>
                <w:szCs w:val="20"/>
              </w:rPr>
              <w:t xml:space="preserve">Conventional Bike </w:t>
            </w:r>
          </w:p>
        </w:tc>
        <w:tc>
          <w:tcPr>
            <w:tcW w:w="714" w:type="pct"/>
            <w:shd w:val="clear" w:color="auto" w:fill="DBE5F1" w:themeFill="accent1" w:themeFillTint="33"/>
          </w:tcPr>
          <w:p w14:paraId="288B9B11"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9D9D9" w:themeFill="background1" w:themeFillShade="D9"/>
          </w:tcPr>
          <w:p w14:paraId="0EC894E9" w14:textId="77777777" w:rsidR="00D706D1" w:rsidRPr="00955DAE" w:rsidRDefault="00D706D1" w:rsidP="000A12DD">
            <w:pPr>
              <w:spacing w:line="240" w:lineRule="auto"/>
              <w:rPr>
                <w:sz w:val="20"/>
                <w:szCs w:val="20"/>
              </w:rPr>
            </w:pPr>
            <w:r w:rsidRPr="00955DAE">
              <w:rPr>
                <w:sz w:val="20"/>
                <w:szCs w:val="20"/>
              </w:rPr>
              <w:t>None</w:t>
            </w:r>
          </w:p>
        </w:tc>
        <w:tc>
          <w:tcPr>
            <w:tcW w:w="714" w:type="pct"/>
            <w:shd w:val="clear" w:color="auto" w:fill="B8CCE4" w:themeFill="accent1" w:themeFillTint="66"/>
          </w:tcPr>
          <w:p w14:paraId="4005738B" w14:textId="77777777" w:rsidR="00D706D1" w:rsidRPr="00955DAE" w:rsidRDefault="00D706D1" w:rsidP="000A12DD">
            <w:pPr>
              <w:spacing w:line="240" w:lineRule="auto"/>
              <w:rPr>
                <w:sz w:val="20"/>
                <w:szCs w:val="20"/>
              </w:rPr>
            </w:pPr>
            <w:r w:rsidRPr="00955DAE">
              <w:rPr>
                <w:sz w:val="20"/>
                <w:szCs w:val="20"/>
              </w:rPr>
              <w:t>Medium</w:t>
            </w:r>
          </w:p>
        </w:tc>
        <w:tc>
          <w:tcPr>
            <w:tcW w:w="714" w:type="pct"/>
            <w:shd w:val="clear" w:color="auto" w:fill="95B3D7" w:themeFill="accent1" w:themeFillTint="99"/>
          </w:tcPr>
          <w:p w14:paraId="2C2E62DE" w14:textId="77777777" w:rsidR="00D706D1" w:rsidRPr="00955DAE" w:rsidRDefault="00D706D1" w:rsidP="000A12DD">
            <w:pPr>
              <w:spacing w:line="240" w:lineRule="auto"/>
              <w:rPr>
                <w:sz w:val="20"/>
                <w:szCs w:val="20"/>
              </w:rPr>
            </w:pPr>
            <w:r w:rsidRPr="00955DAE">
              <w:rPr>
                <w:sz w:val="20"/>
                <w:szCs w:val="20"/>
              </w:rPr>
              <w:t>High</w:t>
            </w:r>
          </w:p>
        </w:tc>
        <w:tc>
          <w:tcPr>
            <w:tcW w:w="714" w:type="pct"/>
            <w:shd w:val="clear" w:color="auto" w:fill="DBE5F1" w:themeFill="accent1" w:themeFillTint="33"/>
          </w:tcPr>
          <w:p w14:paraId="0A93A5D5"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BE5F1" w:themeFill="accent1" w:themeFillTint="33"/>
          </w:tcPr>
          <w:p w14:paraId="5D4DA548" w14:textId="77777777" w:rsidR="00D706D1" w:rsidRPr="00955DAE" w:rsidRDefault="00D706D1" w:rsidP="000A12DD">
            <w:pPr>
              <w:spacing w:line="240" w:lineRule="auto"/>
              <w:rPr>
                <w:sz w:val="20"/>
                <w:szCs w:val="20"/>
              </w:rPr>
            </w:pPr>
            <w:r w:rsidRPr="00955DAE">
              <w:rPr>
                <w:sz w:val="20"/>
                <w:szCs w:val="20"/>
              </w:rPr>
              <w:t>Low</w:t>
            </w:r>
          </w:p>
        </w:tc>
      </w:tr>
      <w:tr w:rsidR="00D706D1" w:rsidRPr="00955DAE" w14:paraId="1DE57478" w14:textId="77777777" w:rsidTr="000A12DD">
        <w:trPr>
          <w:trHeight w:val="315"/>
        </w:trPr>
        <w:tc>
          <w:tcPr>
            <w:tcW w:w="714" w:type="pct"/>
          </w:tcPr>
          <w:p w14:paraId="28FE7B8E" w14:textId="77777777" w:rsidR="00D706D1" w:rsidRPr="00955DAE" w:rsidRDefault="00D706D1" w:rsidP="000A12DD">
            <w:pPr>
              <w:spacing w:line="240" w:lineRule="auto"/>
              <w:rPr>
                <w:sz w:val="20"/>
                <w:szCs w:val="20"/>
              </w:rPr>
            </w:pPr>
            <w:r w:rsidRPr="00955DAE">
              <w:rPr>
                <w:sz w:val="20"/>
                <w:szCs w:val="20"/>
              </w:rPr>
              <w:t>Car</w:t>
            </w:r>
          </w:p>
        </w:tc>
        <w:tc>
          <w:tcPr>
            <w:tcW w:w="714" w:type="pct"/>
            <w:shd w:val="clear" w:color="auto" w:fill="95B3D7" w:themeFill="accent1" w:themeFillTint="99"/>
          </w:tcPr>
          <w:p w14:paraId="45D6BCDE" w14:textId="77777777" w:rsidR="00D706D1" w:rsidRPr="00955DAE" w:rsidRDefault="00D706D1" w:rsidP="000A12DD">
            <w:pPr>
              <w:spacing w:line="240" w:lineRule="auto"/>
              <w:rPr>
                <w:sz w:val="20"/>
                <w:szCs w:val="20"/>
              </w:rPr>
            </w:pPr>
            <w:r w:rsidRPr="00955DAE">
              <w:rPr>
                <w:sz w:val="20"/>
                <w:szCs w:val="20"/>
              </w:rPr>
              <w:t>High</w:t>
            </w:r>
          </w:p>
        </w:tc>
        <w:tc>
          <w:tcPr>
            <w:tcW w:w="714" w:type="pct"/>
            <w:shd w:val="clear" w:color="auto" w:fill="95B3D7" w:themeFill="accent1" w:themeFillTint="99"/>
          </w:tcPr>
          <w:p w14:paraId="5A187906" w14:textId="77777777" w:rsidR="00D706D1" w:rsidRPr="00955DAE" w:rsidRDefault="00D706D1" w:rsidP="000A12DD">
            <w:pPr>
              <w:spacing w:line="240" w:lineRule="auto"/>
              <w:rPr>
                <w:sz w:val="20"/>
                <w:szCs w:val="20"/>
              </w:rPr>
            </w:pPr>
            <w:r w:rsidRPr="00955DAE">
              <w:rPr>
                <w:sz w:val="20"/>
                <w:szCs w:val="20"/>
              </w:rPr>
              <w:t>High</w:t>
            </w:r>
          </w:p>
        </w:tc>
        <w:tc>
          <w:tcPr>
            <w:tcW w:w="714" w:type="pct"/>
            <w:shd w:val="clear" w:color="auto" w:fill="B8CCE4" w:themeFill="accent1" w:themeFillTint="66"/>
          </w:tcPr>
          <w:p w14:paraId="77E7B5FD" w14:textId="77777777" w:rsidR="00D706D1" w:rsidRPr="00955DAE" w:rsidRDefault="00D706D1" w:rsidP="000A12DD">
            <w:pPr>
              <w:spacing w:line="240" w:lineRule="auto"/>
              <w:rPr>
                <w:sz w:val="20"/>
                <w:szCs w:val="20"/>
              </w:rPr>
            </w:pPr>
            <w:r w:rsidRPr="00955DAE">
              <w:rPr>
                <w:sz w:val="20"/>
                <w:szCs w:val="20"/>
              </w:rPr>
              <w:t>Medium</w:t>
            </w:r>
          </w:p>
        </w:tc>
        <w:tc>
          <w:tcPr>
            <w:tcW w:w="714" w:type="pct"/>
            <w:shd w:val="clear" w:color="auto" w:fill="DBE5F1" w:themeFill="accent1" w:themeFillTint="33"/>
          </w:tcPr>
          <w:p w14:paraId="0F3DB0CF"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95B3D7" w:themeFill="accent1" w:themeFillTint="99"/>
          </w:tcPr>
          <w:p w14:paraId="4CB4BF74" w14:textId="77777777" w:rsidR="00D706D1" w:rsidRPr="00955DAE" w:rsidRDefault="00D706D1" w:rsidP="000A12DD">
            <w:pPr>
              <w:spacing w:line="240" w:lineRule="auto"/>
              <w:rPr>
                <w:sz w:val="20"/>
                <w:szCs w:val="20"/>
              </w:rPr>
            </w:pPr>
            <w:r w:rsidRPr="00955DAE">
              <w:rPr>
                <w:sz w:val="20"/>
                <w:szCs w:val="20"/>
              </w:rPr>
              <w:t>High</w:t>
            </w:r>
          </w:p>
        </w:tc>
        <w:tc>
          <w:tcPr>
            <w:tcW w:w="714" w:type="pct"/>
            <w:shd w:val="clear" w:color="auto" w:fill="95B3D7" w:themeFill="accent1" w:themeFillTint="99"/>
          </w:tcPr>
          <w:p w14:paraId="4D219F34" w14:textId="77777777" w:rsidR="00D706D1" w:rsidRPr="00955DAE" w:rsidRDefault="00D706D1" w:rsidP="000A12DD">
            <w:pPr>
              <w:spacing w:line="240" w:lineRule="auto"/>
              <w:rPr>
                <w:sz w:val="20"/>
                <w:szCs w:val="20"/>
              </w:rPr>
            </w:pPr>
            <w:r w:rsidRPr="00955DAE">
              <w:rPr>
                <w:sz w:val="20"/>
                <w:szCs w:val="20"/>
              </w:rPr>
              <w:t>High</w:t>
            </w:r>
          </w:p>
        </w:tc>
      </w:tr>
      <w:tr w:rsidR="00D706D1" w:rsidRPr="00955DAE" w14:paraId="2D8A62A9" w14:textId="77777777" w:rsidTr="000A12DD">
        <w:trPr>
          <w:trHeight w:val="352"/>
        </w:trPr>
        <w:tc>
          <w:tcPr>
            <w:tcW w:w="714" w:type="pct"/>
          </w:tcPr>
          <w:p w14:paraId="06B1ECA0" w14:textId="77777777" w:rsidR="00D706D1" w:rsidRPr="00955DAE" w:rsidRDefault="00D706D1" w:rsidP="000A12DD">
            <w:pPr>
              <w:spacing w:line="240" w:lineRule="auto"/>
              <w:rPr>
                <w:sz w:val="20"/>
                <w:szCs w:val="20"/>
              </w:rPr>
            </w:pPr>
            <w:r w:rsidRPr="00955DAE">
              <w:rPr>
                <w:sz w:val="20"/>
                <w:szCs w:val="20"/>
              </w:rPr>
              <w:t>Public Transit</w:t>
            </w:r>
          </w:p>
        </w:tc>
        <w:tc>
          <w:tcPr>
            <w:tcW w:w="714" w:type="pct"/>
            <w:shd w:val="clear" w:color="auto" w:fill="DBE5F1" w:themeFill="accent1" w:themeFillTint="33"/>
          </w:tcPr>
          <w:p w14:paraId="72CF5F1C"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BE5F1" w:themeFill="accent1" w:themeFillTint="33"/>
          </w:tcPr>
          <w:p w14:paraId="18809CBA"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95B3D7" w:themeFill="accent1" w:themeFillTint="99"/>
          </w:tcPr>
          <w:p w14:paraId="19094019" w14:textId="77777777" w:rsidR="00D706D1" w:rsidRPr="00955DAE" w:rsidRDefault="00D706D1" w:rsidP="000A12DD">
            <w:pPr>
              <w:spacing w:after="0" w:line="240" w:lineRule="auto"/>
              <w:jc w:val="left"/>
              <w:rPr>
                <w:sz w:val="20"/>
                <w:szCs w:val="20"/>
              </w:rPr>
            </w:pPr>
            <w:r w:rsidRPr="00955DAE">
              <w:rPr>
                <w:sz w:val="20"/>
                <w:szCs w:val="20"/>
              </w:rPr>
              <w:t>High</w:t>
            </w:r>
          </w:p>
        </w:tc>
        <w:tc>
          <w:tcPr>
            <w:tcW w:w="714" w:type="pct"/>
            <w:shd w:val="clear" w:color="auto" w:fill="DBE5F1" w:themeFill="accent1" w:themeFillTint="33"/>
          </w:tcPr>
          <w:p w14:paraId="12ECBF39"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BE5F1" w:themeFill="accent1" w:themeFillTint="33"/>
          </w:tcPr>
          <w:p w14:paraId="1F70B3C4"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B8CCE4" w:themeFill="accent1" w:themeFillTint="66"/>
          </w:tcPr>
          <w:p w14:paraId="41AD39AC" w14:textId="77777777" w:rsidR="00D706D1" w:rsidRPr="00955DAE" w:rsidRDefault="00D706D1" w:rsidP="000A12DD">
            <w:pPr>
              <w:spacing w:line="240" w:lineRule="auto"/>
              <w:rPr>
                <w:sz w:val="20"/>
                <w:szCs w:val="20"/>
              </w:rPr>
            </w:pPr>
            <w:r w:rsidRPr="00955DAE">
              <w:rPr>
                <w:sz w:val="20"/>
                <w:szCs w:val="20"/>
              </w:rPr>
              <w:t>Medium</w:t>
            </w:r>
          </w:p>
        </w:tc>
      </w:tr>
      <w:tr w:rsidR="00D706D1" w:rsidRPr="00955DAE" w14:paraId="717B3DA2" w14:textId="77777777" w:rsidTr="000A12DD">
        <w:trPr>
          <w:trHeight w:val="352"/>
        </w:trPr>
        <w:tc>
          <w:tcPr>
            <w:tcW w:w="714" w:type="pct"/>
          </w:tcPr>
          <w:p w14:paraId="30F7CBCE" w14:textId="77777777" w:rsidR="00D706D1" w:rsidRPr="00955DAE" w:rsidRDefault="00D706D1" w:rsidP="000A12DD">
            <w:pPr>
              <w:spacing w:line="240" w:lineRule="auto"/>
              <w:rPr>
                <w:sz w:val="20"/>
                <w:szCs w:val="20"/>
              </w:rPr>
            </w:pPr>
            <w:r w:rsidRPr="00955DAE">
              <w:rPr>
                <w:sz w:val="20"/>
                <w:szCs w:val="20"/>
              </w:rPr>
              <w:t>Walking.</w:t>
            </w:r>
          </w:p>
        </w:tc>
        <w:tc>
          <w:tcPr>
            <w:tcW w:w="714" w:type="pct"/>
            <w:shd w:val="clear" w:color="auto" w:fill="DBE5F1" w:themeFill="accent1" w:themeFillTint="33"/>
          </w:tcPr>
          <w:p w14:paraId="2D527295"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9D9D9" w:themeFill="background1" w:themeFillShade="D9"/>
          </w:tcPr>
          <w:p w14:paraId="4F028250" w14:textId="77777777" w:rsidR="00D706D1" w:rsidRPr="00955DAE" w:rsidRDefault="00D706D1" w:rsidP="000A12DD">
            <w:pPr>
              <w:spacing w:line="240" w:lineRule="auto"/>
              <w:rPr>
                <w:sz w:val="20"/>
                <w:szCs w:val="20"/>
              </w:rPr>
            </w:pPr>
            <w:r w:rsidRPr="00955DAE">
              <w:rPr>
                <w:sz w:val="20"/>
                <w:szCs w:val="20"/>
              </w:rPr>
              <w:t>None</w:t>
            </w:r>
          </w:p>
        </w:tc>
        <w:tc>
          <w:tcPr>
            <w:tcW w:w="714" w:type="pct"/>
            <w:shd w:val="clear" w:color="auto" w:fill="DBE5F1" w:themeFill="accent1" w:themeFillTint="33"/>
          </w:tcPr>
          <w:p w14:paraId="2E4E1C24"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95B3D7" w:themeFill="accent1" w:themeFillTint="99"/>
          </w:tcPr>
          <w:p w14:paraId="059A6C32" w14:textId="77777777" w:rsidR="00D706D1" w:rsidRPr="00955DAE" w:rsidRDefault="00D706D1" w:rsidP="000A12DD">
            <w:pPr>
              <w:spacing w:line="240" w:lineRule="auto"/>
              <w:rPr>
                <w:sz w:val="20"/>
                <w:szCs w:val="20"/>
              </w:rPr>
            </w:pPr>
            <w:r w:rsidRPr="00955DAE">
              <w:rPr>
                <w:sz w:val="20"/>
                <w:szCs w:val="20"/>
              </w:rPr>
              <w:t>High</w:t>
            </w:r>
          </w:p>
        </w:tc>
        <w:tc>
          <w:tcPr>
            <w:tcW w:w="714" w:type="pct"/>
            <w:shd w:val="clear" w:color="auto" w:fill="DBE5F1" w:themeFill="accent1" w:themeFillTint="33"/>
          </w:tcPr>
          <w:p w14:paraId="103568D9" w14:textId="77777777" w:rsidR="00D706D1" w:rsidRPr="00955DAE" w:rsidRDefault="00D706D1" w:rsidP="000A12DD">
            <w:pPr>
              <w:spacing w:line="240" w:lineRule="auto"/>
              <w:rPr>
                <w:sz w:val="20"/>
                <w:szCs w:val="20"/>
              </w:rPr>
            </w:pPr>
            <w:r w:rsidRPr="00955DAE">
              <w:rPr>
                <w:sz w:val="20"/>
                <w:szCs w:val="20"/>
              </w:rPr>
              <w:t>Low</w:t>
            </w:r>
          </w:p>
        </w:tc>
        <w:tc>
          <w:tcPr>
            <w:tcW w:w="714" w:type="pct"/>
            <w:shd w:val="clear" w:color="auto" w:fill="DBE5F1" w:themeFill="accent1" w:themeFillTint="33"/>
          </w:tcPr>
          <w:p w14:paraId="6C040686" w14:textId="77777777" w:rsidR="00D706D1" w:rsidRPr="00955DAE" w:rsidRDefault="00D706D1" w:rsidP="000A12DD">
            <w:pPr>
              <w:spacing w:line="240" w:lineRule="auto"/>
              <w:rPr>
                <w:sz w:val="20"/>
                <w:szCs w:val="20"/>
              </w:rPr>
            </w:pPr>
            <w:r w:rsidRPr="00955DAE">
              <w:rPr>
                <w:sz w:val="20"/>
                <w:szCs w:val="20"/>
              </w:rPr>
              <w:t>Low</w:t>
            </w:r>
          </w:p>
        </w:tc>
      </w:tr>
    </w:tbl>
    <w:p w14:paraId="756DEC01" w14:textId="32D2A7FF" w:rsidR="00966563" w:rsidRPr="00955DAE" w:rsidRDefault="551A77D0" w:rsidP="00AE749D">
      <w:pPr>
        <w:pStyle w:val="Heading1"/>
      </w:pPr>
      <w:bookmarkStart w:id="48" w:name="_Toc72966199"/>
      <w:r w:rsidRPr="00955DAE">
        <w:t>Methodology</w:t>
      </w:r>
      <w:bookmarkEnd w:id="48"/>
    </w:p>
    <w:p w14:paraId="5683B5C8" w14:textId="56FE0697" w:rsidR="00AD34D6" w:rsidRPr="00955DAE" w:rsidRDefault="00AD34D6" w:rsidP="00AD34D6">
      <w:pPr>
        <w:pStyle w:val="Heading2"/>
      </w:pPr>
      <w:bookmarkStart w:id="49" w:name="_Toc72966200"/>
      <w:r w:rsidRPr="00955DAE">
        <w:t>introduction</w:t>
      </w:r>
      <w:bookmarkEnd w:id="49"/>
    </w:p>
    <w:p w14:paraId="093833F7" w14:textId="0786B304" w:rsidR="00FB2C53" w:rsidRPr="00955DAE" w:rsidRDefault="008F24BF" w:rsidP="005D6FDB">
      <w:r w:rsidRPr="00955DAE">
        <w:t>P</w:t>
      </w:r>
      <w:r w:rsidR="00FB2C53" w:rsidRPr="00955DAE">
        <w:t xml:space="preserve">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w:t>
      </w:r>
      <w:r w:rsidR="00BB2A77" w:rsidRPr="00955DAE">
        <w:t>demand,</w:t>
      </w:r>
      <w:r w:rsidR="00FB2C53" w:rsidRPr="00955DAE">
        <w:t xml:space="preserve">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006B1084" w:rsidRPr="00955DAE">
        <w:rPr>
          <w:vertAlign w:val="superscript"/>
        </w:rPr>
        <w:footnoteReference w:id="7"/>
      </w:r>
      <w:r w:rsidR="00FB2C53" w:rsidRPr="00955DAE">
        <w:t>) is what constituted the results.</w:t>
      </w:r>
    </w:p>
    <w:p w14:paraId="1B671100" w14:textId="3AE80CFA" w:rsidR="00AD34D6" w:rsidRPr="00955DAE" w:rsidRDefault="00AD34D6" w:rsidP="005D6FDB">
      <w:r w:rsidRPr="00955DAE">
        <w:t>T</w:t>
      </w:r>
      <w:r w:rsidR="00CC5011" w:rsidRPr="00955DAE">
        <w:t>he functional unit</w:t>
      </w:r>
      <w:r w:rsidR="00CC5011" w:rsidRPr="00955DAE">
        <w:rPr>
          <w:rStyle w:val="FootnoteReference"/>
        </w:rPr>
        <w:footnoteReference w:id="8"/>
      </w:r>
      <w:r w:rsidR="00CC5011" w:rsidRPr="00955DAE">
        <w:t xml:space="preserve"> of </w:t>
      </w:r>
      <w:r w:rsidR="00931DFE" w:rsidRPr="00955DAE">
        <w:t>the</w:t>
      </w:r>
      <w:r w:rsidR="00CC5011" w:rsidRPr="00955DAE">
        <w:t xml:space="preserve"> analysis is the passenger kilometer (pkm); and the implementation unit</w:t>
      </w:r>
      <w:r w:rsidR="00CC5011" w:rsidRPr="00955DAE">
        <w:rPr>
          <w:rStyle w:val="FootnoteReference"/>
        </w:rPr>
        <w:footnoteReference w:id="9"/>
      </w:r>
      <w:r w:rsidR="00CC5011" w:rsidRPr="00955DAE">
        <w:t xml:space="preserve"> the urban trip. </w:t>
      </w:r>
      <w:r w:rsidRPr="00955DAE">
        <w:t xml:space="preserve">The agency level </w:t>
      </w:r>
      <w:r w:rsidR="0042382F" w:rsidRPr="0042382F">
        <w:t xml:space="preserve">used for the </w:t>
      </w:r>
      <w:r w:rsidR="007E601B">
        <w:t>analysis</w:t>
      </w:r>
      <w:r w:rsidR="0042382F" w:rsidRPr="0042382F">
        <w:t xml:space="preserve"> is the </w:t>
      </w:r>
      <w:r w:rsidR="007E601B">
        <w:t>individual</w:t>
      </w:r>
      <w:r w:rsidR="0042382F" w:rsidRPr="0042382F">
        <w:t xml:space="preserve">, </w:t>
      </w:r>
      <w:r w:rsidR="00812CC5">
        <w:t>as t</w:t>
      </w:r>
      <w:r w:rsidR="00812CC5" w:rsidRPr="0042382F">
        <w:t xml:space="preserve">he agent that will decide whether to use car or mass transit is the individual that makes the trip. Therefore we analyze these impacts on the perspective of the </w:t>
      </w:r>
      <w:r w:rsidR="00812CC5">
        <w:t xml:space="preserve">individual </w:t>
      </w:r>
      <w:r w:rsidR="00812CC5" w:rsidRPr="0042382F">
        <w:t>user</w:t>
      </w:r>
      <w:r w:rsidR="00812CC5">
        <w:t xml:space="preserve"> rather than from the municipality or operator of the infrastructure.</w:t>
      </w:r>
      <w:r w:rsidR="0042382F">
        <w:t xml:space="preserve"> </w:t>
      </w:r>
    </w:p>
    <w:p w14:paraId="7B73204B" w14:textId="0FEE6C6E" w:rsidR="00CC5011" w:rsidRPr="00955DAE" w:rsidRDefault="00AD34D6" w:rsidP="005D6FDB">
      <w:r w:rsidRPr="00955DAE">
        <w:t>The Total Addressable Market (TAM) covers all demand for the function provided by the solution</w:t>
      </w:r>
      <w:r w:rsidR="00163A25">
        <w:t>.</w:t>
      </w:r>
      <w:r w:rsidRPr="00955DAE">
        <w:t xml:space="preserve"> </w:t>
      </w:r>
      <w:r w:rsidR="00163A25">
        <w:t>For</w:t>
      </w:r>
      <w:r w:rsidRPr="00955DAE">
        <w:t xml:space="preserve"> public transit, the TAM </w:t>
      </w:r>
      <w:r w:rsidR="00163A25">
        <w:t>is</w:t>
      </w:r>
      <w:r w:rsidRPr="00955DAE">
        <w:t xml:space="preserve"> global demand for urban passenger travel including conventional and emerging solutions. </w:t>
      </w:r>
      <w:r w:rsidR="00CC5011" w:rsidRPr="00955DAE">
        <w:t xml:space="preserve">Most reports available in the literature exclude non-motorized trips when calculating urban modal share. </w:t>
      </w:r>
      <w:r w:rsidR="00F32FEB" w:rsidRPr="00955DAE">
        <w:t>This was repeated here</w:t>
      </w:r>
      <w:r w:rsidR="00CC5011" w:rsidRPr="00955DAE">
        <w:t xml:space="preserve"> for two main reasons. First the modal share is calculated through pkm, and therefore the smaller trip distance of a non-motorized trip results to a much smaller share. Second, non-motorized trips are much harder to record and predict. </w:t>
      </w:r>
      <w:r w:rsidRPr="00955DAE">
        <w:t xml:space="preserve">Adjustments have been made to account for the non-motorized pkm. </w:t>
      </w:r>
      <w:r w:rsidR="00F32FEB" w:rsidRPr="00955DAE">
        <w:t>One should</w:t>
      </w:r>
      <w:r w:rsidR="00CC5011" w:rsidRPr="00955DAE">
        <w:t xml:space="preserve"> note however than non-motorized trips are often complementary to </w:t>
      </w:r>
      <w:r w:rsidR="00FF732D" w:rsidRPr="00955DAE">
        <w:t>public</w:t>
      </w:r>
      <w:r w:rsidR="00CC5011" w:rsidRPr="00955DAE">
        <w:t xml:space="preserve">-transit trips, and so an increase in </w:t>
      </w:r>
      <w:r w:rsidR="00FF732D" w:rsidRPr="00955DAE">
        <w:t>public</w:t>
      </w:r>
      <w:r w:rsidR="00CC5011" w:rsidRPr="00955DAE">
        <w:t xml:space="preserve"> transit adoption should lead to increased walking, cycle infrastructure patronage and electric bicycle usage, three other solutions examined in Project Drawdown.</w:t>
      </w:r>
    </w:p>
    <w:p w14:paraId="0AAACC71" w14:textId="6449E035" w:rsidR="00CC5011" w:rsidRPr="00955DAE" w:rsidRDefault="00931DFE" w:rsidP="005D6FDB">
      <w:r w:rsidRPr="00955DAE">
        <w:t>The</w:t>
      </w:r>
      <w:r w:rsidR="00CC5011" w:rsidRPr="00955DAE">
        <w:t xml:space="preserve"> </w:t>
      </w:r>
      <w:r w:rsidRPr="00955DAE">
        <w:t>Project Drawdown Scenario</w:t>
      </w:r>
      <w:r w:rsidR="00B47171" w:rsidRPr="00955DAE">
        <w:t>s</w:t>
      </w:r>
      <w:r w:rsidR="00CC5011" w:rsidRPr="00955DAE">
        <w:t xml:space="preserve">, </w:t>
      </w:r>
      <w:r w:rsidRPr="00955DAE">
        <w:t>(PDS)</w:t>
      </w:r>
      <w:r w:rsidR="00CC5011" w:rsidRPr="00955DAE">
        <w:t xml:space="preserve">, </w:t>
      </w:r>
      <w:r w:rsidR="00B47171" w:rsidRPr="00955DAE">
        <w:t>estimate</w:t>
      </w:r>
      <w:r w:rsidR="00CC5011" w:rsidRPr="00955DAE">
        <w:t xml:space="preserve"> a</w:t>
      </w:r>
      <w:r w:rsidR="00B47171" w:rsidRPr="00955DAE">
        <w:t xml:space="preserve">n annual </w:t>
      </w:r>
      <w:r w:rsidR="00CC5011" w:rsidRPr="00955DAE">
        <w:t xml:space="preserve">increase of the modal share of </w:t>
      </w:r>
      <w:r w:rsidR="00FF732D" w:rsidRPr="00955DAE">
        <w:t>public</w:t>
      </w:r>
      <w:r w:rsidR="00CC5011" w:rsidRPr="00955DAE">
        <w:t xml:space="preserve"> transit in urban environments as the total number of pkm grows. The increased number of </w:t>
      </w:r>
      <w:r w:rsidR="00FF732D" w:rsidRPr="00955DAE">
        <w:t>public</w:t>
      </w:r>
      <w:r w:rsidR="00CC5011" w:rsidRPr="00955DAE">
        <w:t xml:space="preserve"> transit trips will mainly come from newly generated trips, although some </w:t>
      </w:r>
      <w:r w:rsidR="00AD34D6" w:rsidRPr="00955DAE">
        <w:t>will</w:t>
      </w:r>
      <w:r w:rsidR="00CC5011" w:rsidRPr="00955DAE">
        <w:t xml:space="preserve"> come from existing private vehicle, non-motorized, or other mode trips.</w:t>
      </w:r>
    </w:p>
    <w:p w14:paraId="3DBB6C4D" w14:textId="652C376B" w:rsidR="000C5FC2" w:rsidRPr="00955DAE" w:rsidRDefault="000C5FC2" w:rsidP="005D6FDB">
      <w:pPr>
        <w:rPr>
          <w:bCs/>
        </w:rPr>
      </w:pPr>
      <w:r w:rsidRPr="00955DAE">
        <w:rPr>
          <w:bCs/>
        </w:rPr>
        <w:t xml:space="preserve">The conventional technology in this model will be the private car, more specifically ICE cars. Since hybrid, electric, or other engine vehicles sum up to only a few percent of the global car fleet, </w:t>
      </w:r>
      <w:r w:rsidR="00F32FEB" w:rsidRPr="00955DAE">
        <w:rPr>
          <w:bCs/>
        </w:rPr>
        <w:t>they</w:t>
      </w:r>
      <w:r w:rsidRPr="00955DAE">
        <w:rPr>
          <w:bCs/>
        </w:rPr>
        <w:t xml:space="preserve"> will not </w:t>
      </w:r>
      <w:r w:rsidR="00F32FEB" w:rsidRPr="00955DAE">
        <w:rPr>
          <w:bCs/>
        </w:rPr>
        <w:t xml:space="preserve">be </w:t>
      </w:r>
      <w:r w:rsidRPr="00955DAE">
        <w:rPr>
          <w:bCs/>
        </w:rPr>
        <w:t>consider</w:t>
      </w:r>
      <w:r w:rsidR="00F32FEB" w:rsidRPr="00955DAE">
        <w:rPr>
          <w:bCs/>
        </w:rPr>
        <w:t xml:space="preserve">ed </w:t>
      </w:r>
      <w:r w:rsidRPr="00955DAE">
        <w:rPr>
          <w:bCs/>
        </w:rPr>
        <w:t xml:space="preserve">in this approach. </w:t>
      </w:r>
    </w:p>
    <w:p w14:paraId="5A368908" w14:textId="611CFCC5" w:rsidR="000C5FC2" w:rsidRPr="00955DAE" w:rsidRDefault="000C5FC2" w:rsidP="00E21252">
      <w:r w:rsidRPr="00955DAE">
        <w:t xml:space="preserve">The solution on the other hand is </w:t>
      </w:r>
      <w:r w:rsidR="00FF732D" w:rsidRPr="00955DAE">
        <w:t>public</w:t>
      </w:r>
      <w:r w:rsidRPr="00955DAE">
        <w:t xml:space="preserve"> transit. Since </w:t>
      </w:r>
      <w:r w:rsidR="00FF732D" w:rsidRPr="00955DAE">
        <w:t>public</w:t>
      </w:r>
      <w:r w:rsidRPr="00955DAE">
        <w:t xml:space="preserve"> transit consists of multiple modes, </w:t>
      </w:r>
      <w:r w:rsidR="00F32FEB" w:rsidRPr="00955DAE">
        <w:t>only</w:t>
      </w:r>
      <w:r w:rsidRPr="00955DAE">
        <w:t xml:space="preserve"> </w:t>
      </w:r>
      <w:r w:rsidR="00F32FEB" w:rsidRPr="00955DAE">
        <w:t>the more dominant modes are</w:t>
      </w:r>
      <w:r w:rsidRPr="00955DAE">
        <w:t xml:space="preserve"> consider</w:t>
      </w:r>
      <w:r w:rsidR="00F32FEB" w:rsidRPr="00955DAE">
        <w:t>ed:</w:t>
      </w:r>
      <w:r w:rsidRPr="00955DAE">
        <w:t xml:space="preserve"> namely bus, BRT, minibus, subway, and light rail. Impacts regarding climate and financial impacts of </w:t>
      </w:r>
      <w:r w:rsidR="00FF732D" w:rsidRPr="00955DAE">
        <w:t>public</w:t>
      </w:r>
      <w:r w:rsidRPr="00955DAE">
        <w:t xml:space="preserve"> transit will be calculated by aggregating the individual mode outputs weighted by vehicle fleet.</w:t>
      </w:r>
    </w:p>
    <w:p w14:paraId="506ADEB7" w14:textId="4A726592" w:rsidR="000C5FC2" w:rsidRPr="00955DAE" w:rsidRDefault="000C5FC2" w:rsidP="005D6FDB">
      <w:pPr>
        <w:rPr>
          <w:szCs w:val="24"/>
        </w:rPr>
      </w:pPr>
      <w:r w:rsidRPr="00955DAE">
        <w:rPr>
          <w:szCs w:val="24"/>
        </w:rPr>
        <w:t xml:space="preserve">As mentioned </w:t>
      </w:r>
      <w:r w:rsidR="00E21252" w:rsidRPr="00955DAE">
        <w:rPr>
          <w:szCs w:val="24"/>
        </w:rPr>
        <w:t>previously</w:t>
      </w:r>
      <w:r w:rsidRPr="00955DAE">
        <w:rPr>
          <w:szCs w:val="24"/>
        </w:rPr>
        <w:t xml:space="preserve">, the functional unit of </w:t>
      </w:r>
      <w:r w:rsidR="00931DFE" w:rsidRPr="00955DAE">
        <w:rPr>
          <w:szCs w:val="24"/>
        </w:rPr>
        <w:t>the</w:t>
      </w:r>
      <w:r w:rsidRPr="00955DAE">
        <w:rPr>
          <w:szCs w:val="24"/>
        </w:rPr>
        <w:t xml:space="preserve"> analysis is the passenger kilometer and the implementation unit the urban trip. Since </w:t>
      </w:r>
      <w:r w:rsidR="00931DFE" w:rsidRPr="00955DAE">
        <w:rPr>
          <w:szCs w:val="24"/>
        </w:rPr>
        <w:t>the</w:t>
      </w:r>
      <w:r w:rsidRPr="00955DAE">
        <w:rPr>
          <w:szCs w:val="24"/>
        </w:rPr>
        <w:t xml:space="preserve"> conventional technology and solution have different average trip lengths, estimations will be done using these figures. Average urban trip length for a private car is 9km (ITDP), which corresponds to 1</w:t>
      </w:r>
      <w:r w:rsidR="001A1A9A" w:rsidRPr="00955DAE">
        <w:rPr>
          <w:szCs w:val="24"/>
        </w:rPr>
        <w:t>5</w:t>
      </w:r>
      <w:r w:rsidRPr="00955DAE">
        <w:rPr>
          <w:szCs w:val="24"/>
        </w:rPr>
        <w:t>.</w:t>
      </w:r>
      <w:r w:rsidR="001A1A9A" w:rsidRPr="00955DAE">
        <w:rPr>
          <w:szCs w:val="24"/>
        </w:rPr>
        <w:t>3</w:t>
      </w:r>
      <w:r w:rsidRPr="00955DAE">
        <w:rPr>
          <w:szCs w:val="24"/>
        </w:rPr>
        <w:t xml:space="preserve">6 pkm (average car occupancy rate </w:t>
      </w:r>
      <w:r w:rsidR="002D2287" w:rsidRPr="00955DAE">
        <w:rPr>
          <w:szCs w:val="24"/>
        </w:rPr>
        <w:t>sources listed below</w:t>
      </w:r>
      <w:r w:rsidRPr="00955DAE">
        <w:rPr>
          <w:szCs w:val="24"/>
        </w:rPr>
        <w:t xml:space="preserve">). Average urban trip length for </w:t>
      </w:r>
      <w:r w:rsidR="00FF732D" w:rsidRPr="00955DAE">
        <w:rPr>
          <w:szCs w:val="24"/>
        </w:rPr>
        <w:t>public</w:t>
      </w:r>
      <w:r w:rsidRPr="00955DAE">
        <w:rPr>
          <w:szCs w:val="24"/>
        </w:rPr>
        <w:t xml:space="preserve"> transit is 7.02 km. It is estimated from equation 1 using ITDP data for individual transit modes. </w:t>
      </w:r>
    </w:p>
    <w:p w14:paraId="2EEF007A" w14:textId="77777777" w:rsidR="000C5FC2" w:rsidRPr="00955DAE" w:rsidRDefault="008017C1" w:rsidP="005D6FDB">
      <m:oMathPara>
        <m:oMath>
          <m:sSub>
            <m:sSubPr>
              <m:ctrlPr>
                <w:rPr>
                  <w:rFonts w:ascii="Cambria Math" w:hAnsi="Cambria Math"/>
                  <w:i/>
                  <w:szCs w:val="24"/>
                </w:rPr>
              </m:ctrlPr>
            </m:sSubPr>
            <m:e>
              <m:r>
                <w:rPr>
                  <w:rFonts w:ascii="Cambria Math" w:hAnsi="Cambria Math"/>
                </w:rPr>
                <m:t>trl</m:t>
              </m:r>
            </m:e>
            <m:sub>
              <m:r>
                <w:rPr>
                  <w:rFonts w:ascii="Cambria Math" w:hAnsi="Cambria Math"/>
                </w:rPr>
                <m:t>T</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rPr>
                <m:t>1</m:t>
              </m:r>
            </m:sub>
            <m:sup>
              <m:r>
                <w:rPr>
                  <w:rFonts w:ascii="Cambria Math" w:hAnsi="Cambria Math"/>
                </w:rPr>
                <m:t>m</m:t>
              </m:r>
            </m:sup>
            <m:e>
              <m:sSub>
                <m:sSubPr>
                  <m:ctrlPr>
                    <w:rPr>
                      <w:rFonts w:ascii="Cambria Math" w:hAnsi="Cambria Math"/>
                      <w:i/>
                      <w:szCs w:val="24"/>
                    </w:rPr>
                  </m:ctrlPr>
                </m:sSubPr>
                <m:e>
                  <m:r>
                    <w:rPr>
                      <w:rFonts w:ascii="Cambria Math" w:hAnsi="Cambria Math"/>
                    </w:rPr>
                    <m:t>trl</m:t>
                  </m:r>
                </m:e>
                <m:sub>
                  <m:r>
                    <w:rPr>
                      <w:rFonts w:ascii="Cambria Math" w:hAnsi="Cambria Math"/>
                    </w:rPr>
                    <m:t>m</m:t>
                  </m:r>
                </m:sub>
              </m:sSub>
              <m:r>
                <w:rPr>
                  <w:rFonts w:ascii="Cambria Math" w:hAnsi="Cambria Math"/>
                </w:rPr>
                <m:t>*</m:t>
              </m:r>
              <m:sSub>
                <m:sSubPr>
                  <m:ctrlPr>
                    <w:rPr>
                      <w:rFonts w:ascii="Cambria Math" w:hAnsi="Cambria Math"/>
                      <w:i/>
                      <w:szCs w:val="24"/>
                    </w:rPr>
                  </m:ctrlPr>
                </m:sSubPr>
                <m:e>
                  <m:r>
                    <w:rPr>
                      <w:rFonts w:ascii="Cambria Math" w:hAnsi="Cambria Math"/>
                    </w:rPr>
                    <m:t>fl</m:t>
                  </m:r>
                </m:e>
                <m:sub>
                  <m:r>
                    <w:rPr>
                      <w:rFonts w:ascii="Cambria Math" w:hAnsi="Cambria Math"/>
                    </w:rPr>
                    <m:t>m</m:t>
                  </m:r>
                </m:sub>
              </m:sSub>
            </m:e>
          </m:nary>
        </m:oMath>
      </m:oMathPara>
    </w:p>
    <w:p w14:paraId="21F214AD" w14:textId="77777777" w:rsidR="000C5FC2" w:rsidRPr="00955DAE" w:rsidRDefault="000C5FC2" w:rsidP="005D6FDB">
      <w:r w:rsidRPr="00955DAE">
        <w:t>Where</w:t>
      </w:r>
    </w:p>
    <w:p w14:paraId="5F0FE7D8" w14:textId="77777777" w:rsidR="000C5FC2" w:rsidRPr="00955DAE" w:rsidRDefault="000C5FC2" w:rsidP="005D6FDB">
      <w:r w:rsidRPr="00955DAE">
        <w:rPr>
          <w:i/>
        </w:rPr>
        <w:t>trl</w:t>
      </w:r>
      <w:r w:rsidRPr="00955DAE">
        <w:rPr>
          <w:i/>
          <w:vertAlign w:val="subscript"/>
        </w:rPr>
        <w:t>m</w:t>
      </w:r>
      <w:r w:rsidRPr="00955DAE">
        <w:t xml:space="preserve"> is the average trip length for mode m;</w:t>
      </w:r>
    </w:p>
    <w:p w14:paraId="003E2FC0" w14:textId="50417ACA" w:rsidR="000C5FC2" w:rsidRPr="00955DAE" w:rsidRDefault="000C5FC2" w:rsidP="005D6FDB">
      <w:r w:rsidRPr="00955DAE">
        <w:rPr>
          <w:i/>
        </w:rPr>
        <w:t>trl</w:t>
      </w:r>
      <w:r w:rsidRPr="00955DAE">
        <w:rPr>
          <w:i/>
          <w:vertAlign w:val="subscript"/>
        </w:rPr>
        <w:t>T</w:t>
      </w:r>
      <w:r w:rsidRPr="00955DAE">
        <w:t xml:space="preserve"> is the average trip length for </w:t>
      </w:r>
      <w:r w:rsidR="00FF732D" w:rsidRPr="00955DAE">
        <w:t>public</w:t>
      </w:r>
      <w:r w:rsidRPr="00955DAE">
        <w:t xml:space="preserve"> transit;</w:t>
      </w:r>
    </w:p>
    <w:p w14:paraId="42A29D9F" w14:textId="3040CDC1" w:rsidR="00CC5011" w:rsidRPr="00955DAE" w:rsidRDefault="000C5FC2" w:rsidP="005D6FDB">
      <w:r w:rsidRPr="00955DAE">
        <w:rPr>
          <w:i/>
        </w:rPr>
        <w:t>fl</w:t>
      </w:r>
      <w:r w:rsidRPr="00955DAE">
        <w:rPr>
          <w:i/>
          <w:vertAlign w:val="subscript"/>
        </w:rPr>
        <w:t>m</w:t>
      </w:r>
      <w:r w:rsidRPr="00955DAE">
        <w:t xml:space="preserve"> is the fleet size for each mode m.</w:t>
      </w:r>
    </w:p>
    <w:p w14:paraId="298F46AB" w14:textId="5376CFEF" w:rsidR="00F52595" w:rsidRPr="00955DAE" w:rsidRDefault="00686965" w:rsidP="00483FFA">
      <w:pPr>
        <w:pStyle w:val="Heading2"/>
      </w:pPr>
      <w:bookmarkStart w:id="50" w:name="_Toc72966201"/>
      <w:r w:rsidRPr="00955DAE">
        <w:t>Data Sources</w:t>
      </w:r>
      <w:bookmarkEnd w:id="50"/>
    </w:p>
    <w:p w14:paraId="527304C2" w14:textId="3BE5742C" w:rsidR="00E21252" w:rsidRPr="00955DAE" w:rsidRDefault="00E21252" w:rsidP="00E21252">
      <w:r w:rsidRPr="00955DAE">
        <w:t>Data from multiple sources were compiled to construct this model, with an emphasis on recent, credible, and peer-reviewed methodology. The data sources used for the model have been divided in three main sections: Total Addressable Market (TAM), Adoption Projections and Variable Inputs.</w:t>
      </w:r>
    </w:p>
    <w:p w14:paraId="6E9F8F67" w14:textId="01B50C44" w:rsidR="00E21252" w:rsidRPr="00955DAE" w:rsidRDefault="00E21252" w:rsidP="00E21252">
      <w:pPr>
        <w:pStyle w:val="Heading3"/>
      </w:pPr>
      <w:bookmarkStart w:id="51" w:name="_Toc68775174"/>
      <w:bookmarkStart w:id="52" w:name="_Toc72966202"/>
      <w:r w:rsidRPr="00955DAE">
        <w:t>Total Addressable Market</w:t>
      </w:r>
      <w:bookmarkEnd w:id="51"/>
      <w:bookmarkEnd w:id="52"/>
    </w:p>
    <w:p w14:paraId="7A4D63E4" w14:textId="4DF92E0D" w:rsidR="00E21252" w:rsidRPr="00955DAE" w:rsidRDefault="00E21252" w:rsidP="007F5B1F">
      <w:bookmarkStart w:id="53" w:name="_Hlk66991771"/>
      <w:r w:rsidRPr="00955DAE">
        <w:t xml:space="preserve">The Total Addressable Market (TAM) covers all demand for the function provided by the solution. For </w:t>
      </w:r>
      <w:r w:rsidR="00746B14">
        <w:t xml:space="preserve">the Public Transit </w:t>
      </w:r>
      <w:r w:rsidRPr="00955DAE">
        <w:t xml:space="preserve">solution, TAM is world urban passenger kilometers made by all modes. Global TAM was projected mainly using data obtained from </w:t>
      </w:r>
      <w:r w:rsidRPr="00955DAE">
        <w:fldChar w:fldCharType="begin"/>
      </w:r>
      <w:r w:rsidR="007F5B1F" w:rsidRPr="00955DAE">
        <w:instrText xml:space="preserve"> ADDIN ZOTERO_ITEM CSL_CITATION {"citationID":"c9Xwxwr3","properties":{"formattedCitation":"(IEA, 2016a; The International Council on Clean Transportation, 2012; UC Davis et al., 2015)","plainCitation":"(IEA, 2016a; The International Council on Clean Transportation, 2012; UC Davis et al., 2015)","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4021,"uris":["http://zotero.org/groups/277937/items/JKNCVGCJ"],"uri":["http://zotero.org/groups/277937/items/JKNCVGCJ"],"itemData":{"id":4021,"type":"report","publisher":"The International Council on Clean Transportation","title":"ICCT Roadmap Model","URL":"http://www.theicct.org/global-transportation-roadmap-model","author":[{"literal":"The International Council on Clean Transportation"}],"accessed":{"date-parts":[["2016",5,19]]},"issued":{"date-parts":[["2012",12]]}}},{"id":3061,"uris":["http://zotero.org/groups/277937/items/V5S7QU6I"],"uri":["http://zotero.org/groups/277937/items/V5S7QU6I"],"itemData":{"id":3061,"type":"article","title":"ITDP-UCD HS Cycling Report Figures","author":[{"family":"UC Davis","given":""},{"family":"Fulton","given":"Lewis"},{"family":"Mason","given":"Jacob"}],"issued":{"date-parts":[["2015",11,10]]}},"label":"page"}],"schema":"https://github.com/citation-style-language/schema/raw/master/csl-citation.json"} </w:instrText>
      </w:r>
      <w:r w:rsidRPr="00955DAE">
        <w:fldChar w:fldCharType="separate"/>
      </w:r>
      <w:r w:rsidR="007F5B1F" w:rsidRPr="00955DAE">
        <w:rPr>
          <w:rFonts w:cs="Times New Roman"/>
        </w:rPr>
        <w:t>(IEA, 2016a; The International Council on Clean Transportation, 2012; UC Davis et al., 2015)</w:t>
      </w:r>
      <w:r w:rsidRPr="00955DAE">
        <w:fldChar w:fldCharType="end"/>
      </w:r>
      <w:r w:rsidRPr="00955DAE">
        <w:t xml:space="preserve">. Regional data come from ITDP-UC Davis </w:t>
      </w:r>
      <w:r w:rsidRPr="00955DAE">
        <w:fldChar w:fldCharType="begin"/>
      </w:r>
      <w:r w:rsidRPr="00955DAE">
        <w:instrText xml:space="preserve"> ADDIN ZOTERO_ITEM CSL_CITATION {"citationID":"1IwVFe7G","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955DAE">
        <w:fldChar w:fldCharType="separate"/>
      </w:r>
      <w:r w:rsidRPr="00955DAE">
        <w:rPr>
          <w:rFonts w:cs="Times New Roman"/>
        </w:rPr>
        <w:t>(UC Davis et al., 2015)</w:t>
      </w:r>
      <w:r w:rsidRPr="00955DAE">
        <w:fldChar w:fldCharType="end"/>
      </w:r>
      <w:r w:rsidRPr="00955DAE">
        <w:t xml:space="preserve">. </w:t>
      </w:r>
    </w:p>
    <w:p w14:paraId="05FE1D3D" w14:textId="77777777" w:rsidR="00E21252" w:rsidRPr="00955DAE" w:rsidRDefault="00E21252" w:rsidP="00E21252">
      <w:pPr>
        <w:pStyle w:val="Heading3"/>
      </w:pPr>
      <w:bookmarkStart w:id="54" w:name="_Toc68775175"/>
      <w:bookmarkStart w:id="55" w:name="_Toc72966203"/>
      <w:bookmarkEnd w:id="53"/>
      <w:r w:rsidRPr="00955DAE">
        <w:t>A</w:t>
      </w:r>
      <w:bookmarkStart w:id="56" w:name="_Hlk66991970"/>
      <w:r w:rsidRPr="00955DAE">
        <w:t>doption Projections</w:t>
      </w:r>
      <w:bookmarkEnd w:id="54"/>
      <w:bookmarkEnd w:id="55"/>
    </w:p>
    <w:p w14:paraId="00B466EF" w14:textId="6B6879CB" w:rsidR="00E21252" w:rsidRPr="00955DAE" w:rsidRDefault="00E21252" w:rsidP="007F5B1F">
      <w:r w:rsidRPr="00955DAE">
        <w:t xml:space="preserve">Adoption projections are gathered from as many credible sources as possible. Sources include </w:t>
      </w:r>
      <w:r w:rsidRPr="00955DAE">
        <w:fldChar w:fldCharType="begin"/>
      </w:r>
      <w:r w:rsidR="007F5B1F" w:rsidRPr="00955DAE">
        <w:instrText xml:space="preserve"> ADDIN ZOTERO_ITEM CSL_CITATION {"citationID":"qiaWbRP4","properties":{"formattedCitation":"(IEA, 2016a; OECD/ITF, 2021; UC Davis et al., 2015)","plainCitation":"(IEA, 2016a; OECD/ITF, 2021; UC Davis et al., 2015)","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18042,"uris":["http://zotero.org/groups/2241942/items/BRBA4SQW"],"uri":["http://zotero.org/groups/2241942/items/BRBA4SQW"],"itemData":{"id":18042,"type":"article","title":"ITF Transport Outlook 2021","author":[{"family":"OECD/ITF","given":""}],"issued":{"date-parts":[["2021"]]}}},{"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955DAE">
        <w:fldChar w:fldCharType="separate"/>
      </w:r>
      <w:r w:rsidR="007F5B1F" w:rsidRPr="00955DAE">
        <w:rPr>
          <w:rFonts w:cs="Times New Roman"/>
        </w:rPr>
        <w:t>(IEA, 2016a; OECD/ITF, 2021; UC Davis et al., 2015)</w:t>
      </w:r>
      <w:r w:rsidRPr="00955DAE">
        <w:fldChar w:fldCharType="end"/>
      </w:r>
      <w:r w:rsidRPr="00955DAE">
        <w:t xml:space="preserve">. </w:t>
      </w:r>
      <w:r w:rsidR="0067085B" w:rsidRPr="00955DAE">
        <w:t xml:space="preserve">Regional data come from ITF and ITDP-UC Davis </w:t>
      </w:r>
      <w:r w:rsidR="0067085B" w:rsidRPr="00955DAE">
        <w:fldChar w:fldCharType="begin"/>
      </w:r>
      <w:r w:rsidR="0067085B" w:rsidRPr="00955DAE">
        <w:instrText xml:space="preserve"> ADDIN ZOTERO_ITEM CSL_CITATION {"citationID":"vvnEYMbj","properties":{"formattedCitation":"(OECD/ITF, 2021; UC Davis et al., 2015)","plainCitation":"(OECD/ITF, 2021; UC Davis et al., 2015)","noteIndex":0},"citationItems":[{"id":18042,"uris":["http://zotero.org/groups/2241942/items/BRBA4SQW"],"uri":["http://zotero.org/groups/2241942/items/BRBA4SQW"],"itemData":{"id":18042,"type":"article","title":"ITF Transport Outlook 2021","author":[{"family":"OECD/ITF","given":""}],"issued":{"date-parts":[["2021"]]}}},{"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67085B" w:rsidRPr="00955DAE">
        <w:fldChar w:fldCharType="separate"/>
      </w:r>
      <w:r w:rsidR="0067085B" w:rsidRPr="00955DAE">
        <w:rPr>
          <w:rFonts w:cs="Times New Roman"/>
        </w:rPr>
        <w:t>(OECD/ITF, 2021; UC Davis et al., 2015)</w:t>
      </w:r>
      <w:r w:rsidR="0067085B" w:rsidRPr="00955DAE">
        <w:fldChar w:fldCharType="end"/>
      </w:r>
    </w:p>
    <w:p w14:paraId="23DD9406" w14:textId="77777777" w:rsidR="00E21252" w:rsidRPr="00955DAE" w:rsidRDefault="00E21252" w:rsidP="00E21252">
      <w:pPr>
        <w:pStyle w:val="Heading3"/>
      </w:pPr>
      <w:bookmarkStart w:id="57" w:name="_Toc68775176"/>
      <w:bookmarkStart w:id="58" w:name="_Toc72966204"/>
      <w:bookmarkEnd w:id="56"/>
      <w:r w:rsidRPr="00955DAE">
        <w:t>Variable Inputs</w:t>
      </w:r>
      <w:bookmarkEnd w:id="57"/>
      <w:bookmarkEnd w:id="58"/>
    </w:p>
    <w:p w14:paraId="068482AD" w14:textId="34CB0429" w:rsidR="00E21252" w:rsidRPr="00955DAE" w:rsidRDefault="00E21252" w:rsidP="00E21252">
      <w:r w:rsidRPr="00955DAE">
        <w:t xml:space="preserve">Variable inputs are used in the Variable Meta-Analysis and are updated to reflect current conditions at each update. </w:t>
      </w:r>
    </w:p>
    <w:p w14:paraId="57F13152" w14:textId="652010C8" w:rsidR="0067085B" w:rsidRPr="00955DAE" w:rsidRDefault="0067085B" w:rsidP="0067085B">
      <w:pPr>
        <w:pStyle w:val="Heading4"/>
        <w:numPr>
          <w:ilvl w:val="3"/>
          <w:numId w:val="21"/>
        </w:numPr>
      </w:pPr>
      <w:r w:rsidRPr="00955DAE">
        <w:t>Financial Variables</w:t>
      </w:r>
    </w:p>
    <w:p w14:paraId="2688FACE" w14:textId="4BA173D8" w:rsidR="00746B14" w:rsidRDefault="00746B14" w:rsidP="0067085B">
      <w:r>
        <w:t xml:space="preserve">Financial variables include first costs and operating costs for both </w:t>
      </w:r>
      <w:r w:rsidR="00F00512">
        <w:t xml:space="preserve">conventional and the solution. Operating costs are variable and fixed and are derived from lifetime capacity and average annual use for conventional and solution. </w:t>
      </w:r>
    </w:p>
    <w:p w14:paraId="038C668B" w14:textId="74AFA6E1" w:rsidR="0067085B" w:rsidRPr="00955DAE" w:rsidRDefault="0067085B" w:rsidP="00F00512">
      <w:r w:rsidRPr="00955DAE">
        <w:t xml:space="preserve">Conventional first costs are mostly reported at the regional level and </w:t>
      </w:r>
      <w:r w:rsidR="00F00512">
        <w:t xml:space="preserve">are </w:t>
      </w:r>
      <w:r w:rsidR="00955370" w:rsidRPr="00955DAE">
        <w:t>based</w:t>
      </w:r>
      <w:r w:rsidR="00F00512">
        <w:t xml:space="preserve"> on</w:t>
      </w:r>
      <w:r w:rsidR="00955370" w:rsidRPr="00955DAE">
        <w:t xml:space="preserve"> </w:t>
      </w:r>
      <w:r w:rsidR="00955370" w:rsidRPr="00955DAE">
        <w:fldChar w:fldCharType="begin"/>
      </w:r>
      <w:r w:rsidR="00F00512">
        <w:instrText xml:space="preserve"> ADDIN ZOTERO_ITEM CSL_CITATION {"citationID":"CSjiiLsE","properties":{"formattedCitation":"(IEA, 2019; IEA &amp; ICCT, 2019; ITDP, 2019; Lutney &amp; Nicholas, 2019; Mock, 2018)","plainCitation":"(IEA, 2019; IEA &amp; ICCT, 2019; ITDP, 2019; Lutney &amp; Nicholas, 2019; Mock, 2018)","noteIndex":0},"citationItems":[{"id":18108,"uris":["http://zotero.org/groups/2241942/items/JBUI8VGS"],"uri":["http://zotero.org/groups/2241942/items/JBUI8VGS"],"itemData":{"id":18108,"type":"webpage","abstract":"Global EV Outlook 2019 - Analysis and key findings. A report by the International Energy Agency.","container-title":"IEA","language":"en-GB","title":"Global EV Outlook 2019 – Analysis","URL":"https://www.iea.org/reports/global-ev-outlook-2019","author":[{"family":"IEA","given":""}],"accessed":{"date-parts":[["2021",4,4]]},"issued":{"date-parts":[["2019"]]}}},{"id":18110,"uris":["http://zotero.org/groups/2241942/items/XPNRE4S3"],"uri":["http://zotero.org/groups/2241942/items/XPNRE4S3"],"itemData":{"id":18110,"type":"webpage","abstract":"Fuel Economy in Major Car Markets - Analysis and key findings. A report by the International Energy Agency.","container-title":"IEA","language":"en-GB","title":"Fuel Economy in Major Car Markets: Technology and Policy Drivers 2005-2017 – Analysis","title-short":"Fuel Economy in Major Car Markets","URL":"https://www.iea.org/reports/fuel-economy-in-major-car-markets","author":[{"family":"IEA","given":"ICCT"},{"family":"ICCT","given":""}],"accessed":{"date-parts":[["2021",4,4]]},"issued":{"date-parts":[["2019"]]}}},{"id":18046,"uris":["http://zotero.org/groups/2241942/items/6XGVJEN7"],"uri":["http://zotero.org/groups/2241942/items/6XGVJEN7"],"itemData":{"id":18046,"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id":18116,"uris":["http://zotero.org/groups/2241942/items/7L7G7TCW"],"uri":["http://zotero.org/groups/2241942/items/7L7G7TCW"],"itemData":{"id":18116,"type":"webpage","title":"Update on electric vehicle costs in the United States through 2030 | International Council on Clean Transportation","URL":"https://theicct.org/publications/update-US-2030-electric-vehicle-cost","author":[{"family":"Lutney","given":""},{"family":"Nicholas","given":""}],"accessed":{"date-parts":[["2021",4,5]]},"issued":{"date-parts":[["2019"]]}}},{"id":18118,"uris":["http://zotero.org/groups/2241942/items/QGW8PJYV"],"uri":["http://zotero.org/groups/2241942/items/QGW8PJYV"],"itemData":{"id":18118,"type":"webpage","title":"European vehicle market statistics, 2018/2019 | International Council on Clean Transportation","URL":"https://theicct.org/publications/european-vehicle-market-statistics-20182019","author":[{"family":"Mock","given":""}],"accessed":{"date-parts":[["2021",4,5]]},"issued":{"date-parts":[["2018"]]}}}],"schema":"https://github.com/citation-style-language/schema/raw/master/csl-citation.json"} </w:instrText>
      </w:r>
      <w:r w:rsidR="00955370" w:rsidRPr="00955DAE">
        <w:fldChar w:fldCharType="separate"/>
      </w:r>
      <w:r w:rsidR="00F00512" w:rsidRPr="00F00512">
        <w:rPr>
          <w:rFonts w:cs="Times New Roman"/>
        </w:rPr>
        <w:t>(IEA, 2019; IEA &amp; ICCT, 2019; ITDP, 2019; Lutney &amp; Nicholas, 2019; Mock, 2018)</w:t>
      </w:r>
      <w:r w:rsidR="00955370" w:rsidRPr="00955DAE">
        <w:fldChar w:fldCharType="end"/>
      </w:r>
      <w:r w:rsidR="00955370" w:rsidRPr="00955DAE">
        <w:t xml:space="preserve"> </w:t>
      </w:r>
      <w:r w:rsidR="00955370" w:rsidRPr="00955DAE">
        <w:fldChar w:fldCharType="begin"/>
      </w:r>
      <w:r w:rsidR="00F00512">
        <w:instrText xml:space="preserve"> ADDIN ZOTERO_ITEM CSL_CITATION {"citationID":"xZWpwbmX","properties":{"formattedCitation":"(Carnext, 2019; Carview, 2019; Coren, 2019; Feijter, 2018a, 2018b; Gasnier, 2019; Hu, 2019a, 2019b; IEA, 2019; IEA &amp; ICCT, 2019; ITDP, 2019; Lutney &amp; Nicholas, 2019; Mock, 2018; Ning, 2018; Tate, 2019; Wang, 2017, 2018)","plainCitation":"(Carnext, 2019; Carview, 2019; Coren, 2019; Feijter, 2018a, 2018b; Gasnier, 2019; Hu, 2019a, 2019b; IEA, 2019; IEA &amp; ICCT, 2019; ITDP, 2019; Lutney &amp; Nicholas, 2019; Mock, 2018; Ning, 2018; Tate, 2019; Wang, 2017, 2018)","noteIndex":0},"citationItems":[{"id":18124,"uris":["http://zotero.org/groups/2241942/items/PMKMVV46"],"uri":["http://zotero.org/groups/2241942/items/PMKMVV46"],"itemData":{"id":18124,"type":"webpage","title":"How many kilometers did the break-even point between hybrid and gasoline vehicles run? | Everyone's scrap car information navigation","URL":"https://carnext.jp/magazine/article/hybrid_break-even_point/","author":[{"family":"Carnext","given":""}],"accessed":{"</w:instrText>
      </w:r>
      <w:r w:rsidR="00F00512">
        <w:rPr>
          <w:rFonts w:hint="eastAsia"/>
        </w:rPr>
        <w:instrText>date-parts":[["2021",4,5]]},"issued":{"date-parts":[["2019"]]}}},{"id":18122,"uris":["http://zotero.org/groups/2241942/items/VYN39U2U"],"uri":["http://zotero.org/groups/2241942/items/VYN39U2U"],"itemData":{"id":18122,"type":"webpage","abstract":"</w:instrText>
      </w:r>
      <w:r w:rsidR="00F00512">
        <w:rPr>
          <w:rFonts w:hint="eastAsia"/>
        </w:rPr>
        <w:instrText>環境性能と損得勘定のどちらを選ぶか　一般的にハイブリッド車は、ノーマルエンジン車に比べて燃費性能が優れる。しかし、車両価格はハイブリッド車の方が高い。そもそもハイブリッド車の目的は、二酸化炭素の排出量や化石燃料の使用量を抑えることで、お金の</w:instrText>
      </w:r>
      <w:r w:rsidR="00F00512">
        <w:rPr>
          <w:rFonts w:hint="eastAsia"/>
        </w:rPr>
        <w:instrText>...","container-title":"</w:instrText>
      </w:r>
      <w:r w:rsidR="00F00512">
        <w:rPr>
          <w:rFonts w:hint="eastAsia"/>
        </w:rPr>
        <w:instrText>日本最大級のクルマ総合情報サイト、カービュー</w:instrText>
      </w:r>
      <w:r w:rsidR="00F00512">
        <w:rPr>
          <w:rFonts w:hint="eastAsia"/>
        </w:rPr>
        <w:instrText>!","language":"en","title":"Which is more advantageous, a hybrid car or a gasoline car? I compared</w:instrText>
      </w:r>
      <w:r w:rsidR="00F00512">
        <w:instrText xml:space="preserve"> by fuel efficiency &amp; price","URL":"https://carview.yahoo.co.jp/news/detail/c59aa60e0ee1d234a25d071e6392f45e559a978b/","author":[{"family":"Carview","given":""}],"accessed":{"date-parts":[["2021",4,5]]},"issued":{"date-parts":[["2019"]]}}},{"id":18120,"uris":["http://zotero.org/groups/2241942/items/VMDPBQWI"],"uri":["http://zotero.org/groups/2241942/items/VMDPBQWI"],"itemData":{"id":18120,"type":"webpage","title":"The average electric vehicle is getting cheaper in the US — Quartz","URL":"https://qz.com/1695602/the-average-electric-vehicle-is-getting-cheaper-in-the-us/","author":[{"family":"Coren","given":""}],"accessed":{"date-parts":[["2021",4,5]]},"issued":{"date-parts":[["2019"]]}}},{"id":18140,"uris":["http://zotero.org/groups/2241942/items/V6326W97"],"uri":["http://zotero.org/groups/2241942/items/V6326W97"],"itemData":{"id":18140,"type":"webpage","title":"More On The New Buick Excelle sedan For China - CarNewsChina.com","URL":"https://carnewschina.com/2018/05/24/more-on-the-new-buick-excelle-sedan-for-china/","author":[{"family":"Feijter","given":""}],"accessed":{"date-parts":[["2021",4,5]]},"issued":{"date-parts":[["2018"]]}}},{"id":18128,"uris":["http://zotero.org/groups/2241942/items/BAGD5Q7K"],"uri":["http://zotero.org/groups/2241942/items/BAGD5Q7K"],"itemData":{"id":18128,"type":"webpage","abstract":"This is the new Nissan Sylphy EV, a full electric variant of the Sylphy sedan. The EV version is for China only, it will not be marketed in other markets. The Sylphy EV will debut later this month on the 2018 Beijing Auto Show. This is the China-spec petrol-powered Nissan Sylphy. Price starts at 99.800 … Continue reading \"Nissan Sylphy Goes Electric In China\"","container-title":"CarNewsChina.com","language":"en-US","title":"Nissan Sylphy Goes Electric In China","URL":"https://carnewschina.com/2018/04/13/nissan-sylphy-goes-electric-in-china/","author":[{"family":"Feijter","given":"Author Tycho","dropping-particle":"de"}],"accessed":{"date-parts":[["2021",4,5]]},"issued":{"date-parts":[["2018",4,13]]}}},{"id":18142,"uris":["http://zotero.org/groups/2241942/items/FBGSL56B"],"uri":["http://zotero.org/groups/2241942/items/FBGSL56B"],"itemData":{"id":18142,"type":"post-weblog","abstract":"The Jetta unveiling at the Shanghai Auto Show 2019. After announcing its creation in February, Volkswagen presented its new entry-level China-exclusive brand Jetta for the first time to the public …","container-title":"Best Selling Cars Blog","language":"en-US","note":"section: Uncategorized","title":"Strategy: With its new low-cost brand Jetta, Volkswagen is trying to pull a Dacia in China","title-short":"Strategy","URL":"https://bestsellingcarsblog.com/2019/05/strategy-with-its-new-low-cost-brand-jetta-volkswagen-is-trying-to-pull-a-dacia-in-china/","author":[{"family":"Gasnier","given":"Matt"}],"accessed":{"date-parts":[["2021",4,5]]},"issued":{"date-parts":[["2019",5,2]]}}},{"id":18134,"uris":["http://zotero.org/groups/2241942/items/5HHWNQU5"],"uri":["http://zotero.org/groups/2241942/items/5HHWNQU5"],"itemData":{"id":18134,"type":"webpage","title":"All-New Toyota Corolla Launched in China Market, Powered by 1.2T &amp; 1.8L Hybrid, Features 12.1in Display - Chinapev.com","URL":"https://www.chinapev.com/faw/faw-toyota/all-new-toyota-corolla-launched-in-china-market-powered-by-1-2t-1-8l-hybrid-features-12-1in-display/","author":[{"family":"Hu","given":""}],"accessed":{"date-parts":[["2021",4,5]]},"issued":{"date-parts":[["2019"]]}}},{"id":18138,"uris":["http://zotero.org/groups/2241942/items/BPMPFWBL"],"uri":["http://zotero.org/groups/2241942/items/BPMPFWBL"],"itemData":{"id":18138,"type":"webpage","abstract":"The Jetta brand of FAW-Volkswagen announced the official launch of the first model Jetta VS5 at the Chengdu Motor Show, this is a compact SUV with an official g","container-title":"China Car News, Reviews and More","language":"en-US","title":"Volkswagen’s New Brand JETTA Launched First SUV VS5 At 2019 Chengdu Motor Show","URL":"https://www.chinapev.com/faw/jetta/volkswagens-new-brand-jetta-launched-first-suv-vs5-at-2019-chengdu-motor-show/","author":[{"family":"Hu","given":""}],"accessed":{"date-parts":[["2021",4,5]]},"issued":{"date-parts":[["2019",9,9]]}}},{"id":18108,"uris":["http://zotero.org/groups/2241942/items/JBUI8VGS"],"uri":["http://zotero.org/groups/2241942/items/JBUI8VGS"],"itemData":{"id":18108,"type":"webpage","abstract":"Global EV Outlook 2019 - Analysis and key findings. A report by the International Energy Agency.","container-title":"IEA","language":"en-GB","title":"Global EV Outlook 2019 – Analysis","URL":"https://www.iea.org/reports/global-ev-outlook-2019","author":[{"family":"IEA","given":""}],"accessed":{"date-parts":[["2021",4,4]]},"issued":{"date-parts":[["2019"]]}}},{"id":18110,"uris":["http://zotero.org/groups/2241942/items/XPNRE4S3"],"uri":["http://zotero.org/groups/2241942/items/XPNRE4S3"],"itemData":{"id":18110,"type":"webpage","abstract":"Fuel Economy in Major Car Markets - Analysis and key findings. A report by the International Energy Agency.","container-title":"IEA","language":"en-GB","title":"Fuel Economy in Major Car Markets: Technology and Policy Drivers 2005-2017 – Analysis","title-short":"Fuel Economy in Major Car Markets","URL":"https://www.iea.org/reports/fuel-economy-in-major-car-markets","author":[{"family":"IEA","given":"ICCT"},{"family":"ICCT","given":""}],"accessed":{"date-parts":[["2021",4,4]]},"issued":{"date-parts":[["2019"]]}}},{"id":18046,"uris":["http://zotero.org/groups/2241942/items/6XGVJEN7"],"uri":["http://zotero.org/groups/2241942/items/6XGVJEN7"],"itemData":{"id":18046,"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id":18116,"uris":["http://zotero.org/groups/2241942/items/7L7G7TCW"],"uri":["http://zotero.org/groups/2241942/items/7L7G7TCW"],"itemData":{"id":18116,"type":"webpage","title":"Update on electric vehicle costs in the United States through 2030 | International Council on Clean Transportation","URL":"https://theicct.org/publications/update-US-2030-electric-vehicle-cost","author":[{"family":"Lutney","given":""},{"family":"Nicholas","given":""}],"accessed":{"date-parts":[["2021",4,5]]},"issued":{"date-parts":[["2019"]]}}},{"id":18118,"uris":["http://zotero.org/groups/2241942/items/QGW8PJYV"],"uri":["http://zotero.org/groups/2241942/items/QGW8PJYV"],"itemData":{"id":18118,"type":"webpage","title":"European vehicle market statistics, 2018/2019 | International Council on Clean Transportation","URL":"https://theicct.org/publications/european-vehicle-market-statistics-20182019","author":[{"family":"Mock","given":""}],"accessed":{"date-parts":[["2021",4,5]]},"issued":{"date-parts":[["2018"]]}}},{"id":18136,"uris":["http://zotero.org/groups/2241942/items/VRQF5BPC"],"uri":["http://zotero.org/groups/2241942/items/VRQF5BPC"],"itemData":{"id":18136,"type":"webpage","abstract":"The very first photos of the all-new Volkswagen Bora sedan for China. It stands on the same MQB platform, and is almost exactly the same size, as the new Volkswagen Lavida Plus. This is the current Volkswagen Bora, based on the rather old PQ34 platform. Engines: 110 hp 1.5 and a 131 hp 1.4 turbo. … Continue reading \"First Photos Of The All New Volkswagen Bora For China\"","container-title":"CarNewsChina.com","language":"en-US","title":"First Photos Of The All New Volkswagen Bora For China","URL":"https://carnewschina.com/2018/04/16/first-photos-of-the-all-new-volkswagen-bora-for-china/","author":[{"family":"Ning","given":"Author W. E."}],"accessed":{"date-parts":[["2021",4,5]]},"issued":{"date-parts":[["2018",4,16]]}}},{"id":18130,"uris":["http://zotero.org/groups/2241942/items/JLGAW89Q"],"uri":["http://zotero.org/groups/2241942/items/JLGAW89Q"],"itemData":{"id":18130,"type":"webpage","abstract":"We learned from the Haval official website that 2019 Haval H6 was officially launched. The new car has launched a total of eight models, with a price range of 9","container-title":"China Car News, Reviews and More","language":"en-US","title":"Great Wall Motor Launched 2019 Haval H6 in China Market","URL":"https://www.chinapev.com/gwm/great-wall-motor-launched-2019-haval-h6-in-china-market/","author":[{"family":"Tate","given":""}],"accessed":{"date-parts":[["2021",4,5]]},"issued":{"date-parts":[["2019",6,11]]}}},{"id":18132,"uris":["http://zotero.org/groups/2241942/items/D9V885FZ"],"uri":["http://zotero.org/groups/2241942/items/D9V885FZ"],"itemData":{"id":18132,"type":"webpage","container-title":"CarNewsChina.com","language":"en-US","title":"Wuling Hongguang S3 Archives","URL":"https://carnewschina.com/tag/wuling-hongguang-s3/","author":[{"family":"Wang","given":""}],"accessed":{"date-parts":[["2021",4,5]]},"issued":{"date-parts":[["2017"]]}}},{"id":18126,"uris":["http://zotero.org/groups/2241942/items/52TIMJQC"],"uri":["http://zotero.org/groups/2241942/items/52TIMJQC"],"itemData":{"id":18126,"type":"webpage","abstract":"This is the new Volkswagen Lavida Plus. Is it the successor of the best selling Lavida? Yes, and no. In typical Chinese fashion the current Lavida will continue, it will be sold alongside the Lavida Plus. After some time, likely two years, the old Lavida will finally retire. And by that time the Lavida Plus … Continue reading \"This Is The New Volkswagen Lavida Plus For China\"","container-title":"CarNewsChina.com","language":"en-US","title":"This Is The New Volkswagen Lavida Plus For China","URL":"https://carnewschina.com/2018/04/10/this-is-the-new-volkswagen-lavida-plus-for-china/","author":[{"family":"Wang","given":"Author Joey"}],"accessed":{"date-parts":[["2021",4,5]]},"issued":{"date-parts":[["2018",4,10]]}}}],"schema":"https://github.com/citation-style-language/schema/raw/master/csl-citation.json"} </w:instrText>
      </w:r>
      <w:r w:rsidR="00955370" w:rsidRPr="00955DAE">
        <w:fldChar w:fldCharType="separate"/>
      </w:r>
      <w:r w:rsidR="00F00512" w:rsidRPr="00F00512">
        <w:rPr>
          <w:rFonts w:cs="Times New Roman"/>
        </w:rPr>
        <w:t>(Carnext, 2019; Carview, 2019; Coren, 2019; Feijter, 2018a, 2018b; Gasnier, 2019; Hu, 2019a, 2019b; IEA, 2019; IEA &amp; ICCT, 2019; ITDP, 2019; Lutney &amp; Nicholas, 2019; Mock, 2018; Ning, 2018; Tate, 2019; Wang, 2017, 2018)</w:t>
      </w:r>
      <w:r w:rsidR="00955370" w:rsidRPr="00955DAE">
        <w:fldChar w:fldCharType="end"/>
      </w:r>
      <w:r w:rsidR="00955370" w:rsidRPr="00955DAE">
        <w:t>.</w:t>
      </w:r>
    </w:p>
    <w:p w14:paraId="2CC1715E" w14:textId="2A76B55A" w:rsidR="00955370" w:rsidRPr="00955DAE" w:rsidRDefault="00955370" w:rsidP="0067085B">
      <w:r w:rsidRPr="00955DAE">
        <w:t>There is no s</w:t>
      </w:r>
      <w:r w:rsidR="0067085B" w:rsidRPr="00955DAE">
        <w:t xml:space="preserve">olution first cost data </w:t>
      </w:r>
      <w:r w:rsidRPr="00955DAE">
        <w:t>because the analysis is from a user perspective and the user is not charged for the purchase of the transit vehicle.</w:t>
      </w:r>
    </w:p>
    <w:p w14:paraId="78EEDA68" w14:textId="5EF88316" w:rsidR="0067085B" w:rsidRPr="00955DAE" w:rsidRDefault="0067085B" w:rsidP="00955370">
      <w:r w:rsidRPr="00955DAE">
        <w:t xml:space="preserve">The </w:t>
      </w:r>
      <w:r w:rsidR="00955370" w:rsidRPr="00955DAE">
        <w:t xml:space="preserve">conventional and </w:t>
      </w:r>
      <w:r w:rsidRPr="00955DAE">
        <w:t xml:space="preserve">solution lifetime capacity data </w:t>
      </w:r>
      <w:r w:rsidR="00955370" w:rsidRPr="00955DAE">
        <w:t xml:space="preserve">and average annual use </w:t>
      </w:r>
      <w:r w:rsidRPr="00955DAE">
        <w:t xml:space="preserve">come from </w:t>
      </w:r>
      <w:r w:rsidR="00955370" w:rsidRPr="00955DAE">
        <w:fldChar w:fldCharType="begin"/>
      </w:r>
      <w:r w:rsidR="00955370" w:rsidRPr="00955DAE">
        <w:instrText xml:space="preserve"> ADDIN ZOTERO_ITEM CSL_CITATION {"citationID":"0J2SsThQ","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955370" w:rsidRPr="00955DAE">
        <w:fldChar w:fldCharType="separate"/>
      </w:r>
      <w:r w:rsidR="00955370" w:rsidRPr="00955DAE">
        <w:rPr>
          <w:rFonts w:cs="Times New Roman"/>
        </w:rPr>
        <w:t>(UC Davis et al., 2015)</w:t>
      </w:r>
      <w:r w:rsidR="00955370" w:rsidRPr="00955DAE">
        <w:fldChar w:fldCharType="end"/>
      </w:r>
      <w:r w:rsidRPr="00955DAE">
        <w:t>.</w:t>
      </w:r>
    </w:p>
    <w:p w14:paraId="1F4B4D0B" w14:textId="6B156784" w:rsidR="0067085B" w:rsidRPr="00955DAE" w:rsidRDefault="00E24E6B" w:rsidP="00F00512">
      <w:r w:rsidRPr="00955DAE">
        <w:t>Conventional</w:t>
      </w:r>
      <w:r w:rsidR="0067085B" w:rsidRPr="00955DAE">
        <w:t xml:space="preserve"> variable operating </w:t>
      </w:r>
      <w:r w:rsidRPr="00955DAE">
        <w:t xml:space="preserve">costs are </w:t>
      </w:r>
      <w:r w:rsidR="00195B0B" w:rsidRPr="00955DAE">
        <w:t xml:space="preserve">regional and </w:t>
      </w:r>
      <w:r w:rsidRPr="00955DAE">
        <w:t xml:space="preserve">based on </w:t>
      </w:r>
      <w:r w:rsidRPr="00955DAE">
        <w:fldChar w:fldCharType="begin"/>
      </w:r>
      <w:r w:rsidR="00F00512">
        <w:instrText xml:space="preserve"> ADDIN ZOTERO_ITEM CSL_CITATION {"citationID":"u5RzRIO5","properties":{"formattedCitation":"(AAA, 2019; Bartlett, n.d.; BTS, 2019; Masson, 2018)","plainCitation":"(AAA, 2019; Bartlett, n.d.; BTS, 2019; Masson, 2018)","noteIndex":0},"citationItems":[{"id":18150,"uris":["http://zotero.org/groups/2241942/items/YRA8W5PC"],"uri":["http://zotero.org/groups/2241942/items/YRA8W5PC"],"itemData":{"id":18150,"type":"webpage","title":"AAA's Your Driving Costs | AAA Exchange","URL":"https://exchange.aaa.com/automotive/driving-costs/#.YGpUgZ37Tid","author":[{"family":"AAA","given":""}],"accessed":{"date-parts":[["2021",4,5]]},"issued":{"date-parts":[["2019"]]}}},{"id":18154,"uris":["http://zotero.org/groups/2241942/items/ZK52T8YE"],"uri":["http://zotero.org/groups/2241942/items/ZK52T8YE"],"itemData":{"id":18154,"type":"webpage","abstract":"In this look at the cost of cat ownership. Consumer Reports reveals the difference in maintenance and repair costs among 25 car brands at 3, 5, and 10 years of ownership based on member data.","container-title":"Consumer Reports","language":"en-US","title":"The Cost of Car Ownership Over Time","URL":"https://www.consumerreports.org/car-maintenance/the-cost-of-car-ownership/","author":[{"family":"Bartlett","given":"Jeff S."}],"accessed":{"date-parts":[["2021",4,5]]}}},{"id":18147,"uris":["http://zotero.org/groups/2241942/items/H2357NRE"],"uri":["http://zotero.org/groups/2241942/items/H2357NRE"],"itemData":{"id":18147,"type":"webpage","title":"Average Cost of Owning and Operating an Automobile | Bureau of Transportation Statistics","URL":"https://www.bts.gov/content/average-cost-owning-and-operating-automobilea-assuming-15000-vehicle-miles-year","author":[{"family":"BTS","given":""}],"accessed":{"date-parts":[["2021",4,5]]},"issued":{"date-parts":[["2019"]]}}},{"id":18152,"uris":["http://zotero.org/groups/2241942/items/CIELCYUX"],"uri":["http://zotero.org/groups/2241942/items/CIELCYUX"],"itemData":{"id":18152,"type":"webpage","title":"Average car costs more than £160 per month to run | The Car Expert","URL":"https://www.thecarexpert.co.uk/average-car-costs-more-than-160-per-month-to-run/","author":[{"family":"Masson","given":"Stuart"}],"accessed":{"date-parts":[["2021",4,5]]},"issued":{"date-parts":[["2018"]]}}}],"schema":"https://github.com/citation-style-language/schema/raw/master/csl-citation.json"} </w:instrText>
      </w:r>
      <w:r w:rsidRPr="00955DAE">
        <w:fldChar w:fldCharType="separate"/>
      </w:r>
      <w:r w:rsidR="00F00512" w:rsidRPr="00F00512">
        <w:rPr>
          <w:rFonts w:cs="Times New Roman"/>
        </w:rPr>
        <w:t>(AAA, 2019; Bartlett, n.d.; BTS, 2019; Masson, 2018)</w:t>
      </w:r>
      <w:r w:rsidRPr="00955DAE">
        <w:fldChar w:fldCharType="end"/>
      </w:r>
      <w:r w:rsidRPr="00955DAE">
        <w:t>.</w:t>
      </w:r>
    </w:p>
    <w:p w14:paraId="418B97C7" w14:textId="6605373F" w:rsidR="00E24E6B" w:rsidRPr="00955DAE" w:rsidRDefault="00E24E6B" w:rsidP="00F00512">
      <w:r w:rsidRPr="00955DAE">
        <w:t>Solution variable operating costs</w:t>
      </w:r>
      <w:r w:rsidR="00195B0B" w:rsidRPr="00955DAE">
        <w:t xml:space="preserve"> are regional and</w:t>
      </w:r>
      <w:r w:rsidRPr="00955DAE">
        <w:t xml:space="preserve"> come from </w:t>
      </w:r>
      <w:r w:rsidR="00195B0B" w:rsidRPr="00955DAE">
        <w:fldChar w:fldCharType="begin"/>
      </w:r>
      <w:r w:rsidR="00F00512">
        <w:instrText xml:space="preserve"> ADDIN ZOTERO_ITEM CSL_CITATION {"citationID":"HOBs7ZN0","properties":{"formattedCitation":"(Dillinger, 2017; Litman, 2021)","plainCitation":"(Dillinger, 2017; Litman, 2021)","noteIndex":0},"citationItems":[{"id":18554,"uris":["http://zotero.org/groups/2241942/items/DJY6KRB6"],"uri":["http://zotero.org/groups/2241942/items/DJY6KRB6"],"itemData":{"id":18554,"type":"webpage","abstract":"Should you want to go and visit and not spend on cabs or are looking to make a move into a different city, the cost of public transport, especially when exploring, is something that will affect you.","container-title":"WorldAtlas","language":"en-US","title":"Average Cost Of Public Transit By Country","URL":"https://www.worldatlas.com/articles/cost-of-public-transportation-around-the-world.html","author":[{"family":"Dillinger","given":""}],"accessed":{"date-parts":[["2021",5,21]]},"issued":{"date-parts":[["2017"]]}}},{"id":18552,"uris":["http://zotero.org/groups/2241942/items/SHX2FATA"],"uri":["http://zotero.org/groups/2241942/items/SHX2FATA"],"itemData":{"id":18552,"type":"webpage","title":"Victoria Transport Institute - Public Transit","URL":"https://www.vtpi.org/documents/public.php","author":[{"family":"Litman","given":""}],"accessed":{"date-parts":[["2021",5,21]]},"issued":{"date-parts":[["2021"]]}}}],"schema":"https://github.com/citation-style-language/schema/raw/master/csl-citation.json"} </w:instrText>
      </w:r>
      <w:r w:rsidR="00195B0B" w:rsidRPr="00955DAE">
        <w:fldChar w:fldCharType="separate"/>
      </w:r>
      <w:r w:rsidR="00F00512" w:rsidRPr="00F00512">
        <w:rPr>
          <w:rFonts w:cs="Times New Roman"/>
        </w:rPr>
        <w:t>(Dillinger, 2017; Litman, 2021)</w:t>
      </w:r>
      <w:r w:rsidR="00195B0B" w:rsidRPr="00955DAE">
        <w:fldChar w:fldCharType="end"/>
      </w:r>
      <w:r w:rsidR="00195B0B" w:rsidRPr="00955DAE">
        <w:t>.</w:t>
      </w:r>
    </w:p>
    <w:p w14:paraId="5FD67AEA" w14:textId="0A145D7D" w:rsidR="00AF2A24" w:rsidRPr="00955DAE" w:rsidRDefault="00AF2A24" w:rsidP="00F00512">
      <w:r w:rsidRPr="00955DAE">
        <w:t xml:space="preserve">Conventional fixed costs are based on </w:t>
      </w:r>
      <w:r w:rsidRPr="00955DAE">
        <w:fldChar w:fldCharType="begin"/>
      </w:r>
      <w:r w:rsidR="00F00512">
        <w:instrText xml:space="preserve"> ADDIN ZOTERO_ITEM CSL_CITATION {"citationID":"Mvt5wRYv","properties":{"formattedCitation":"(AAA, 2019; Hagman et al., 2016; Masson, 2018; Norman, 2021)","plainCitation":"(AAA, 2019; Hagman et al., 2016; Masson, 2018; Norman, 2021)","noteIndex":0},"citationItems":[{"id":18150,"uris":["http://zotero.org/groups/2241942/items/YRA8W5PC"],"uri":["http://zotero.org/groups/2241942/items/YRA8W5PC"],"itemData":{"id":18150,"type":"webpage","title":"AAA's Your Driving Costs | AAA Exchange","URL":"https://exchange.aaa.com/automotive/driving-costs/#.YGpUgZ37Tid","author":[{"family":"AAA","given":""}],"accessed":{"date-parts":[["2021",4,5]]},"issued":{"date-parts":[["2019"]]}}},{"id":18257,"uris":["http://zotero.org/groups/2241942/items/MZTS29SQ"],"uri":["http://zotero.org/groups/2241942/items/MZTS29SQ"],"itemData":{"id":18257,"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id":18152,"uris":["http://zotero.org/groups/2241942/items/CIELCYUX"],"uri":["http://zotero.org/groups/2241942/items/CIELCYUX"],"itemData":{"id":18152,"type":"webpage","title":"Average car costs more than £160 per month to run | The Car Expert","URL":"https://www.thecarexpert.co.uk/average-car-costs-more-than-160-per-month-to-run/","author":[{"family":"Masson","given":"Stuart"}],"accessed":{"date-parts":[["2021",4,5]]},"issued":{"date-parts":[["2018"]]}}},{"id":18156,"uris":["http://zotero.org/groups/2241942/items/2CFXPYSX"],"uri":["http://zotero.org/groups/2241942/items/2CFXPYSX"],"itemData":{"id":18156,"type":"webpage","title":"Average Car Insurance Costs in 2021 - NerdWallet","URL":"https://www.nerdwallet.com/blog/insurance/car-insurance-basics/how-much-is-car-insurance/","author":[{"family":"Norman","given":""}],"accessed":{"date-parts":[["2021",4,5]]},"issued":{"date-parts":[["2021"]]}}}],"schema":"https://github.com/citation-style-language/schema/raw/master/csl-citation.json"} </w:instrText>
      </w:r>
      <w:r w:rsidRPr="00955DAE">
        <w:fldChar w:fldCharType="separate"/>
      </w:r>
      <w:r w:rsidR="00F00512" w:rsidRPr="00F00512">
        <w:rPr>
          <w:rFonts w:cs="Times New Roman"/>
        </w:rPr>
        <w:t>(AAA, 2019; Hagman et al., 2016; Masson, 2018; Norman, 2021)</w:t>
      </w:r>
      <w:r w:rsidRPr="00955DAE">
        <w:fldChar w:fldCharType="end"/>
      </w:r>
      <w:r w:rsidRPr="00955DAE">
        <w:t>.</w:t>
      </w:r>
    </w:p>
    <w:p w14:paraId="08F5FA7C" w14:textId="60006B8E" w:rsidR="00AF2A24" w:rsidRPr="00955DAE" w:rsidRDefault="00AF2A24" w:rsidP="00195B0B">
      <w:r w:rsidRPr="00955DAE">
        <w:t xml:space="preserve">There are no solution fixed costs. </w:t>
      </w:r>
    </w:p>
    <w:p w14:paraId="0B2B1B2E" w14:textId="4D8216EA" w:rsidR="00AF2A24" w:rsidRPr="00955DAE" w:rsidRDefault="00AF2A24" w:rsidP="00AF2A24">
      <w:pPr>
        <w:pStyle w:val="Heading4"/>
        <w:numPr>
          <w:ilvl w:val="3"/>
          <w:numId w:val="21"/>
        </w:numPr>
      </w:pPr>
      <w:r w:rsidRPr="00955DAE">
        <w:t>Emissions Reduction Variables</w:t>
      </w:r>
    </w:p>
    <w:p w14:paraId="324300A0" w14:textId="285B63CE" w:rsidR="00C66E05" w:rsidRPr="00955DAE" w:rsidRDefault="00C66E05" w:rsidP="00C66E05">
      <w:r w:rsidRPr="00955DAE">
        <w:t xml:space="preserve">Solution total energy used is based on </w:t>
      </w:r>
      <w:r w:rsidRPr="00955DAE">
        <w:fldChar w:fldCharType="begin"/>
      </w:r>
      <w:r w:rsidRPr="00955DAE">
        <w:instrText xml:space="preserve"> ADDIN ZOTERO_ITEM CSL_CITATION {"citationID":"53lk7hoI","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955DAE">
        <w:fldChar w:fldCharType="separate"/>
      </w:r>
      <w:r w:rsidRPr="00955DAE">
        <w:rPr>
          <w:rFonts w:cs="Times New Roman"/>
        </w:rPr>
        <w:t>(UC Davis et al., 2015)</w:t>
      </w:r>
      <w:r w:rsidRPr="00955DAE">
        <w:fldChar w:fldCharType="end"/>
      </w:r>
      <w:r w:rsidRPr="00955DAE">
        <w:t xml:space="preserve">. </w:t>
      </w:r>
    </w:p>
    <w:p w14:paraId="0E75FA70" w14:textId="3A31BE2C" w:rsidR="00002F52" w:rsidRPr="00955DAE" w:rsidRDefault="00002F52" w:rsidP="0067085B">
      <w:r w:rsidRPr="00955DAE">
        <w:t xml:space="preserve">The conventional fuel consumed per pkm data is from </w:t>
      </w:r>
      <w:r w:rsidRPr="00955DAE">
        <w:fldChar w:fldCharType="begin"/>
      </w:r>
      <w:r w:rsidR="00E7545E">
        <w:instrText xml:space="preserve"> ADDIN ZOTERO_ITEM CSL_CITATION {"citationID":"kDIsN7sx","properties":{"formattedCitation":"(Bieker, 2020; ITF/OECD, 2020; Sch\\uc0\\u228{}fer &amp; Yeh, 2020; Wu et al., 2019)","plainCitation":"(Bieker, 2020; ITF/OECD, 2020; Schäfer &amp; Yeh, 2020; Wu et al., 2019)","noteIndex":0},"citationItems":[{"id":18064,"uris":["http://zotero.org/groups/2241942/items/DBLRBXVU"],"uri":["http://zotero.org/groups/2241942/items/DBLRBXVU"],"itemData":{"id":18064,"type":"report","language":"en","page":"56","publisher":"icct (the International Council on Clean Transportation)","source":"Zotero","title":"European vehicle market statistics: Pocketbook 2019-2020","author":[{"family":"Bieker","given":"Georg"}],"issued":{"date-parts":[["2020"]]}}},{"id":18099,"uris":["http://zotero.org/groups/2241942/items/2G3S8RMU"],"uri":["http://zotero.org/groups/2241942/items/2G3S8RMU"],"itemData":{"id":18099,"type":"article-journal","language":"en","page":"89","source":"Zotero","title":"Good to Go? Assessing the Environmental Performance of New Mobility","author":[{"family":"ITF/OECD","given":""}],"issued":{"date-parts":[["2020"]]}}},{"id":18069,"uris":["http://zotero.org/groups/2241942/items/9VBY6VLZ"],"uri":["http://zotero.org/groups/2241942/items/9VBY6VLZ"],"itemData":{"id":18069,"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id":18068,"uris":["http://zotero.org/groups/2241942/items/HUM4C6EY"],"uri":["http://zotero.org/groups/2241942/items/HUM4C6EY"],"itemData":{"id":18068,"type":"article-journal","abstract":"Measuring real-world fuel consumption of light duty vehicles can be challenging due to the limited collection of actual data. In this paper, we use big data retrieved from the record of real-world fuel consumptions of different brands of vehicles in different areas (n = 106,809 samples from 201 brands of vehicles and 34 cities) in China to build up a real-world fuel consumption rate (RFCR) model to estimate the fuel consumption given the driving conditions and figure out the main factors that affect actual fuel consumption in the real world. We find the average deviation of actual fuel consumptions and the fitting results of RFCR model is 4.22% , which does not significantly differ from zero, and the fuel consumptions calculated by RFCR model tend to be 1.40 L/100 km (about 25%) higher than the official reported data. Furthermore, we find that annual average temperature and altitude factors significantly influence the fuel consumption rate. The results indicate that there is a real world performance discrepancy between the theoretical fuel consumption released by authorities and that in the real world, and some green behaviors (choose light duty vehicles, reduce the use of air conditioning and change to manual transmission type) can reduce energy consumption of vehicles.","container-title":"Energy","DOI":"10.1016/j.energy.2019.116388","ISSN":"0360-5442","journalAbbreviation":"Energy","language":"en","note":"00000","page":"116388","source":"ScienceDirect","title":"Impact factors of the real-world fuel consumption rate of light duty vehicles in China","author":[{"family":"Wu","given":"Tian"},{"family":"Han","given":"Xiao"},{"family":"Zheng","given":"M. Mocarlo"},{"family":"Ou","given":"Xunmin"},{"family":"Sun","given":"Hongbo"},{"family":"Zhang","given":"Xiong"}],"issued":{"date-parts":[["2019"]]}}}],"schema":"https://github.com/citation-style-language/schema/raw/master/csl-citation.json"} </w:instrText>
      </w:r>
      <w:r w:rsidRPr="00955DAE">
        <w:fldChar w:fldCharType="separate"/>
      </w:r>
      <w:r w:rsidR="00E7545E" w:rsidRPr="00E7545E">
        <w:rPr>
          <w:rFonts w:cs="Times New Roman"/>
          <w:szCs w:val="24"/>
        </w:rPr>
        <w:t>(Bieker, 2020; ITF/OECD, 2020; Schäfer &amp; Yeh, 2020; Wu et al., 2019)</w:t>
      </w:r>
      <w:r w:rsidRPr="00955DAE">
        <w:fldChar w:fldCharType="end"/>
      </w:r>
      <w:r w:rsidRPr="00955DAE">
        <w:t xml:space="preserve"> </w:t>
      </w:r>
      <w:r w:rsidR="00E7545E" w:rsidRPr="00955DAE">
        <w:t>some of which have multiple data points for many countries</w:t>
      </w:r>
      <w:r w:rsidRPr="00955DAE">
        <w:t>.</w:t>
      </w:r>
    </w:p>
    <w:p w14:paraId="7F98DC86" w14:textId="21597BB9" w:rsidR="00002F52" w:rsidRPr="00955DAE" w:rsidRDefault="00002F52" w:rsidP="00002F52">
      <w:r w:rsidRPr="00955DAE">
        <w:t xml:space="preserve">Solution fuel efficiency factor is based on </w:t>
      </w:r>
      <w:r w:rsidRPr="00955DAE">
        <w:fldChar w:fldCharType="begin"/>
      </w:r>
      <w:r w:rsidRPr="00955DAE">
        <w:instrText xml:space="preserve"> ADDIN ZOTERO_ITEM CSL_CITATION {"citationID":"qOdUpaxm","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955DAE">
        <w:fldChar w:fldCharType="separate"/>
      </w:r>
      <w:r w:rsidRPr="00955DAE">
        <w:rPr>
          <w:rFonts w:cs="Times New Roman"/>
        </w:rPr>
        <w:t>(UC Davis et al., 2015)</w:t>
      </w:r>
      <w:r w:rsidRPr="00955DAE">
        <w:fldChar w:fldCharType="end"/>
      </w:r>
      <w:r w:rsidRPr="00955DAE">
        <w:t xml:space="preserve">. </w:t>
      </w:r>
    </w:p>
    <w:p w14:paraId="25EA9BDB" w14:textId="00EC3B9B" w:rsidR="0067085B" w:rsidRPr="00955DAE" w:rsidRDefault="0067085B" w:rsidP="0067085B">
      <w:r w:rsidRPr="00955DAE">
        <w:t xml:space="preserve">Indirect emissions for conventional and solution data come from </w:t>
      </w:r>
      <w:r w:rsidRPr="00955DAE">
        <w:fldChar w:fldCharType="begin"/>
      </w:r>
      <w:r w:rsidRPr="00955DAE">
        <w:instrText xml:space="preserve"> ADDIN ZOTERO_ITEM CSL_CITATION {"citationID":"axU6ewHu","properties":{"formattedCitation":"(ITF/OECD, 2020)","plainCitation":"(ITF/OECD, 2020)","noteIndex":0},"citationItems":[{"id":18099,"uris":["http://zotero.org/groups/2241942/items/2G3S8RMU"],"uri":["http://zotero.org/groups/2241942/items/2G3S8RMU"],"itemData":{"id":18099,"type":"article-journal","language":"en","page":"89","source":"Zotero","title":"Good to Go? Assessing the Environmental Performance of New Mobility","author":[{"family":"ITF/OECD","given":""}],"issued":{"date-parts":[["2020"]]}}}],"schema":"https://github.com/citation-style-language/schema/raw/master/csl-citation.json"} </w:instrText>
      </w:r>
      <w:r w:rsidRPr="00955DAE">
        <w:fldChar w:fldCharType="separate"/>
      </w:r>
      <w:r w:rsidRPr="00955DAE">
        <w:rPr>
          <w:rFonts w:cs="Times New Roman"/>
        </w:rPr>
        <w:t>(ITF/OECD, 2020)</w:t>
      </w:r>
      <w:r w:rsidRPr="00955DAE">
        <w:fldChar w:fldCharType="end"/>
      </w:r>
      <w:r w:rsidRPr="00955DAE">
        <w:t xml:space="preserve">. </w:t>
      </w:r>
    </w:p>
    <w:p w14:paraId="0F3EB3F7" w14:textId="546BFAAF" w:rsidR="00002F52" w:rsidRPr="00955DAE" w:rsidRDefault="00002F52" w:rsidP="00002F52">
      <w:pPr>
        <w:pStyle w:val="Heading4"/>
        <w:numPr>
          <w:ilvl w:val="3"/>
          <w:numId w:val="21"/>
        </w:numPr>
      </w:pPr>
      <w:r w:rsidRPr="00955DAE">
        <w:t>Additional Variables</w:t>
      </w:r>
    </w:p>
    <w:p w14:paraId="5D3FB4B0" w14:textId="4D646C89" w:rsidR="0067085B" w:rsidRPr="00955DAE" w:rsidRDefault="0067085B" w:rsidP="0067085B">
      <w:r w:rsidRPr="00955DAE">
        <w:t xml:space="preserve">Average car occupancy comes from a variety of sources including </w:t>
      </w:r>
      <w:r w:rsidRPr="00955DAE">
        <w:fldChar w:fldCharType="begin"/>
      </w:r>
      <w:r w:rsidR="00E7545E">
        <w:instrText xml:space="preserve"> ADDIN ZOTERO_ITEM CSL_CITATION {"citationID":"eHBvGUHj","properties":{"formattedCitation":"(Center for Sustainable Systems University of Michigan, 2020; Environmental and Economic Policy Research Center of the Ministry of Ecology and Environment, 2018; ITF/OECD, 2020; Liu et al., 2017; McQueen et al., 2020; Sch\\uc0\\u228{}fer &amp; Yeh, 2020)","plainCitation":"(Center for Sustainable Systems University of Michigan, 2020; Environmental and Economic Policy Research Center of the Ministry of Ecology and Environment, 2018; ITF/OECD, 2020; Liu et al., 2017; McQueen et al., 2020; Schäfer &amp; Yeh, 2020)","noteIndex":0},"citationItems":[{"id":18067,"uris":["http://zotero.org/groups/2241942/items/NCDYERAB"],"uri":["http://zotero.org/groups/2241942/items/NCDYERAB"],"itemData":{"id":18067,"type":"webpage","title":"Personal Transportation Factsheet | Center for Sustainable Systems","URL":"http://css.umich.edu/factsheets/personal-transportation-factsheet","author":[{"family":"Center for Sustainable Systems University of Michigan","given":""}],"accessed":{"date-parts":[["2021",2,26]]},"issued":{"date-parts":[["2020"]]}}},{"id":18060,"uris":["http://zotero.org/groups/2241942/items/HSGK25C4"],"uri":["http://zotero.org/groups/2241942/items/HSGK25C4"],"itemData":{"id":18060,"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id":18099,"uris":["http://zotero.org/groups/2241942/items/2G3S8RMU"],"uri":["http://zotero.org/groups/2241942/items/2G3S8RMU"],"itemData":{"id":18099,"type":"article-journal","language":"en","page":"89","source":"Zotero","title":"Good to Go? Assessing the Environmental Performance of New Mobility","author":[{"family":"ITF/OECD","given":""}],"issued":{"date-parts":[["2020"]]}}},{"id":18061,"uris":["http://zotero.org/groups/2241942/items/DBE2ZIX3"],"uri":["http://zotero.org/groups/2241942/items/DBE2ZIX3"],"itemData":{"id":18061,"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id":18063,"uris":["http://zotero.org/groups/2241942/items/BCUVQN9H"],"uri":["http://zotero.org/groups/2241942/items/BCUVQN9H"],"itemData":{"id":18063,"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id":18069,"uris":["http://zotero.org/groups/2241942/items/9VBY6VLZ"],"uri":["http://zotero.org/groups/2241942/items/9VBY6VLZ"],"itemData":{"id":18069,"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rsidRPr="00955DAE">
        <w:fldChar w:fldCharType="separate"/>
      </w:r>
      <w:r w:rsidR="00E7545E" w:rsidRPr="00E7545E">
        <w:rPr>
          <w:rFonts w:cs="Times New Roman"/>
          <w:szCs w:val="24"/>
        </w:rPr>
        <w:t>(Center for Sustainable Systems University of Michigan, 2020; Environmental and Economic Policy Research Center of the Ministry of Ecology and Environment, 2018; ITF/OECD, 2020; Liu et al., 2017; McQueen et al., 2020; Schäfer &amp; Yeh, 2020)</w:t>
      </w:r>
      <w:r w:rsidRPr="00955DAE">
        <w:fldChar w:fldCharType="end"/>
      </w:r>
      <w:r w:rsidRPr="00955DAE">
        <w:t>.</w:t>
      </w:r>
    </w:p>
    <w:p w14:paraId="7003A4BE" w14:textId="45602FC5" w:rsidR="0067085B" w:rsidRPr="00955DAE" w:rsidRDefault="0067085B" w:rsidP="00E7545E">
      <w:r w:rsidRPr="00955DAE">
        <w:t xml:space="preserve">Average car lifetime data come from several sources such as </w:t>
      </w:r>
      <w:r w:rsidRPr="00955DAE">
        <w:fldChar w:fldCharType="begin"/>
      </w:r>
      <w:r w:rsidR="00E7545E">
        <w:instrText xml:space="preserve"> ADDIN ZOTERO_ITEM CSL_CITATION {"citationID":"huRL3DkS","properties":{"formattedCitation":"(Hawkins et al., 2012; ITF/OECD, 2020; NHTSA, 2006; Zheng et al., 2019)","plainCitation":"(Hawkins et al., 2012; ITF/OECD, 2020; NHTSA, 2006; Zheng et al., 2019)","noteIndex":0},"citationItems":[{"id":2870,"uris":["http://zotero.org/groups/277937/items/7EMRZHMX"],"uri":["http://zotero.org/groups/277937/items/7EMRZHMX"],"itemData":{"id":2870,"type":"article-journal","container-title":"The International Journal of Life Cycle Assessment","DOI":"10.1007/s11367-012-0440-9","ISSN":"0948-3349, 1614-7502","issue":"8","language":"en","page":"997-1014","source":"CrossRef","title":"Environmental impacts of hybrid and electric vehicles—a review","volume":"17","author":[{"family":"Hawkins","given":"Troy R."},{"family":"Gausen","given":"Ola Moa"},{"family":"Strømman","given":"Anders Hammer"}],"issued":{"date-parts":[["2012",9]]}}},{"id":18099,"uris":["http://zotero.org/groups/2241942/items/2G3S8RMU"],"uri":["http://zotero.org/groups/2241942/items/2G3S8RMU"],"itemData":{"id":18099,"type":"article-journal","language":"en","page":"89","source":"Zotero","title":"Good to Go? Assessing the Environmental Performance of New Mobility","author":[{"family":"ITF/OECD","given":""}],"issued":{"date-parts":[["2020"]]}}},{"id":18102,"uris":["http://zotero.org/groups/2241942/items/MCJPSK3J"],"uri":["http://zotero.org/groups/2241942/items/MCJPSK3J"],"itemData":{"id":18102,"type":"article","title":"VEHICLE SURVIVABILITY AND TRAVEL MILEAGE SCHEDULES","URL":"https://crashstats.nhtsa.dot.gov/Api/Public/ViewPublication/809952","author":[{"family":"NHTSA","given":""}],"issued":{"date-parts":[["2006"]]}}},{"id":18062,"uris":["http://zotero.org/groups/2241942/items/VXSMI4IC"],"uri":["http://zotero.org/groups/2241942/items/VXSMI4IC"],"itemData":{"id":18062,"type":"article-journal","abstract":"With the rapid growth of passenger vehicle stock, China faces serious environmental and energy security problems. To reduce and remove low-efficiency vehicles on the road in an effort to ensure vehicle safety and fuel efficiency, China updated its compulsory scrappage standard for motor vehicles in 2013. The new standard increases the scrappage VKT (vehicle kilometers traveled) limit from 500,000 km to 600,000 km and removes the upper vehicle age limit of 15 years for passenger vehicles. 2012–2016 National registration data and 1980–2016 annual sales data were used to examine the on-road vehicle age distribution and survival rate of China passenger vehicle. The results showed that the median vehicle lifetime (age at 50% survival rate) had increased by 2.4 years—from 10.5 years in 2012 to 12.9 years in 2016. Vehicle survival rate by vehicle purpose and vehicle type shows that compared to cars and cross passenger cars (mainly minibuses, which are variants of minivans with displacement no more than 1.0L), SUVs and MPVs have higher survival rates. The overall increase in vehicle lifetime and survival rate from 2012 to 2016 will increase total fuel consumption by 2.5%–3.7% in China.","container-title":"Energy Policy","DOI":"10.1016/j.enpol.2019.02.037","ISSN":"0301-4215","journalAbbreviation":"Energy Policy","language":"en","page":"587-597","source":"ScienceDirect","title":"Survival rate of China passenger vehicles: A data-driven approach","title-short":"Survival rate of China passenger vehicles","volume":"129","author":[{"family":"Zheng","given":"Jihu"},{"family":"Zhou","given":"Yan"},{"family":"Yu","given":"Rujie"},{"family":"Zhao","given":"Dongchang"},{"family":"Lu","given":"Zifeng"},{"family":"Zhang","given":"Peng"}],"issued":{"date-parts":[["2019"]]}}}],"schema":"https://github.com/citation-style-language/schema/raw/master/csl-citation.json"} </w:instrText>
      </w:r>
      <w:r w:rsidRPr="00955DAE">
        <w:fldChar w:fldCharType="separate"/>
      </w:r>
      <w:r w:rsidR="00E7545E" w:rsidRPr="00E7545E">
        <w:rPr>
          <w:rFonts w:cs="Times New Roman"/>
        </w:rPr>
        <w:t>(Hawkins et al., 2012; ITF/OECD, 2020; NHTSA, 2006; Zheng et al., 2019)</w:t>
      </w:r>
      <w:r w:rsidRPr="00955DAE">
        <w:fldChar w:fldCharType="end"/>
      </w:r>
      <w:r w:rsidRPr="00955DAE">
        <w:t>.</w:t>
      </w:r>
    </w:p>
    <w:p w14:paraId="6CA68C61" w14:textId="2C9CAF14" w:rsidR="00E21252" w:rsidRPr="00955DAE" w:rsidRDefault="0067085B" w:rsidP="00E7545E">
      <w:r w:rsidRPr="00955DAE">
        <w:t xml:space="preserve">The household discount rate is based on data from </w:t>
      </w:r>
      <w:r w:rsidRPr="00955DAE">
        <w:fldChar w:fldCharType="begin"/>
      </w:r>
      <w:r w:rsidR="00E7545E">
        <w:instrText xml:space="preserve"> ADDIN ZOTERO_ITEM CSL_CITATION {"citationID":"zlca1UU2","properties":{"formattedCitation":"(Koster &amp; Pinchbeck, 2018; Li &amp; Pizer, 2018, 2021; Martin et al., 2020)","plainCitation":"(Koster &amp; Pinchbeck, 2018; Li &amp; Pizer, 2018, 2021; Martin et al., 2020)","noteIndex":0},"citationItems":[{"id":18104,"uris":["http://zotero.org/groups/2241942/items/8YXQN75X"],"uri":["http://zotero.org/groups/2241942/items/8YXQN75X"],"itemData":{"id":18104,"type":"article","title":"How do Households Value the Future? Evidence from Property Taxes","author":[{"family":"Koster","given":"Hans"},{"family":"Pinchbeck","given":"Edward"}],"issued":{"date-parts":[["2018"]]}}},{"id":17986,"uris":["http://zotero.org/groups/2241942/items/YRP6IJ9Q"],"uri":["http://zotero.org/groups/2241942/items/YRP6IJ9Q"],"itemData":{"id":17986,"type":"report","abstract":"The choice of discount rate has a significant impact on net benefit estimates when costs today have benefits over long time horizons. Standard U.S. government practice for cost–benefit analysis is to bound such analysis using two alternative rates. These rates are meant to represent the rate of return paid by capital investment and the rate received by consumers. Previous work has shown this approach legitimately bounds the analysis—but only when future benefits accrue directly to consumers either in a two-period model or as a perpetuity. We generalize to consider arbitrary patterns of future benefits, accruing either directly to consumers or indirectly through future investment. We derive an expression for the appropriate discount rate and show that it converges to the consumption rate for benefits increasingly far into the future. More generally, the bounding rates depend on the temporal pattern of the undiscounted dollars. As an application, we estimate the appropriate discount rate for climate change damages from carbon dioxide, finding it lies in a narrow range (+/- 0.5 percent) around the consumer rate of interest.","event-place":"Cambridge, MA","language":"en","note":"DOI: 10.3386/w25413","number":"w25413","page":"w25413","publisher":"National Bureau of Economic Research","publisher-place":"Cambridge, MA","source":"DOI.org (Crossref)","title":"The Discount Rate for Public Policy over the Distant Future","URL":"http://www.nber.org/papers/w25413.pdf","author":[{"family":"Li","given":"Qingran"},{"family":"Pizer","given":"William"}],"accessed":{"date-parts":[["2021",3,16]]},"issued":{"date-parts":[["2018",12]]}}},{"id":17984,"uris":["http://zotero.org/groups/2241942/items/SBWHLUZZ"],"uri":["http://zotero.org/groups/2241942/items/SBWHLUZZ"],"itemData":{"id":17984,"type":"article-journal","abstract":"The choice of discount rate has a significant impact on net benefit estimates when costs today have benefits over long time horizons. Standard U.S. government practice for cost–benefit analysis is to bound such analysis using two alternative rates. These rates are meant to represent the rate of return paid by capital investment and the rate received by consumers. Previous work has shown this approach legitimately bounds the analysis—but only when future benefits accrue directly to consumers either in a two-period model or as a perpetuity. We generalize to consider arbitrary patterns of future benefits, accruing either directly to consumers or indirectly through future investment. We derive an expression for the appropriate discount rate and show that it converges to the consumption rate for benefits increasingly far into the future. More generally, the bounding rates depend on the temporal pattern of the undiscounted dollars. As an application, we estimate the appropriate discount rate for climate change damages from carbon dioxide, finding it lies in a narrow range ( ±0.5 percent) around the consumer rate of interest.","container-title":"Journal of Environmental Economics and Management","DOI":"10.1016/j.jeem.2021.102428","ISSN":"0095-0696","journalAbbreviation":"Journal of Environmental Economics and Management","language":"en","page":"102428","source":"ScienceDirect","title":"Use of the consumption discount rate for public policy over the distant future","volume":"107","author":[{"family":"Li","given":"Qingran"},{"family":"Pizer","given":"William A."}],"issued":{"date-parts":[["2021",5,1]]}}},{"id":17983,"uris":["http://zotero.org/groups/2241942/items/WLYDVJAI"],"uri":["http://zotero.org/groups/2241942/items/WLYDVJAI"],"itemData":{"id":17983,"type":"article-journal","abstract":"The COVID-19 pandemic has caused a massive economic shock across the world due to business interruptions and shutdowns from social-distancing measures. To evaluate the socio-economic impact of COVID-19 on individuals, a micro-economic model is developed to estimate the direct impact of distancing on household income, savings, consumption, and poverty. The model assumes two periods: a crisis period during which some individuals experience a drop in income and can use their savings to maintain consumption; and a recovery period, when households save to replenish their depleted savings to pre-crisis level. The San Francisco Bay Area is used as a case study, and the impacts of a lockdown are quantified, accounting for the effects of unemployment insurance (UI) and the CARES Act federal stimulus. Assuming a shelter-in-place period of three months, the poverty rate would temporarily increase from 17.1% to 25.9% in the Bay Area in the absence of social protection, and the lowest income earners would suffer the most in relative terms. If fully implemented, the combination of UI and CARES could keep the increase in poverty close to zero, and reduce the average recovery time, for individuals who suffer an income loss, from 11.8 to 6.7 months. However, the severity of the economic impact is spatially heterogeneous, and certain communities are more affected than the average and could take more than a year to recover. Overall, this model is a first step in quantifying the household-level impacts of COVID-19 at a regional scale. This study can be extended to explore the impact of indirect macroeconomic effects, the role of uncertainty in households’ decision-making and the potential effect of simultaneous exogenous shocks (e.g., natural disasters).","container-title":"Economics of Disasters and Climate Change","DOI":"10.1007/s41885-020-00070-3","ISSN":"2511-1280, 2511-1299","issue":"3","journalAbbreviation":"EconDisCliCha","language":"en","page":"453-479","source":"DOI.org (Crossref)","title":"Socio-Economic Impacts of COVID-19 on Household Consumption and Poverty","volume":"4","author":[{"family":"Martin","given":"Amory"},{"family":"Markhvida","given":"Maryia"},{"family":"Hallegatte","given":"Stéphane"},{"family":"Walsh","given":"Brian"}],"issued":{"date-parts":[["2020",10]]}}}],"schema":"https://github.com/citation-style-language/schema/raw/master/csl-citation.json"} </w:instrText>
      </w:r>
      <w:r w:rsidRPr="00955DAE">
        <w:fldChar w:fldCharType="separate"/>
      </w:r>
      <w:r w:rsidR="00E7545E" w:rsidRPr="00E7545E">
        <w:rPr>
          <w:rFonts w:cs="Times New Roman"/>
        </w:rPr>
        <w:t>(Koster &amp; Pinchbeck, 2018; Li &amp; Pizer, 2018, 2021; Martin et al., 2020)</w:t>
      </w:r>
      <w:r w:rsidRPr="00955DAE">
        <w:fldChar w:fldCharType="end"/>
      </w:r>
      <w:r w:rsidRPr="00955DAE">
        <w:t>.</w:t>
      </w:r>
    </w:p>
    <w:p w14:paraId="3F6B79A0" w14:textId="66214643" w:rsidR="00DF4904" w:rsidRPr="00955DAE" w:rsidRDefault="00686965" w:rsidP="00483FFA">
      <w:pPr>
        <w:pStyle w:val="Heading2"/>
      </w:pPr>
      <w:bookmarkStart w:id="59" w:name="_Toc72966205"/>
      <w:r w:rsidRPr="00955DAE">
        <w:t>Total Addressable Market</w:t>
      </w:r>
      <w:bookmarkEnd w:id="59"/>
    </w:p>
    <w:p w14:paraId="1DDB2321" w14:textId="1E522116" w:rsidR="000C5FC2" w:rsidRPr="00955DAE" w:rsidRDefault="000C5FC2" w:rsidP="005D6FDB">
      <w:r w:rsidRPr="00955DAE">
        <w:t>The total addressable market is the total of functional transportation units provided to the world urban market by all modes. Data were obtained from the International Council on Clean Transportation (ICCT), Institute for Transportation and Development Policy (ITDP) and International Energy Agency (IEA). The values shown represent the average from all the sources (</w:t>
      </w:r>
      <w:r w:rsidR="00906380" w:rsidRPr="00955DAE">
        <w:fldChar w:fldCharType="begin"/>
      </w:r>
      <w:r w:rsidR="00906380" w:rsidRPr="00955DAE">
        <w:instrText xml:space="preserve"> REF _Ref516539 \h </w:instrText>
      </w:r>
      <w:r w:rsidR="00906380" w:rsidRPr="00955DAE">
        <w:fldChar w:fldCharType="separate"/>
      </w:r>
      <w:r w:rsidR="00906380" w:rsidRPr="00955DAE">
        <w:t>Table 2.1</w:t>
      </w:r>
      <w:r w:rsidR="00906380" w:rsidRPr="00955DAE">
        <w:fldChar w:fldCharType="end"/>
      </w:r>
      <w:r w:rsidRPr="00955DAE">
        <w:t xml:space="preserve">). Since most of the collected data report values in </w:t>
      </w:r>
      <w:r w:rsidR="00BB2A77" w:rsidRPr="00955DAE">
        <w:t>5-year</w:t>
      </w:r>
      <w:r w:rsidRPr="00955DAE">
        <w:t xml:space="preserve"> intervals, values for the in-between years were estimated with the use of data interpolation. Regional data come from the ITDP-UC Davis study, taken from their High Shift scenario. While the global TAM more than doubles throughout the study period, that the regional TAMs for OECD90 and Eastern Europe initially grow before returning to around 2015 levels. The growth comes mainly from Middle East and Africa region, where the TAM is almost 4 times bigger; and Asia, where the TAM more than doubles by 2050. In Latin America the TAM grows about 80%.</w:t>
      </w:r>
    </w:p>
    <w:p w14:paraId="2846DAF1" w14:textId="78BAD6DB" w:rsidR="005D6FDB" w:rsidRPr="00955DAE" w:rsidRDefault="005D6FDB" w:rsidP="005D6FDB">
      <w:pPr>
        <w:pStyle w:val="Caption"/>
        <w:keepNext/>
      </w:pPr>
      <w:bookmarkStart w:id="60" w:name="_Ref516539"/>
      <w:bookmarkStart w:id="61" w:name="_Toc72965757"/>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2</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1</w:t>
      </w:r>
      <w:r w:rsidR="008017C1">
        <w:fldChar w:fldCharType="end"/>
      </w:r>
      <w:bookmarkEnd w:id="60"/>
      <w:r w:rsidRPr="00955DAE">
        <w:t xml:space="preserve"> Global and Regional TAM, in billion pkm</w:t>
      </w:r>
      <w:bookmarkEnd w:id="61"/>
    </w:p>
    <w:tbl>
      <w:tblPr>
        <w:tblW w:w="5000" w:type="pct"/>
        <w:tblLook w:val="04A0" w:firstRow="1" w:lastRow="0" w:firstColumn="1" w:lastColumn="0" w:noHBand="0" w:noVBand="1"/>
      </w:tblPr>
      <w:tblGrid>
        <w:gridCol w:w="2484"/>
        <w:gridCol w:w="1717"/>
        <w:gridCol w:w="1717"/>
        <w:gridCol w:w="1717"/>
        <w:gridCol w:w="1715"/>
      </w:tblGrid>
      <w:tr w:rsidR="005D6FDB" w:rsidRPr="00955DAE" w14:paraId="429D85BA" w14:textId="77777777" w:rsidTr="005D6FDB">
        <w:trPr>
          <w:trHeight w:val="600"/>
        </w:trPr>
        <w:tc>
          <w:tcPr>
            <w:tcW w:w="132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94C4BF9" w14:textId="77777777" w:rsidR="000C5FC2" w:rsidRPr="00955DAE" w:rsidRDefault="000C5FC2">
            <w:pPr>
              <w:spacing w:line="240" w:lineRule="auto"/>
              <w:jc w:val="center"/>
              <w:rPr>
                <w:rFonts w:eastAsia="Times New Roman" w:cs="Times New Roman"/>
                <w:b/>
                <w:color w:val="FFFFFF" w:themeColor="background1"/>
                <w:sz w:val="23"/>
                <w:szCs w:val="23"/>
                <w:lang w:eastAsia="en-US"/>
              </w:rPr>
            </w:pPr>
            <w:r w:rsidRPr="00955DAE">
              <w:rPr>
                <w:rFonts w:eastAsia="Times New Roman" w:cs="Times New Roman"/>
                <w:b/>
                <w:color w:val="FFFFFF" w:themeColor="background1"/>
                <w:sz w:val="23"/>
                <w:szCs w:val="23"/>
                <w:lang w:eastAsia="en-US"/>
              </w:rPr>
              <w:t>Drawdown Region</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F0B8279" w14:textId="77777777" w:rsidR="000C5FC2" w:rsidRPr="00955DAE" w:rsidRDefault="000C5FC2">
            <w:pPr>
              <w:spacing w:line="240" w:lineRule="auto"/>
              <w:jc w:val="center"/>
              <w:rPr>
                <w:rFonts w:eastAsia="Times New Roman" w:cs="Times New Roman"/>
                <w:b/>
                <w:color w:val="FFFFFF" w:themeColor="background1"/>
                <w:sz w:val="23"/>
                <w:szCs w:val="23"/>
                <w:lang w:eastAsia="en-US"/>
              </w:rPr>
            </w:pPr>
            <w:r w:rsidRPr="00955DAE">
              <w:rPr>
                <w:rFonts w:eastAsia="Times New Roman" w:cs="Times New Roman"/>
                <w:b/>
                <w:color w:val="FFFFFF" w:themeColor="background1"/>
                <w:sz w:val="23"/>
                <w:szCs w:val="23"/>
                <w:lang w:eastAsia="en-US"/>
              </w:rPr>
              <w:t>2015</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7992ED3" w14:textId="77777777" w:rsidR="000C5FC2" w:rsidRPr="00955DAE" w:rsidRDefault="000C5FC2">
            <w:pPr>
              <w:spacing w:line="240" w:lineRule="auto"/>
              <w:jc w:val="center"/>
              <w:rPr>
                <w:rFonts w:eastAsia="Times New Roman" w:cs="Times New Roman"/>
                <w:b/>
                <w:color w:val="FFFFFF" w:themeColor="background1"/>
                <w:sz w:val="23"/>
                <w:szCs w:val="23"/>
                <w:lang w:eastAsia="en-US"/>
              </w:rPr>
            </w:pPr>
            <w:r w:rsidRPr="00955DAE">
              <w:rPr>
                <w:rFonts w:eastAsia="Times New Roman" w:cs="Times New Roman"/>
                <w:b/>
                <w:color w:val="FFFFFF" w:themeColor="background1"/>
                <w:sz w:val="23"/>
                <w:szCs w:val="23"/>
                <w:lang w:eastAsia="en-US"/>
              </w:rPr>
              <w:t>2030</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7AA650CE" w14:textId="77777777" w:rsidR="000C5FC2" w:rsidRPr="00955DAE" w:rsidRDefault="000C5FC2">
            <w:pPr>
              <w:spacing w:line="240" w:lineRule="auto"/>
              <w:jc w:val="center"/>
              <w:rPr>
                <w:rFonts w:eastAsia="Times New Roman" w:cs="Times New Roman"/>
                <w:b/>
                <w:color w:val="FFFFFF" w:themeColor="background1"/>
                <w:sz w:val="23"/>
                <w:szCs w:val="23"/>
                <w:lang w:eastAsia="en-US"/>
              </w:rPr>
            </w:pPr>
            <w:r w:rsidRPr="00955DAE">
              <w:rPr>
                <w:rFonts w:eastAsia="Times New Roman" w:cs="Times New Roman"/>
                <w:b/>
                <w:color w:val="FFFFFF" w:themeColor="background1"/>
                <w:sz w:val="23"/>
                <w:szCs w:val="23"/>
                <w:lang w:eastAsia="en-US"/>
              </w:rPr>
              <w:t>2045</w:t>
            </w:r>
          </w:p>
        </w:tc>
        <w:tc>
          <w:tcPr>
            <w:tcW w:w="917"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76EE36" w14:textId="77777777" w:rsidR="000C5FC2" w:rsidRPr="00955DAE" w:rsidRDefault="000C5FC2">
            <w:pPr>
              <w:spacing w:line="240" w:lineRule="auto"/>
              <w:jc w:val="center"/>
              <w:rPr>
                <w:rFonts w:eastAsia="Times New Roman" w:cs="Times New Roman"/>
                <w:b/>
                <w:color w:val="FFFFFF" w:themeColor="background1"/>
                <w:sz w:val="23"/>
                <w:szCs w:val="23"/>
                <w:lang w:eastAsia="en-US"/>
              </w:rPr>
            </w:pPr>
            <w:r w:rsidRPr="00955DAE">
              <w:rPr>
                <w:rFonts w:eastAsia="Times New Roman" w:cs="Times New Roman"/>
                <w:b/>
                <w:color w:val="FFFFFF" w:themeColor="background1"/>
                <w:sz w:val="23"/>
                <w:szCs w:val="23"/>
                <w:lang w:eastAsia="en-US"/>
              </w:rPr>
              <w:t>2050</w:t>
            </w:r>
          </w:p>
        </w:tc>
      </w:tr>
      <w:tr w:rsidR="000C5FC2" w:rsidRPr="00955DAE" w14:paraId="49C97139"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302010EE"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World</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59364490"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26,539</w:t>
            </w:r>
          </w:p>
        </w:tc>
        <w:tc>
          <w:tcPr>
            <w:tcW w:w="918" w:type="pct"/>
            <w:tcBorders>
              <w:top w:val="single" w:sz="4" w:space="0" w:color="auto"/>
              <w:left w:val="nil"/>
              <w:bottom w:val="single" w:sz="4" w:space="0" w:color="auto"/>
              <w:right w:val="single" w:sz="4" w:space="0" w:color="auto"/>
            </w:tcBorders>
            <w:noWrap/>
            <w:vAlign w:val="center"/>
            <w:hideMark/>
          </w:tcPr>
          <w:p w14:paraId="11F13ACE"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38,473</w:t>
            </w:r>
          </w:p>
        </w:tc>
        <w:tc>
          <w:tcPr>
            <w:tcW w:w="918" w:type="pct"/>
            <w:tcBorders>
              <w:top w:val="single" w:sz="4" w:space="0" w:color="auto"/>
              <w:left w:val="nil"/>
              <w:bottom w:val="single" w:sz="4" w:space="0" w:color="auto"/>
              <w:right w:val="single" w:sz="4" w:space="0" w:color="auto"/>
            </w:tcBorders>
            <w:noWrap/>
            <w:vAlign w:val="center"/>
            <w:hideMark/>
          </w:tcPr>
          <w:p w14:paraId="6E69B94A"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51,468</w:t>
            </w:r>
          </w:p>
        </w:tc>
        <w:tc>
          <w:tcPr>
            <w:tcW w:w="917" w:type="pct"/>
            <w:tcBorders>
              <w:top w:val="single" w:sz="4" w:space="0" w:color="auto"/>
              <w:left w:val="nil"/>
              <w:bottom w:val="single" w:sz="4" w:space="0" w:color="auto"/>
              <w:right w:val="single" w:sz="4" w:space="0" w:color="auto"/>
            </w:tcBorders>
            <w:noWrap/>
            <w:vAlign w:val="center"/>
            <w:hideMark/>
          </w:tcPr>
          <w:p w14:paraId="68F63E85"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56,606</w:t>
            </w:r>
          </w:p>
        </w:tc>
      </w:tr>
      <w:tr w:rsidR="000C5FC2" w:rsidRPr="00955DAE" w14:paraId="6CB3726F"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500969AE"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OECD90</w:t>
            </w:r>
            <w:r w:rsidRPr="00955DAE">
              <w:rPr>
                <w:rStyle w:val="FootnoteReference"/>
                <w:rFonts w:eastAsia="Times New Roman" w:cs="Times New Roman"/>
                <w:color w:val="000000"/>
                <w:sz w:val="23"/>
                <w:szCs w:val="23"/>
                <w:lang w:eastAsia="en-US"/>
              </w:rPr>
              <w:footnoteReference w:id="10"/>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1428071D"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9,476</w:t>
            </w:r>
          </w:p>
        </w:tc>
        <w:tc>
          <w:tcPr>
            <w:tcW w:w="918" w:type="pct"/>
            <w:tcBorders>
              <w:top w:val="single" w:sz="4" w:space="0" w:color="auto"/>
              <w:left w:val="nil"/>
              <w:bottom w:val="single" w:sz="4" w:space="0" w:color="auto"/>
              <w:right w:val="single" w:sz="4" w:space="0" w:color="auto"/>
            </w:tcBorders>
            <w:noWrap/>
            <w:vAlign w:val="center"/>
            <w:hideMark/>
          </w:tcPr>
          <w:p w14:paraId="5EA5A146"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9,741</w:t>
            </w:r>
          </w:p>
        </w:tc>
        <w:tc>
          <w:tcPr>
            <w:tcW w:w="918" w:type="pct"/>
            <w:tcBorders>
              <w:top w:val="single" w:sz="4" w:space="0" w:color="auto"/>
              <w:left w:val="nil"/>
              <w:bottom w:val="single" w:sz="4" w:space="0" w:color="auto"/>
              <w:right w:val="single" w:sz="4" w:space="0" w:color="auto"/>
            </w:tcBorders>
            <w:noWrap/>
            <w:vAlign w:val="center"/>
            <w:hideMark/>
          </w:tcPr>
          <w:p w14:paraId="1328EE0C"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9,323</w:t>
            </w:r>
          </w:p>
        </w:tc>
        <w:tc>
          <w:tcPr>
            <w:tcW w:w="917" w:type="pct"/>
            <w:tcBorders>
              <w:top w:val="single" w:sz="4" w:space="0" w:color="auto"/>
              <w:left w:val="nil"/>
              <w:bottom w:val="single" w:sz="4" w:space="0" w:color="auto"/>
              <w:right w:val="single" w:sz="4" w:space="0" w:color="auto"/>
            </w:tcBorders>
            <w:noWrap/>
            <w:vAlign w:val="center"/>
            <w:hideMark/>
          </w:tcPr>
          <w:p w14:paraId="24410041"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9,281</w:t>
            </w:r>
          </w:p>
        </w:tc>
      </w:tr>
      <w:tr w:rsidR="000C5FC2" w:rsidRPr="00955DAE" w14:paraId="51A44645"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3B3A0EB3"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Eastern Europe</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3D52C4F7"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1,261</w:t>
            </w:r>
          </w:p>
        </w:tc>
        <w:tc>
          <w:tcPr>
            <w:tcW w:w="918" w:type="pct"/>
            <w:tcBorders>
              <w:top w:val="single" w:sz="4" w:space="0" w:color="auto"/>
              <w:left w:val="nil"/>
              <w:bottom w:val="single" w:sz="4" w:space="0" w:color="auto"/>
              <w:right w:val="single" w:sz="4" w:space="0" w:color="auto"/>
            </w:tcBorders>
            <w:noWrap/>
            <w:vAlign w:val="center"/>
            <w:hideMark/>
          </w:tcPr>
          <w:p w14:paraId="2B5B0CB3"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1,317</w:t>
            </w:r>
          </w:p>
        </w:tc>
        <w:tc>
          <w:tcPr>
            <w:tcW w:w="918" w:type="pct"/>
            <w:tcBorders>
              <w:top w:val="single" w:sz="4" w:space="0" w:color="auto"/>
              <w:left w:val="nil"/>
              <w:bottom w:val="single" w:sz="4" w:space="0" w:color="auto"/>
              <w:right w:val="single" w:sz="4" w:space="0" w:color="auto"/>
            </w:tcBorders>
            <w:noWrap/>
            <w:vAlign w:val="center"/>
            <w:hideMark/>
          </w:tcPr>
          <w:p w14:paraId="5F03081E"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1,277</w:t>
            </w:r>
          </w:p>
        </w:tc>
        <w:tc>
          <w:tcPr>
            <w:tcW w:w="917" w:type="pct"/>
            <w:tcBorders>
              <w:top w:val="single" w:sz="4" w:space="0" w:color="auto"/>
              <w:left w:val="nil"/>
              <w:bottom w:val="single" w:sz="4" w:space="0" w:color="auto"/>
              <w:right w:val="single" w:sz="4" w:space="0" w:color="auto"/>
            </w:tcBorders>
            <w:noWrap/>
            <w:vAlign w:val="center"/>
            <w:hideMark/>
          </w:tcPr>
          <w:p w14:paraId="125B3F9E"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1,273</w:t>
            </w:r>
          </w:p>
        </w:tc>
      </w:tr>
      <w:tr w:rsidR="000C5FC2" w:rsidRPr="00955DAE" w14:paraId="456E265C"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2628B5E9"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Asia (sans Japan)</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02D77441"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9,459</w:t>
            </w:r>
          </w:p>
        </w:tc>
        <w:tc>
          <w:tcPr>
            <w:tcW w:w="918" w:type="pct"/>
            <w:tcBorders>
              <w:top w:val="single" w:sz="4" w:space="0" w:color="auto"/>
              <w:left w:val="nil"/>
              <w:bottom w:val="single" w:sz="4" w:space="0" w:color="auto"/>
              <w:right w:val="single" w:sz="4" w:space="0" w:color="auto"/>
            </w:tcBorders>
            <w:noWrap/>
            <w:vAlign w:val="center"/>
            <w:hideMark/>
          </w:tcPr>
          <w:p w14:paraId="1E939577"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15,411</w:t>
            </w:r>
          </w:p>
        </w:tc>
        <w:tc>
          <w:tcPr>
            <w:tcW w:w="918" w:type="pct"/>
            <w:tcBorders>
              <w:top w:val="single" w:sz="4" w:space="0" w:color="auto"/>
              <w:left w:val="nil"/>
              <w:bottom w:val="single" w:sz="4" w:space="0" w:color="auto"/>
              <w:right w:val="single" w:sz="4" w:space="0" w:color="auto"/>
            </w:tcBorders>
            <w:noWrap/>
            <w:vAlign w:val="center"/>
            <w:hideMark/>
          </w:tcPr>
          <w:p w14:paraId="1ED9C463"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20,582</w:t>
            </w:r>
          </w:p>
        </w:tc>
        <w:tc>
          <w:tcPr>
            <w:tcW w:w="917" w:type="pct"/>
            <w:tcBorders>
              <w:top w:val="single" w:sz="4" w:space="0" w:color="auto"/>
              <w:left w:val="nil"/>
              <w:bottom w:val="single" w:sz="4" w:space="0" w:color="auto"/>
              <w:right w:val="single" w:sz="4" w:space="0" w:color="auto"/>
            </w:tcBorders>
            <w:noWrap/>
            <w:vAlign w:val="center"/>
            <w:hideMark/>
          </w:tcPr>
          <w:p w14:paraId="234FBF64"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22,091</w:t>
            </w:r>
          </w:p>
        </w:tc>
      </w:tr>
      <w:tr w:rsidR="000C5FC2" w:rsidRPr="00955DAE" w14:paraId="4C0826C0"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2DC278C1"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Middle East and Af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189F5C15"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2,847</w:t>
            </w:r>
          </w:p>
        </w:tc>
        <w:tc>
          <w:tcPr>
            <w:tcW w:w="918" w:type="pct"/>
            <w:tcBorders>
              <w:top w:val="single" w:sz="4" w:space="0" w:color="auto"/>
              <w:left w:val="nil"/>
              <w:bottom w:val="single" w:sz="4" w:space="0" w:color="auto"/>
              <w:right w:val="single" w:sz="4" w:space="0" w:color="auto"/>
            </w:tcBorders>
            <w:noWrap/>
            <w:vAlign w:val="center"/>
            <w:hideMark/>
          </w:tcPr>
          <w:p w14:paraId="349C4E8C"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4,614</w:t>
            </w:r>
          </w:p>
        </w:tc>
        <w:tc>
          <w:tcPr>
            <w:tcW w:w="918" w:type="pct"/>
            <w:tcBorders>
              <w:top w:val="single" w:sz="4" w:space="0" w:color="auto"/>
              <w:left w:val="nil"/>
              <w:bottom w:val="single" w:sz="4" w:space="0" w:color="auto"/>
              <w:right w:val="single" w:sz="4" w:space="0" w:color="auto"/>
            </w:tcBorders>
            <w:noWrap/>
            <w:vAlign w:val="center"/>
            <w:hideMark/>
          </w:tcPr>
          <w:p w14:paraId="6B7E1E2F"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7,963</w:t>
            </w:r>
          </w:p>
        </w:tc>
        <w:tc>
          <w:tcPr>
            <w:tcW w:w="917" w:type="pct"/>
            <w:tcBorders>
              <w:top w:val="single" w:sz="4" w:space="0" w:color="auto"/>
              <w:left w:val="nil"/>
              <w:bottom w:val="single" w:sz="4" w:space="0" w:color="auto"/>
              <w:right w:val="single" w:sz="4" w:space="0" w:color="auto"/>
            </w:tcBorders>
            <w:noWrap/>
            <w:vAlign w:val="center"/>
            <w:hideMark/>
          </w:tcPr>
          <w:p w14:paraId="6058DC4C"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9,485</w:t>
            </w:r>
          </w:p>
        </w:tc>
      </w:tr>
      <w:tr w:rsidR="000C5FC2" w:rsidRPr="00955DAE" w14:paraId="1B6CCF1F"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6FC3771A"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Latin Ame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38BD1B1B"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2,715</w:t>
            </w:r>
          </w:p>
        </w:tc>
        <w:tc>
          <w:tcPr>
            <w:tcW w:w="918" w:type="pct"/>
            <w:tcBorders>
              <w:top w:val="single" w:sz="4" w:space="0" w:color="auto"/>
              <w:left w:val="nil"/>
              <w:bottom w:val="single" w:sz="4" w:space="0" w:color="auto"/>
              <w:right w:val="single" w:sz="4" w:space="0" w:color="auto"/>
            </w:tcBorders>
            <w:noWrap/>
            <w:vAlign w:val="center"/>
            <w:hideMark/>
          </w:tcPr>
          <w:p w14:paraId="49C59B9F"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3,863</w:t>
            </w:r>
          </w:p>
        </w:tc>
        <w:tc>
          <w:tcPr>
            <w:tcW w:w="918" w:type="pct"/>
            <w:tcBorders>
              <w:top w:val="single" w:sz="4" w:space="0" w:color="auto"/>
              <w:left w:val="nil"/>
              <w:bottom w:val="single" w:sz="4" w:space="0" w:color="auto"/>
              <w:right w:val="single" w:sz="4" w:space="0" w:color="auto"/>
            </w:tcBorders>
            <w:noWrap/>
            <w:vAlign w:val="center"/>
            <w:hideMark/>
          </w:tcPr>
          <w:p w14:paraId="3CF0012C"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4,721</w:t>
            </w:r>
          </w:p>
        </w:tc>
        <w:tc>
          <w:tcPr>
            <w:tcW w:w="917" w:type="pct"/>
            <w:tcBorders>
              <w:top w:val="single" w:sz="4" w:space="0" w:color="auto"/>
              <w:left w:val="nil"/>
              <w:bottom w:val="single" w:sz="4" w:space="0" w:color="auto"/>
              <w:right w:val="single" w:sz="4" w:space="0" w:color="auto"/>
            </w:tcBorders>
            <w:noWrap/>
            <w:vAlign w:val="center"/>
            <w:hideMark/>
          </w:tcPr>
          <w:p w14:paraId="5E69C9BA" w14:textId="77777777" w:rsidR="000C5FC2" w:rsidRPr="00955DAE" w:rsidRDefault="000C5FC2">
            <w:pPr>
              <w:spacing w:line="240" w:lineRule="auto"/>
              <w:jc w:val="center"/>
              <w:rPr>
                <w:rFonts w:eastAsia="Times New Roman" w:cs="Times New Roman"/>
                <w:color w:val="000000"/>
                <w:sz w:val="23"/>
                <w:szCs w:val="23"/>
                <w:lang w:eastAsia="en-US"/>
              </w:rPr>
            </w:pPr>
            <w:r w:rsidRPr="00955DAE">
              <w:rPr>
                <w:rFonts w:eastAsia="Times New Roman" w:cs="Times New Roman"/>
                <w:color w:val="000000"/>
                <w:sz w:val="23"/>
                <w:szCs w:val="23"/>
                <w:lang w:eastAsia="en-US"/>
              </w:rPr>
              <w:t>4,943</w:t>
            </w:r>
          </w:p>
        </w:tc>
      </w:tr>
    </w:tbl>
    <w:p w14:paraId="2591680F" w14:textId="77777777" w:rsidR="000C5FC2" w:rsidRPr="00955DAE" w:rsidRDefault="000C5FC2" w:rsidP="000C5FC2"/>
    <w:p w14:paraId="4303D5C0" w14:textId="73B6CC64" w:rsidR="00B144E5" w:rsidRPr="00955DAE" w:rsidRDefault="00686965" w:rsidP="00483FFA">
      <w:pPr>
        <w:pStyle w:val="Heading2"/>
      </w:pPr>
      <w:bookmarkStart w:id="62" w:name="_Toc72966206"/>
      <w:r w:rsidRPr="00955DAE">
        <w:t>Adoption Scenarios</w:t>
      </w:r>
      <w:bookmarkEnd w:id="62"/>
    </w:p>
    <w:p w14:paraId="6F9FC0E5" w14:textId="77777777" w:rsidR="00FB2C53" w:rsidRPr="00955DAE" w:rsidRDefault="00FB2C53" w:rsidP="005D6FDB">
      <w:bookmarkStart w:id="63" w:name="_Hlk525033174"/>
      <w:r w:rsidRPr="00955DAE">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5BB095A5" w14:textId="412242B3" w:rsidR="000875B5" w:rsidRPr="00955DAE" w:rsidRDefault="000875B5" w:rsidP="005D49A8">
      <w:pPr>
        <w:pStyle w:val="Heading3"/>
      </w:pPr>
      <w:bookmarkStart w:id="64" w:name="_Toc72966207"/>
      <w:bookmarkEnd w:id="63"/>
      <w:r w:rsidRPr="00955DAE">
        <w:t>Reference Case / Current Adoption</w:t>
      </w:r>
      <w:bookmarkEnd w:id="64"/>
    </w:p>
    <w:p w14:paraId="5A65A1D8" w14:textId="104CAB80" w:rsidR="000C5FC2" w:rsidRPr="00955DAE" w:rsidRDefault="000C5FC2" w:rsidP="005D6FDB">
      <w:r w:rsidRPr="00955DAE">
        <w:t xml:space="preserve">For most Project Drawdown solutions, the </w:t>
      </w:r>
      <w:r w:rsidR="00931DFE" w:rsidRPr="00955DAE">
        <w:t>REF</w:t>
      </w:r>
      <w:r w:rsidRPr="00955DAE">
        <w:t xml:space="preserve"> scenario assumes that the 2014 adoption of the solution is “frozen” for the study period. However, in the case of </w:t>
      </w:r>
      <w:r w:rsidR="00FF732D" w:rsidRPr="00955DAE">
        <w:t>public</w:t>
      </w:r>
      <w:r w:rsidRPr="00955DAE">
        <w:t xml:space="preserve"> transit, based on the reports mentioned on the literature, a “frozen” </w:t>
      </w:r>
      <w:r w:rsidR="00931DFE" w:rsidRPr="00955DAE">
        <w:t>REF</w:t>
      </w:r>
      <w:r w:rsidRPr="00955DAE">
        <w:t xml:space="preserve"> is quite optimistic. Expectations for the future include a sharp decrease in </w:t>
      </w:r>
      <w:r w:rsidR="00FF732D" w:rsidRPr="00955DAE">
        <w:t>public</w:t>
      </w:r>
      <w:r w:rsidRPr="00955DAE">
        <w:t xml:space="preserve"> transit modal share, especially in the developing world, mainly in Asia and Africa, with the current modal shares in Europe and North America remaining stable. Therefore, in </w:t>
      </w:r>
      <w:r w:rsidR="00931DFE" w:rsidRPr="00955DAE">
        <w:t>the</w:t>
      </w:r>
      <w:r w:rsidRPr="00955DAE">
        <w:t xml:space="preserve"> </w:t>
      </w:r>
      <w:r w:rsidR="00931DFE" w:rsidRPr="00955DAE">
        <w:t>REF</w:t>
      </w:r>
      <w:r w:rsidRPr="00955DAE">
        <w:t xml:space="preserve"> scenario, the passenger kilometers for </w:t>
      </w:r>
      <w:r w:rsidR="00FF732D" w:rsidRPr="00955DAE">
        <w:t>public</w:t>
      </w:r>
      <w:r w:rsidRPr="00955DAE">
        <w:t xml:space="preserve"> transit will “freeze”, staying at the levels of 2014 throughout 2050. As the TAM grows, the share of </w:t>
      </w:r>
      <w:r w:rsidR="00FF732D" w:rsidRPr="00955DAE">
        <w:t>public</w:t>
      </w:r>
      <w:r w:rsidRPr="00955DAE">
        <w:t xml:space="preserve"> transit will decrease. This is consistent with what most reports and predictions for the future claim, assuming a </w:t>
      </w:r>
      <w:r w:rsidR="00931DFE" w:rsidRPr="00955DAE">
        <w:t>REF</w:t>
      </w:r>
      <w:r w:rsidRPr="00955DAE">
        <w:t xml:space="preserve"> approach.</w:t>
      </w:r>
    </w:p>
    <w:p w14:paraId="2FE0BC9D" w14:textId="10096525" w:rsidR="000875B5" w:rsidRPr="00955DAE" w:rsidRDefault="00D2050B" w:rsidP="005D49A8">
      <w:pPr>
        <w:pStyle w:val="Heading3"/>
      </w:pPr>
      <w:bookmarkStart w:id="65" w:name="_Toc72966208"/>
      <w:r w:rsidRPr="00955DAE">
        <w:t>Project Drawdown</w:t>
      </w:r>
      <w:r w:rsidR="000875B5" w:rsidRPr="00955DAE">
        <w:t xml:space="preserve"> Scenarios</w:t>
      </w:r>
      <w:bookmarkEnd w:id="65"/>
    </w:p>
    <w:p w14:paraId="006DA369" w14:textId="5336237C" w:rsidR="005A6986" w:rsidRPr="00955DAE" w:rsidRDefault="000875B5" w:rsidP="007F5B1F">
      <w:r w:rsidRPr="00955DAE">
        <w:t>Three Project Dr</w:t>
      </w:r>
      <w:r w:rsidR="005A6986" w:rsidRPr="00955DAE">
        <w:t xml:space="preserve">awdown </w:t>
      </w:r>
      <w:r w:rsidR="007546C9" w:rsidRPr="00955DAE">
        <w:t xml:space="preserve">scenarios (PDS) </w:t>
      </w:r>
      <w:r w:rsidR="005A6986" w:rsidRPr="00955DAE">
        <w:t>were developed for each solution, to compare the impact of an increase</w:t>
      </w:r>
      <w:r w:rsidR="00AC493E" w:rsidRPr="00955DAE">
        <w:t>d</w:t>
      </w:r>
      <w:r w:rsidR="005A6986" w:rsidRPr="00955DAE">
        <w:t xml:space="preserve"> adoption of the solution to a reference case scenario</w:t>
      </w:r>
      <w:r w:rsidR="001A1A9A" w:rsidRPr="00955DAE">
        <w:t xml:space="preserve">. Three sources were used to make the PDS projections, the International Transport Forum </w:t>
      </w:r>
      <w:r w:rsidR="001A1A9A" w:rsidRPr="00955DAE">
        <w:fldChar w:fldCharType="begin"/>
      </w:r>
      <w:r w:rsidR="001A1A9A" w:rsidRPr="00955DAE">
        <w:instrText xml:space="preserve"> ADDIN ZOTERO_ITEM CSL_CITATION {"citationID":"jwtaZ8wi","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001A1A9A" w:rsidRPr="00955DAE">
        <w:fldChar w:fldCharType="separate"/>
      </w:r>
      <w:r w:rsidR="001A1A9A" w:rsidRPr="00955DAE">
        <w:rPr>
          <w:rFonts w:cs="Times New Roman"/>
        </w:rPr>
        <w:t>(OECD/ITF, 2021)</w:t>
      </w:r>
      <w:r w:rsidR="001A1A9A" w:rsidRPr="00955DAE">
        <w:fldChar w:fldCharType="end"/>
      </w:r>
      <w:r w:rsidR="001A1A9A" w:rsidRPr="00955DAE">
        <w:t xml:space="preserve">, International Energy Agency </w:t>
      </w:r>
      <w:r w:rsidR="001A1A9A" w:rsidRPr="00955DAE">
        <w:fldChar w:fldCharType="begin"/>
      </w:r>
      <w:r w:rsidR="007F5B1F" w:rsidRPr="00955DAE">
        <w:instrText xml:space="preserve"> ADDIN ZOTERO_ITEM CSL_CITATION {"citationID":"0AGvrU3Q","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1A1A9A" w:rsidRPr="00955DAE">
        <w:fldChar w:fldCharType="separate"/>
      </w:r>
      <w:r w:rsidR="007F5B1F" w:rsidRPr="00955DAE">
        <w:rPr>
          <w:rFonts w:cs="Times New Roman"/>
        </w:rPr>
        <w:t>(IEA, 2016a)</w:t>
      </w:r>
      <w:r w:rsidR="001A1A9A" w:rsidRPr="00955DAE">
        <w:fldChar w:fldCharType="end"/>
      </w:r>
      <w:r w:rsidR="001A1A9A" w:rsidRPr="00955DAE">
        <w:t xml:space="preserve"> and Institute for Transportation and Development Policy (ITDP), in cooperation with the University of California, Davis </w:t>
      </w:r>
      <w:r w:rsidR="001A1A9A" w:rsidRPr="00955DAE">
        <w:fldChar w:fldCharType="begin"/>
      </w:r>
      <w:r w:rsidR="001A1A9A" w:rsidRPr="00955DAE">
        <w:instrText xml:space="preserve"> ADDIN ZOTERO_ITEM CSL_CITATION {"citationID":"K5dGWDgr","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1A1A9A" w:rsidRPr="00955DAE">
        <w:fldChar w:fldCharType="separate"/>
      </w:r>
      <w:r w:rsidR="001A1A9A" w:rsidRPr="00955DAE">
        <w:rPr>
          <w:rFonts w:cs="Times New Roman"/>
        </w:rPr>
        <w:t>(UC Davis et al., 2015)</w:t>
      </w:r>
      <w:r w:rsidR="001A1A9A" w:rsidRPr="00955DAE">
        <w:fldChar w:fldCharType="end"/>
      </w:r>
      <w:r w:rsidR="003B06D8" w:rsidRPr="00955DAE">
        <w:t xml:space="preserve">. The ITF reports public transit PKMs globally and regionally to 2050. </w:t>
      </w:r>
      <w:r w:rsidR="00633EA5" w:rsidRPr="00955DAE">
        <w:t xml:space="preserve">IEA estimates mode share of public transit which is then calculated into public transit pkms based upon the total urban passenger pkms from the same source (IEA). </w:t>
      </w:r>
      <w:r w:rsidR="003B06D8" w:rsidRPr="00955DAE">
        <w:t>ITDP reports a global estimate of transportation mode shares and PKM through 2050. Estimates of public transit share were made based on the proportion of public transit pkms based on a meta-analysis of all modes made for integration of all solutions by Drawdown.</w:t>
      </w:r>
    </w:p>
    <w:p w14:paraId="7934D76A" w14:textId="21AF70D3" w:rsidR="000C5FC2" w:rsidRPr="00955DAE" w:rsidRDefault="000C5FC2" w:rsidP="005D6FDB">
      <w:r w:rsidRPr="00955DAE">
        <w:t xml:space="preserve">In the </w:t>
      </w:r>
      <w:r w:rsidR="00931DFE" w:rsidRPr="00955DAE">
        <w:t>PDS</w:t>
      </w:r>
      <w:r w:rsidRPr="00955DAE">
        <w:t xml:space="preserve"> scenario, stakeholders and policy makers around the world take the appropriate decisions that will encourage </w:t>
      </w:r>
      <w:r w:rsidR="00FF732D" w:rsidRPr="00955DAE">
        <w:t>public</w:t>
      </w:r>
      <w:r w:rsidRPr="00955DAE">
        <w:t xml:space="preserve"> transit adoption throughout the world. That can mean different things in different regions. Everywhere however, strong investment in transit infrastructure will be necessary, albeit at different levels. In Europe for example, where most transit systems are in good condition, investments should be focused in improving the provided service, and help boost the existing upward trend of </w:t>
      </w:r>
      <w:r w:rsidR="00FF732D" w:rsidRPr="00955DAE">
        <w:t>public</w:t>
      </w:r>
      <w:r w:rsidRPr="00955DAE">
        <w:t xml:space="preserve"> transit modal share. In North America, the development of new </w:t>
      </w:r>
      <w:r w:rsidR="00FF732D" w:rsidRPr="00955DAE">
        <w:t>public</w:t>
      </w:r>
      <w:r w:rsidRPr="00955DAE">
        <w:t xml:space="preserve"> transit systems should be a priority, especially in cities that today are more car oriented. Creating new, modern, and reliable systems, together with policy decisions that encourage transit usage and provide incentives to decrease car use, can lead to an increase of </w:t>
      </w:r>
      <w:r w:rsidR="00FF732D" w:rsidRPr="00955DAE">
        <w:t>public</w:t>
      </w:r>
      <w:r w:rsidRPr="00955DAE">
        <w:t xml:space="preserve"> transit modal share. Similarly, in Asian megacities and other regions with high transit use (mainly in Central and South America), strong investments are needed to ensure that </w:t>
      </w:r>
      <w:r w:rsidR="00FF732D" w:rsidRPr="00955DAE">
        <w:t>public</w:t>
      </w:r>
      <w:r w:rsidRPr="00955DAE">
        <w:t xml:space="preserve"> transit systems remain peoples’ choice in the future. In most of these megacities, strong policies in favor of </w:t>
      </w:r>
      <w:r w:rsidR="00FF732D" w:rsidRPr="00955DAE">
        <w:t>public</w:t>
      </w:r>
      <w:r w:rsidRPr="00955DAE">
        <w:t xml:space="preserve"> transit already exist; but keeping and reinforcing them must be the policymakers’ target, to prevent a modal shift in favor of private car. In other regions around the world, where the largest part of the new travel demand will come from, substantial investments and efforts on all fronts are required. Substantial urban development will be needed in these regions, so there lies a big opportunity. These new urban areas can be developed after “transit-successful” cities, in Europe or Asia, with emphasis on transit systems and mixed land use. Combined with strong transit and non-motorized transport friendly policies, transit could absorb a significant part of the new trips. Beyond that, campaigns that target the behavioral and attitudinal aspect of people must be also undertaken.</w:t>
      </w:r>
    </w:p>
    <w:p w14:paraId="0A5AFB2C" w14:textId="111A5DA6" w:rsidR="000C5FC2" w:rsidRPr="00955DAE" w:rsidRDefault="000C5FC2" w:rsidP="005D6FDB">
      <w:r w:rsidRPr="00955DAE">
        <w:t xml:space="preserve">These recommendations can be found in most reports dealing with sustainable urban transport for the future. Based on information that is collected from different sources in the literature, maintaining a steady modal share of </w:t>
      </w:r>
      <w:r w:rsidR="00FF732D" w:rsidRPr="00955DAE">
        <w:t>public</w:t>
      </w:r>
      <w:r w:rsidRPr="00955DAE">
        <w:t xml:space="preserve"> transit seems an optimistic and plausible scenario that fits </w:t>
      </w:r>
      <w:r w:rsidR="00F32FEB" w:rsidRPr="00955DAE">
        <w:t>the</w:t>
      </w:r>
      <w:r w:rsidRPr="00955DAE">
        <w:t xml:space="preserve"> goal. In </w:t>
      </w:r>
      <w:r w:rsidR="00F32FEB" w:rsidRPr="00955DAE">
        <w:t>the</w:t>
      </w:r>
      <w:r w:rsidRPr="00955DAE">
        <w:t xml:space="preserve"> model, to ensure that everything is taken into account, some existing prognostications in the adoption data that correspond to more pessimistic scenarios</w:t>
      </w:r>
      <w:r w:rsidR="00F32FEB" w:rsidRPr="00955DAE">
        <w:t xml:space="preserve"> are included</w:t>
      </w:r>
      <w:r w:rsidRPr="00955DAE">
        <w:t xml:space="preserve">. For these two reasons, the estimated adoption growth </w:t>
      </w:r>
      <w:r w:rsidR="00F32FEB" w:rsidRPr="00955DAE">
        <w:t xml:space="preserve">is set </w:t>
      </w:r>
      <w:r w:rsidRPr="00955DAE">
        <w:t xml:space="preserve">to “high”, meaning one standard deviation above the mean of the existing adoption prognostications. </w:t>
      </w:r>
    </w:p>
    <w:p w14:paraId="0DB30AA7" w14:textId="4626AE3B" w:rsidR="00550E7D" w:rsidRPr="00955DAE" w:rsidRDefault="00AC493E" w:rsidP="00550E7D">
      <w:pPr>
        <w:pStyle w:val="Heading4"/>
        <w:numPr>
          <w:ilvl w:val="3"/>
          <w:numId w:val="21"/>
        </w:numPr>
      </w:pPr>
      <w:bookmarkStart w:id="66" w:name="_Toc507486009"/>
      <w:r w:rsidRPr="00955DAE">
        <w:t>Plausible Scenario</w:t>
      </w:r>
      <w:bookmarkEnd w:id="66"/>
    </w:p>
    <w:p w14:paraId="73D846FF" w14:textId="2DA33A98" w:rsidR="00BF248B" w:rsidRPr="00955DAE" w:rsidRDefault="00BF248B" w:rsidP="007F5B1F">
      <w:r w:rsidRPr="00955DAE">
        <w:t xml:space="preserve">This scenario assumes the </w:t>
      </w:r>
      <w:r w:rsidR="00A835AD" w:rsidRPr="00955DAE">
        <w:t>conservative</w:t>
      </w:r>
      <w:r w:rsidRPr="00955DAE">
        <w:t xml:space="preserve"> TAM predictions based on ETP </w:t>
      </w:r>
      <w:r w:rsidR="00A835AD" w:rsidRPr="00955DAE">
        <w:fldChar w:fldCharType="begin"/>
      </w:r>
      <w:r w:rsidR="007F5B1F" w:rsidRPr="00955DAE">
        <w:instrText xml:space="preserve"> ADDIN ZOTERO_ITEM CSL_CITATION {"citationID":"DJaKRhdP","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A835AD" w:rsidRPr="00955DAE">
        <w:fldChar w:fldCharType="separate"/>
      </w:r>
      <w:r w:rsidR="007F5B1F" w:rsidRPr="00955DAE">
        <w:rPr>
          <w:rFonts w:cs="Times New Roman"/>
        </w:rPr>
        <w:t>(IEA, 2016a)</w:t>
      </w:r>
      <w:r w:rsidR="00A835AD" w:rsidRPr="00955DAE">
        <w:fldChar w:fldCharType="end"/>
      </w:r>
      <w:r w:rsidRPr="00955DAE">
        <w:t xml:space="preserve"> URBAN </w:t>
      </w:r>
      <w:r w:rsidR="00A835AD" w:rsidRPr="00955DAE">
        <w:t>4</w:t>
      </w:r>
      <w:r w:rsidRPr="00955DAE">
        <w:t xml:space="preserve"> DS + Non-motorized Travel Adjustment and</w:t>
      </w:r>
      <w:r w:rsidR="00A835AD" w:rsidRPr="00955DAE">
        <w:t xml:space="preserve"> ITDP/UC Davis </w:t>
      </w:r>
      <w:r w:rsidR="00A835AD" w:rsidRPr="00955DAE">
        <w:fldChar w:fldCharType="begin"/>
      </w:r>
      <w:r w:rsidR="0015141E" w:rsidRPr="00955DAE">
        <w:instrText xml:space="preserve"> ADDIN ZOTERO_ITEM CSL_CITATION {"citationID":"imxcexGZ","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A835AD" w:rsidRPr="00955DAE">
        <w:fldChar w:fldCharType="separate"/>
      </w:r>
      <w:r w:rsidR="0015141E" w:rsidRPr="00955DAE">
        <w:rPr>
          <w:rFonts w:cs="Times New Roman"/>
        </w:rPr>
        <w:t>(UC Davis et al., 2015)</w:t>
      </w:r>
      <w:r w:rsidR="00A835AD" w:rsidRPr="00955DAE">
        <w:fldChar w:fldCharType="end"/>
      </w:r>
      <w:r w:rsidR="00A835AD" w:rsidRPr="00955DAE">
        <w:t xml:space="preserve"> 'A Global High Shift Scenario' Updated Report Data - Baseline Scenario a</w:t>
      </w:r>
      <w:r w:rsidRPr="00955DAE">
        <w:t xml:space="preserve">nd the </w:t>
      </w:r>
      <w:r w:rsidR="00F73D50" w:rsidRPr="00955DAE">
        <w:t>conservative</w:t>
      </w:r>
      <w:r w:rsidRPr="00955DAE">
        <w:t xml:space="preserve"> adoption predictions based on </w:t>
      </w:r>
      <w:r w:rsidR="00F73D50" w:rsidRPr="00955DAE">
        <w:t>IEA ETP 16</w:t>
      </w:r>
      <w:r w:rsidR="00A835AD" w:rsidRPr="00955DAE">
        <w:t xml:space="preserve"> </w:t>
      </w:r>
      <w:r w:rsidR="0015141E" w:rsidRPr="00955DAE">
        <w:t xml:space="preserve">4DS </w:t>
      </w:r>
      <w:r w:rsidR="0015141E" w:rsidRPr="00955DAE">
        <w:fldChar w:fldCharType="begin"/>
      </w:r>
      <w:r w:rsidR="007F5B1F" w:rsidRPr="00955DAE">
        <w:instrText xml:space="preserve"> ADDIN ZOTERO_ITEM CSL_CITATION {"citationID":"0c6U4pZq","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15141E" w:rsidRPr="00955DAE">
        <w:fldChar w:fldCharType="separate"/>
      </w:r>
      <w:r w:rsidR="007F5B1F" w:rsidRPr="00955DAE">
        <w:rPr>
          <w:rFonts w:cs="Times New Roman"/>
        </w:rPr>
        <w:t>(IEA, 2016a)</w:t>
      </w:r>
      <w:r w:rsidR="0015141E" w:rsidRPr="00955DAE">
        <w:fldChar w:fldCharType="end"/>
      </w:r>
      <w:r w:rsidR="0015141E" w:rsidRPr="00955DAE">
        <w:t xml:space="preserve"> and </w:t>
      </w:r>
      <w:r w:rsidRPr="00955DAE">
        <w:t>I</w:t>
      </w:r>
      <w:r w:rsidR="00A835AD" w:rsidRPr="00955DAE">
        <w:t>T</w:t>
      </w:r>
      <w:r w:rsidRPr="00955DAE">
        <w:t>F Re</w:t>
      </w:r>
      <w:r w:rsidR="0015141E" w:rsidRPr="00955DAE">
        <w:t>shape</w:t>
      </w:r>
      <w:r w:rsidRPr="00955DAE">
        <w:t xml:space="preserve"> </w:t>
      </w:r>
      <w:r w:rsidRPr="00955DAE">
        <w:fldChar w:fldCharType="begin"/>
      </w:r>
      <w:r w:rsidRPr="00955DAE">
        <w:instrText xml:space="preserve"> ADDIN ZOTERO_ITEM CSL_CITATION {"citationID":"pBcm78Hk","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955DAE">
        <w:fldChar w:fldCharType="separate"/>
      </w:r>
      <w:r w:rsidRPr="00955DAE">
        <w:rPr>
          <w:rFonts w:cs="Times New Roman"/>
        </w:rPr>
        <w:t>(OECD/ITF, 2021)</w:t>
      </w:r>
      <w:r w:rsidRPr="00955DAE">
        <w:fldChar w:fldCharType="end"/>
      </w:r>
      <w:r w:rsidRPr="00955DAE">
        <w:t xml:space="preserve"> </w:t>
      </w:r>
    </w:p>
    <w:p w14:paraId="0A63923E" w14:textId="61C787AD" w:rsidR="00AC493E" w:rsidRPr="00955DAE" w:rsidRDefault="00550E7D" w:rsidP="00550E7D">
      <w:pPr>
        <w:pStyle w:val="Heading4"/>
        <w:numPr>
          <w:ilvl w:val="3"/>
          <w:numId w:val="21"/>
        </w:numPr>
      </w:pPr>
      <w:bookmarkStart w:id="67" w:name="_Toc507486010"/>
      <w:r w:rsidRPr="00955DAE">
        <w:t>D</w:t>
      </w:r>
      <w:r w:rsidR="00AC493E" w:rsidRPr="00955DAE">
        <w:t>rawdown Scenario</w:t>
      </w:r>
      <w:bookmarkEnd w:id="67"/>
    </w:p>
    <w:p w14:paraId="135BD550" w14:textId="5101D451" w:rsidR="00F73D50" w:rsidRPr="00955DAE" w:rsidRDefault="00F73D50" w:rsidP="007F5B1F">
      <w:r w:rsidRPr="00955DAE">
        <w:t xml:space="preserve">This scenario assumes the </w:t>
      </w:r>
      <w:r w:rsidR="00A835AD" w:rsidRPr="00955DAE">
        <w:t>ambitious</w:t>
      </w:r>
      <w:r w:rsidRPr="00955DAE">
        <w:t xml:space="preserve"> TAM predictions based on ETP </w:t>
      </w:r>
      <w:r w:rsidRPr="00955DAE">
        <w:fldChar w:fldCharType="begin"/>
      </w:r>
      <w:r w:rsidR="007F5B1F" w:rsidRPr="00955DAE">
        <w:instrText xml:space="preserve"> ADDIN ZOTERO_ITEM CSL_CITATION {"citationID":"p6fPw7Cr","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Pr="00955DAE">
        <w:fldChar w:fldCharType="separate"/>
      </w:r>
      <w:r w:rsidR="007F5B1F" w:rsidRPr="00955DAE">
        <w:rPr>
          <w:rFonts w:cs="Times New Roman"/>
        </w:rPr>
        <w:t>(IEA, 2016a)</w:t>
      </w:r>
      <w:r w:rsidRPr="00955DAE">
        <w:fldChar w:fldCharType="end"/>
      </w:r>
      <w:r w:rsidRPr="00955DAE">
        <w:t xml:space="preserve"> URBAN </w:t>
      </w:r>
      <w:r w:rsidR="00A835AD" w:rsidRPr="00955DAE">
        <w:t>2</w:t>
      </w:r>
      <w:r w:rsidRPr="00955DAE">
        <w:t xml:space="preserve"> DS + Non-motorized Travel Adjustment and ITDP/UC Davis </w:t>
      </w:r>
      <w:r w:rsidRPr="00955DAE">
        <w:fldChar w:fldCharType="begin"/>
      </w:r>
      <w:r w:rsidR="00A835AD" w:rsidRPr="00955DAE">
        <w:instrText xml:space="preserve"> ADDIN ZOTERO_ITEM CSL_CITATION {"citationID":"V2szI7rP","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955DAE">
        <w:fldChar w:fldCharType="separate"/>
      </w:r>
      <w:r w:rsidRPr="00955DAE">
        <w:rPr>
          <w:rFonts w:cs="Times New Roman"/>
        </w:rPr>
        <w:t>(UC Davis et al., 2015)</w:t>
      </w:r>
      <w:r w:rsidRPr="00955DAE">
        <w:fldChar w:fldCharType="end"/>
      </w:r>
      <w:r w:rsidRPr="00955DAE">
        <w:t xml:space="preserve"> 'A Global High Shift Scenario' Updated Report Data </w:t>
      </w:r>
      <w:r w:rsidR="0015141E" w:rsidRPr="00955DAE">
        <w:t>–</w:t>
      </w:r>
      <w:r w:rsidRPr="00955DAE">
        <w:t xml:space="preserve"> </w:t>
      </w:r>
      <w:r w:rsidR="0015141E" w:rsidRPr="00955DAE">
        <w:t>High Shift</w:t>
      </w:r>
      <w:r w:rsidRPr="00955DAE">
        <w:t xml:space="preserve"> Scenario and the </w:t>
      </w:r>
      <w:r w:rsidR="0015141E" w:rsidRPr="00955DAE">
        <w:t>ambitious</w:t>
      </w:r>
      <w:r w:rsidRPr="00955DAE">
        <w:t xml:space="preserve"> adoption predictions based on</w:t>
      </w:r>
      <w:r w:rsidR="0015141E" w:rsidRPr="00955DAE">
        <w:t xml:space="preserve"> ETP 16 2DS with recent historical data added </w:t>
      </w:r>
      <w:r w:rsidR="0015141E" w:rsidRPr="00955DAE">
        <w:fldChar w:fldCharType="begin"/>
      </w:r>
      <w:r w:rsidR="007F5B1F" w:rsidRPr="00955DAE">
        <w:instrText xml:space="preserve"> ADDIN ZOTERO_ITEM CSL_CITATION {"citationID":"cb3jNiKz","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15141E" w:rsidRPr="00955DAE">
        <w:fldChar w:fldCharType="separate"/>
      </w:r>
      <w:r w:rsidR="007F5B1F" w:rsidRPr="00955DAE">
        <w:rPr>
          <w:rFonts w:cs="Times New Roman"/>
        </w:rPr>
        <w:t>(IEA, 2016a)</w:t>
      </w:r>
      <w:r w:rsidR="0015141E" w:rsidRPr="00955DAE">
        <w:fldChar w:fldCharType="end"/>
      </w:r>
      <w:r w:rsidRPr="00955DAE">
        <w:t xml:space="preserve"> </w:t>
      </w:r>
      <w:r w:rsidR="0015141E" w:rsidRPr="00955DAE">
        <w:t xml:space="preserve">and ITDP/UC Davis </w:t>
      </w:r>
      <w:r w:rsidR="0015141E" w:rsidRPr="00955DAE">
        <w:fldChar w:fldCharType="begin"/>
      </w:r>
      <w:r w:rsidR="0015141E" w:rsidRPr="00955DAE">
        <w:instrText xml:space="preserve"> ADDIN ZOTERO_ITEM CSL_CITATION {"citationID":"2IW5daGS","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15141E" w:rsidRPr="00955DAE">
        <w:fldChar w:fldCharType="separate"/>
      </w:r>
      <w:r w:rsidR="0015141E" w:rsidRPr="00955DAE">
        <w:rPr>
          <w:rFonts w:cs="Times New Roman"/>
        </w:rPr>
        <w:t>(UC Davis et al., 2015)</w:t>
      </w:r>
      <w:r w:rsidR="0015141E" w:rsidRPr="00955DAE">
        <w:fldChar w:fldCharType="end"/>
      </w:r>
      <w:r w:rsidR="0015141E" w:rsidRPr="00955DAE">
        <w:t xml:space="preserve">'A Global High Shift Scenario' Updated Report Data  – High Shift </w:t>
      </w:r>
      <w:r w:rsidR="00350EF3" w:rsidRPr="00955DAE">
        <w:t xml:space="preserve"> with recent historical data added and </w:t>
      </w:r>
      <w:r w:rsidRPr="00955DAE">
        <w:t>ITF Reshape</w:t>
      </w:r>
      <w:r w:rsidR="0015141E" w:rsidRPr="00955DAE">
        <w:t xml:space="preserve">+ </w:t>
      </w:r>
      <w:r w:rsidRPr="00955DAE">
        <w:fldChar w:fldCharType="begin"/>
      </w:r>
      <w:r w:rsidRPr="00955DAE">
        <w:instrText xml:space="preserve"> ADDIN ZOTERO_ITEM CSL_CITATION {"citationID":"NZMhndZJ","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955DAE">
        <w:fldChar w:fldCharType="separate"/>
      </w:r>
      <w:r w:rsidRPr="00955DAE">
        <w:rPr>
          <w:rFonts w:cs="Times New Roman"/>
        </w:rPr>
        <w:t>(OECD/ITF, 2021)</w:t>
      </w:r>
      <w:r w:rsidRPr="00955DAE">
        <w:fldChar w:fldCharType="end"/>
      </w:r>
      <w:r w:rsidRPr="00955DAE">
        <w:t>.</w:t>
      </w:r>
    </w:p>
    <w:p w14:paraId="7A77F5DD" w14:textId="59A0BD47" w:rsidR="00AC493E" w:rsidRPr="00955DAE" w:rsidRDefault="0015141E" w:rsidP="00550E7D">
      <w:pPr>
        <w:pStyle w:val="Heading4"/>
        <w:numPr>
          <w:ilvl w:val="3"/>
          <w:numId w:val="21"/>
        </w:numPr>
      </w:pPr>
      <w:bookmarkStart w:id="68" w:name="_Toc507486011"/>
      <w:r w:rsidRPr="00955DAE">
        <w:t>Maximum</w:t>
      </w:r>
      <w:r w:rsidR="00AC493E" w:rsidRPr="00955DAE">
        <w:t xml:space="preserve"> Scenario</w:t>
      </w:r>
      <w:bookmarkEnd w:id="68"/>
    </w:p>
    <w:p w14:paraId="145C9C09" w14:textId="06F68B3F" w:rsidR="00F73D50" w:rsidRPr="00955DAE" w:rsidRDefault="00F73D50" w:rsidP="007F5B1F">
      <w:r w:rsidRPr="00955DAE">
        <w:t xml:space="preserve">This scenario assumes the </w:t>
      </w:r>
      <w:r w:rsidR="0015141E" w:rsidRPr="00955DAE">
        <w:t>baseline</w:t>
      </w:r>
      <w:r w:rsidRPr="00955DAE">
        <w:t xml:space="preserve"> TAM predictions based on ETP </w:t>
      </w:r>
      <w:r w:rsidRPr="00955DAE">
        <w:fldChar w:fldCharType="begin"/>
      </w:r>
      <w:r w:rsidR="007F5B1F" w:rsidRPr="00955DAE">
        <w:instrText xml:space="preserve"> ADDIN ZOTERO_ITEM CSL_CITATION {"citationID":"FHhuGHZH","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Pr="00955DAE">
        <w:fldChar w:fldCharType="separate"/>
      </w:r>
      <w:r w:rsidR="007F5B1F" w:rsidRPr="00955DAE">
        <w:rPr>
          <w:rFonts w:cs="Times New Roman"/>
        </w:rPr>
        <w:t>(IEA, 2016a)</w:t>
      </w:r>
      <w:r w:rsidRPr="00955DAE">
        <w:fldChar w:fldCharType="end"/>
      </w:r>
      <w:r w:rsidRPr="00955DAE">
        <w:t xml:space="preserve"> URBAN </w:t>
      </w:r>
      <w:r w:rsidR="0015141E" w:rsidRPr="00955DAE">
        <w:t>6</w:t>
      </w:r>
      <w:r w:rsidRPr="00955DAE">
        <w:t xml:space="preserve"> DS + Non-motorized Travel Adjustment and </w:t>
      </w:r>
      <w:r w:rsidR="0015141E" w:rsidRPr="00955DAE">
        <w:t xml:space="preserve">ICCT </w:t>
      </w:r>
      <w:r w:rsidR="0015141E" w:rsidRPr="00955DAE">
        <w:fldChar w:fldCharType="begin"/>
      </w:r>
      <w:r w:rsidR="0015141E" w:rsidRPr="00955DAE">
        <w:instrText xml:space="preserve"> ADDIN ZOTERO_ITEM CSL_CITATION {"citationID":"y2ta0WUs","properties":{"formattedCitation":"(The International Council on Clean Transportation, 2012)","plainCitation":"(The International Council on Clean Transportation, 2012)","noteIndex":0},"citationItems":[{"id":4021,"uris":["http://zotero.org/groups/277937/items/JKNCVGCJ"],"uri":["http://zotero.org/groups/277937/items/JKNCVGCJ"],"itemData":{"id":4021,"type":"report","publisher":"The International Council on Clean Transportation","title":"ICCT Roadmap Model","URL":"http://www.theicct.org/global-transportation-roadmap-model","author":[{"literal":"The International Council on Clean Transportation"}],"accessed":{"date-parts":[["2016",5,19]]},"issued":{"date-parts":[["2012",12]]}}}],"schema":"https://github.com/citation-style-language/schema/raw/master/csl-citation.json"} </w:instrText>
      </w:r>
      <w:r w:rsidR="0015141E" w:rsidRPr="00955DAE">
        <w:fldChar w:fldCharType="separate"/>
      </w:r>
      <w:r w:rsidR="0015141E" w:rsidRPr="00955DAE">
        <w:rPr>
          <w:rFonts w:cs="Times New Roman"/>
        </w:rPr>
        <w:t>(The International Council on Clean Transportation, 2012)</w:t>
      </w:r>
      <w:r w:rsidR="0015141E" w:rsidRPr="00955DAE">
        <w:fldChar w:fldCharType="end"/>
      </w:r>
      <w:r w:rsidR="0015141E" w:rsidRPr="00955DAE">
        <w:t xml:space="preserve"> "Global Transportation Roadmap Model" + Non-motorized Travel Adjustment</w:t>
      </w:r>
      <w:r w:rsidRPr="00955DAE">
        <w:t xml:space="preserve"> and </w:t>
      </w:r>
      <w:r w:rsidR="00350EF3" w:rsidRPr="00955DAE">
        <w:t>adoption is based on the maximum expected mass transit mobility worldwide as 45% of the Urban mobility TAM in 2050, we project a linear growth out to 2050 from current adoption in 2018.</w:t>
      </w:r>
    </w:p>
    <w:p w14:paraId="4C24E6F4" w14:textId="23F18AF2" w:rsidR="00FB3AB3" w:rsidRPr="00955DAE" w:rsidRDefault="00686965" w:rsidP="00483FFA">
      <w:pPr>
        <w:pStyle w:val="Heading2"/>
      </w:pPr>
      <w:bookmarkStart w:id="69" w:name="_Toc72966209"/>
      <w:r w:rsidRPr="00955DAE">
        <w:t>Inputs</w:t>
      </w:r>
      <w:bookmarkEnd w:id="69"/>
    </w:p>
    <w:p w14:paraId="5B61B0F2" w14:textId="6A62AE40" w:rsidR="00FB2C53" w:rsidRPr="00955DAE" w:rsidRDefault="00550E7D" w:rsidP="005D6FDB">
      <w:r w:rsidRPr="00955DAE">
        <w:t xml:space="preserve">Many variables have been defined and calculated for this analysis. They are grouped by climate inputs, financial inputs and technical inputs. Each variable is described below. </w:t>
      </w:r>
      <w:r w:rsidR="000C5FC2" w:rsidRPr="00955DAE">
        <w:t xml:space="preserve">In </w:t>
      </w:r>
      <w:r w:rsidR="00931DFE" w:rsidRPr="00955DAE">
        <w:t>the</w:t>
      </w:r>
      <w:r w:rsidR="000C5FC2" w:rsidRPr="00955DAE">
        <w:t xml:space="preserve"> analysis, the agent that will decide whether to use car or </w:t>
      </w:r>
      <w:r w:rsidR="00FF732D" w:rsidRPr="00955DAE">
        <w:t>public</w:t>
      </w:r>
      <w:r w:rsidR="000C5FC2" w:rsidRPr="00955DAE">
        <w:t xml:space="preserve"> transit is the individual that makes the trip. </w:t>
      </w:r>
      <w:r w:rsidR="00613FFD" w:rsidRPr="00955DAE">
        <w:t>Therefore,</w:t>
      </w:r>
      <w:r w:rsidR="000C5FC2" w:rsidRPr="00955DAE">
        <w:t xml:space="preserve"> the impacts on the perspective of the user</w:t>
      </w:r>
      <w:r w:rsidR="00F32FEB" w:rsidRPr="00955DAE">
        <w:t xml:space="preserve"> are analyzed</w:t>
      </w:r>
      <w:r w:rsidR="000C5FC2" w:rsidRPr="00955DAE">
        <w:t xml:space="preserve">. </w:t>
      </w:r>
    </w:p>
    <w:p w14:paraId="3EBCEF57" w14:textId="7B78E62A" w:rsidR="00FB3AB3" w:rsidRPr="00955DAE" w:rsidRDefault="00686965" w:rsidP="005D49A8">
      <w:pPr>
        <w:pStyle w:val="Heading3"/>
      </w:pPr>
      <w:bookmarkStart w:id="70" w:name="_Toc72966210"/>
      <w:r w:rsidRPr="00955DAE">
        <w:t>Climate Inputs</w:t>
      </w:r>
      <w:bookmarkEnd w:id="70"/>
    </w:p>
    <w:p w14:paraId="6822E4B2" w14:textId="24445A64" w:rsidR="00613FFD" w:rsidRPr="00955DAE" w:rsidRDefault="00613FFD" w:rsidP="00613FFD">
      <w:r w:rsidRPr="00955DAE">
        <w:t>This section addresses the environmental inputs of the model. These can be either direct emissions, through fuel combustion or the electricity grid, or indirect, through the construction of the vehicles.</w:t>
      </w:r>
    </w:p>
    <w:p w14:paraId="2AF5C10E" w14:textId="42CBFAA8" w:rsidR="00FB2C53" w:rsidRPr="00955DAE" w:rsidRDefault="00FB2C53" w:rsidP="00AB4BA0">
      <w:pPr>
        <w:pStyle w:val="Heading4"/>
        <w:numPr>
          <w:ilvl w:val="3"/>
          <w:numId w:val="21"/>
        </w:numPr>
      </w:pPr>
      <w:r w:rsidRPr="00955DAE">
        <w:t xml:space="preserve">Direct </w:t>
      </w:r>
      <w:r w:rsidR="006B1084" w:rsidRPr="00955DAE">
        <w:t xml:space="preserve">Emissions </w:t>
      </w:r>
    </w:p>
    <w:p w14:paraId="213E8DE7" w14:textId="48C03564" w:rsidR="00613FFD" w:rsidRPr="00955DAE" w:rsidRDefault="00613FFD" w:rsidP="005D6FDB">
      <w:r w:rsidRPr="00955DAE">
        <w:t xml:space="preserve">Direct emissions can come from fuel combustion or from electricity consumption. </w:t>
      </w:r>
      <w:r w:rsidR="00F32FEB" w:rsidRPr="00955DAE">
        <w:t>C</w:t>
      </w:r>
      <w:r w:rsidRPr="00955DAE">
        <w:t xml:space="preserve">ertain assumptions regarding </w:t>
      </w:r>
      <w:r w:rsidR="00F32FEB" w:rsidRPr="00955DAE">
        <w:t>the</w:t>
      </w:r>
      <w:r w:rsidRPr="00955DAE">
        <w:t xml:space="preserve"> technologies </w:t>
      </w:r>
      <w:r w:rsidR="00F32FEB" w:rsidRPr="00955DAE">
        <w:t xml:space="preserve">are made </w:t>
      </w:r>
      <w:r w:rsidRPr="00955DAE">
        <w:t xml:space="preserve">to calculate them. All conventional technology vehicles are ICE cars, therefore conventional has only fuel-combustion related emissions. On the other hand, </w:t>
      </w:r>
      <w:r w:rsidR="00FF732D" w:rsidRPr="00955DAE">
        <w:t>public</w:t>
      </w:r>
      <w:r w:rsidRPr="00955DAE">
        <w:t xml:space="preserve"> transit is a plethora of modes, some of which use ICE, while others use grid electricity. </w:t>
      </w:r>
      <w:r w:rsidR="00BB2A77" w:rsidRPr="00955DAE">
        <w:t>Therefore,</w:t>
      </w:r>
      <w:r w:rsidRPr="00955DAE">
        <w:t xml:space="preserve"> </w:t>
      </w:r>
      <w:r w:rsidR="00931DFE" w:rsidRPr="00955DAE">
        <w:t>the</w:t>
      </w:r>
      <w:r w:rsidRPr="00955DAE">
        <w:t xml:space="preserve"> solution has both types of direct emissions. </w:t>
      </w:r>
    </w:p>
    <w:p w14:paraId="77D696C1" w14:textId="77777777" w:rsidR="00613FFD" w:rsidRPr="00955DAE" w:rsidRDefault="00613FFD" w:rsidP="005D6FDB">
      <w:r w:rsidRPr="00955DAE">
        <w:t xml:space="preserve">For ICE cars, the input required is the average liters of fuel required per pkm. This information has also been used for the calculation of the operational cost of cars. It is calculated by dividing the average fuel consumption </w:t>
      </w:r>
      <w:r w:rsidRPr="00955DAE">
        <w:rPr>
          <w:bCs/>
        </w:rPr>
        <w:t>fe</w:t>
      </w:r>
      <w:r w:rsidRPr="00955DAE">
        <w:rPr>
          <w:bCs/>
          <w:vertAlign w:val="subscript"/>
        </w:rPr>
        <w:t>c</w:t>
      </w:r>
      <w:r w:rsidRPr="00955DAE">
        <w:t xml:space="preserve"> by the average car occupancy</w:t>
      </w:r>
      <w:r w:rsidRPr="00955DAE">
        <w:rPr>
          <w:bCs/>
        </w:rPr>
        <w:t xml:space="preserve"> AO</w:t>
      </w:r>
      <w:r w:rsidRPr="00955DAE">
        <w:rPr>
          <w:bCs/>
          <w:vertAlign w:val="subscript"/>
        </w:rPr>
        <w:t>c</w:t>
      </w:r>
      <w:r w:rsidRPr="00955DAE">
        <w:t>.</w:t>
      </w:r>
    </w:p>
    <w:p w14:paraId="1F310736" w14:textId="28FF388C" w:rsidR="00613FFD" w:rsidRPr="00955DAE" w:rsidRDefault="00613FFD" w:rsidP="005D6FDB">
      <w:r w:rsidRPr="00955DAE">
        <w:t xml:space="preserve">To calculate the reduction obtained by the solution technology, </w:t>
      </w:r>
      <w:r w:rsidR="00F32FEB" w:rsidRPr="00955DAE">
        <w:t>one</w:t>
      </w:r>
      <w:r w:rsidRPr="00955DAE">
        <w:t xml:space="preserve"> estimate</w:t>
      </w:r>
      <w:r w:rsidR="00F32FEB" w:rsidRPr="00955DAE">
        <w:t>s</w:t>
      </w:r>
      <w:r w:rsidRPr="00955DAE">
        <w:t xml:space="preserve"> how much fuel would be saved by switching a car pkm to a </w:t>
      </w:r>
      <w:r w:rsidR="00FF732D" w:rsidRPr="00955DAE">
        <w:t>public</w:t>
      </w:r>
      <w:r w:rsidRPr="00955DAE">
        <w:t xml:space="preserve"> transit pkm. For the average fuel consumption of a </w:t>
      </w:r>
      <w:r w:rsidR="00FF732D" w:rsidRPr="00955DAE">
        <w:t>public</w:t>
      </w:r>
      <w:r w:rsidRPr="00955DAE">
        <w:t xml:space="preserve"> transit pkm however, </w:t>
      </w:r>
      <w:r w:rsidR="00F32FEB" w:rsidRPr="00955DAE">
        <w:t>one</w:t>
      </w:r>
      <w:r w:rsidRPr="00955DAE">
        <w:t xml:space="preserve"> need</w:t>
      </w:r>
      <w:r w:rsidR="00F32FEB" w:rsidRPr="00955DAE">
        <w:t>s</w:t>
      </w:r>
      <w:r w:rsidRPr="00955DAE">
        <w:t xml:space="preserve"> to consider all transit modes that use ICE, in specific buses, minibuses, and BRT. </w:t>
      </w:r>
    </w:p>
    <w:p w14:paraId="25A69D42" w14:textId="53C6B5A0" w:rsidR="006B1084" w:rsidRPr="00955DAE" w:rsidRDefault="00613FFD" w:rsidP="005D6FDB">
      <w:r w:rsidRPr="00955DAE">
        <w:t xml:space="preserve">Rail </w:t>
      </w:r>
      <w:r w:rsidR="00FF732D" w:rsidRPr="00955DAE">
        <w:t>public</w:t>
      </w:r>
      <w:r w:rsidRPr="00955DAE">
        <w:t xml:space="preserve"> transit modes, namely subway, light rail, and commuter rail, use grid electricity to function. Furthermore, a </w:t>
      </w:r>
      <w:r w:rsidR="00AB4BA0" w:rsidRPr="00955DAE">
        <w:t>growing</w:t>
      </w:r>
      <w:r w:rsidRPr="00955DAE">
        <w:t xml:space="preserve"> percent of buses and minibuses are electric or hybrid. </w:t>
      </w:r>
      <w:r w:rsidR="00BB2A77" w:rsidRPr="00955DAE">
        <w:t>Therefore,</w:t>
      </w:r>
      <w:r w:rsidRPr="00955DAE">
        <w:t xml:space="preserve"> the amount of energy consume</w:t>
      </w:r>
      <w:r w:rsidR="00F32FEB" w:rsidRPr="00955DAE">
        <w:t>d</w:t>
      </w:r>
      <w:r w:rsidRPr="00955DAE">
        <w:t xml:space="preserve"> per trip</w:t>
      </w:r>
      <w:r w:rsidR="00F32FEB" w:rsidRPr="00955DAE">
        <w:t xml:space="preserve"> is estimated</w:t>
      </w:r>
      <w:r w:rsidRPr="00955DAE">
        <w:t xml:space="preserve">, to estimate the respective emissions for electricity production. Calculations from the Drawdown team have been used for all these figures. </w:t>
      </w:r>
    </w:p>
    <w:p w14:paraId="30FBF268" w14:textId="734D5895" w:rsidR="00FB2C53" w:rsidRPr="00955DAE" w:rsidRDefault="00FB2C53" w:rsidP="00AB4BA0">
      <w:pPr>
        <w:pStyle w:val="Heading4"/>
        <w:numPr>
          <w:ilvl w:val="3"/>
          <w:numId w:val="21"/>
        </w:numPr>
      </w:pPr>
      <w:r w:rsidRPr="00955DAE">
        <w:t xml:space="preserve">Indirect </w:t>
      </w:r>
      <w:r w:rsidR="006B1084" w:rsidRPr="00955DAE">
        <w:t xml:space="preserve">Emissions </w:t>
      </w:r>
    </w:p>
    <w:p w14:paraId="30258896" w14:textId="3AC4D512" w:rsidR="00FB2C53" w:rsidRPr="00955DAE" w:rsidRDefault="00613FFD" w:rsidP="005D6FDB">
      <w:r w:rsidRPr="00955DAE">
        <w:t xml:space="preserve">Indirect emissions from vehicle manufacturing must also be taken into account. Figures from various sources, related with the CO2e emissions generated to produce an ICE car or a </w:t>
      </w:r>
      <w:r w:rsidR="00FF732D" w:rsidRPr="00955DAE">
        <w:t>public</w:t>
      </w:r>
      <w:r w:rsidRPr="00955DAE">
        <w:t xml:space="preserve"> transit vehicle (bus and rail), are used to calculate these emissions per pkm.</w:t>
      </w:r>
    </w:p>
    <w:p w14:paraId="67ED68E5" w14:textId="080ECF31" w:rsidR="0021082B" w:rsidRPr="00955DAE" w:rsidRDefault="004F5425" w:rsidP="00EB247F">
      <w:pPr>
        <w:pStyle w:val="Caption"/>
        <w:rPr>
          <w:b/>
          <w:bCs/>
          <w:color w:val="000000" w:themeColor="text1"/>
          <w:sz w:val="20"/>
          <w:szCs w:val="20"/>
          <w:lang w:eastAsia="zh-CN"/>
        </w:rPr>
      </w:pPr>
      <w:bookmarkStart w:id="71" w:name="_Toc72965758"/>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2</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2</w:t>
      </w:r>
      <w:r w:rsidR="008017C1">
        <w:fldChar w:fldCharType="end"/>
      </w:r>
      <w:r w:rsidRPr="00955DAE">
        <w:t xml:space="preserve"> Climate Inputs</w:t>
      </w:r>
      <w:bookmarkEnd w:id="71"/>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632438" w:rsidRPr="00955DAE" w14:paraId="4B8113E0" w14:textId="77777777" w:rsidTr="006A55B6">
        <w:trPr>
          <w:cantSplit/>
          <w:trHeight w:val="393"/>
          <w:tblHeader/>
        </w:trPr>
        <w:tc>
          <w:tcPr>
            <w:tcW w:w="2076" w:type="dxa"/>
            <w:shd w:val="clear" w:color="auto" w:fill="4F81BD" w:themeFill="accent1"/>
            <w:vAlign w:val="center"/>
          </w:tcPr>
          <w:p w14:paraId="57B1C4B2" w14:textId="77777777" w:rsidR="00632438" w:rsidRPr="00955DAE" w:rsidRDefault="00632438" w:rsidP="00632438">
            <w:pPr>
              <w:spacing w:after="180" w:line="240" w:lineRule="auto"/>
              <w:jc w:val="center"/>
              <w:rPr>
                <w:rFonts w:eastAsia="Helvetica,Times New Roman" w:cstheme="minorHAnsi"/>
                <w:b/>
                <w:color w:val="FFFFFF" w:themeColor="background1"/>
                <w:kern w:val="0"/>
                <w:sz w:val="20"/>
                <w:szCs w:val="20"/>
                <w:lang w:eastAsia="ja-JP"/>
              </w:rPr>
            </w:pPr>
          </w:p>
        </w:tc>
        <w:tc>
          <w:tcPr>
            <w:tcW w:w="1427" w:type="dxa"/>
            <w:shd w:val="clear" w:color="auto" w:fill="4F81BD" w:themeFill="accent1"/>
            <w:vAlign w:val="center"/>
          </w:tcPr>
          <w:p w14:paraId="59D3CBA9" w14:textId="77777777" w:rsidR="00632438" w:rsidRPr="00955DAE" w:rsidRDefault="00632438" w:rsidP="00632438">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Units</w:t>
            </w:r>
          </w:p>
        </w:tc>
        <w:tc>
          <w:tcPr>
            <w:tcW w:w="1486" w:type="dxa"/>
            <w:shd w:val="clear" w:color="auto" w:fill="4F81BD" w:themeFill="accent1"/>
            <w:vAlign w:val="center"/>
          </w:tcPr>
          <w:p w14:paraId="2D38FAEC" w14:textId="77777777" w:rsidR="00632438" w:rsidRPr="00955DAE" w:rsidRDefault="00632438" w:rsidP="00632438">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Project Drawdown Data Set Range</w:t>
            </w:r>
          </w:p>
        </w:tc>
        <w:tc>
          <w:tcPr>
            <w:tcW w:w="1467" w:type="dxa"/>
            <w:shd w:val="clear" w:color="auto" w:fill="4F81BD" w:themeFill="accent1"/>
            <w:vAlign w:val="center"/>
          </w:tcPr>
          <w:p w14:paraId="7DFEF21E" w14:textId="77777777" w:rsidR="00632438" w:rsidRPr="00955DAE" w:rsidRDefault="00632438" w:rsidP="00632438">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Model Input</w:t>
            </w:r>
          </w:p>
        </w:tc>
        <w:tc>
          <w:tcPr>
            <w:tcW w:w="1366" w:type="dxa"/>
            <w:shd w:val="clear" w:color="auto" w:fill="4F81BD" w:themeFill="accent1"/>
            <w:vAlign w:val="center"/>
          </w:tcPr>
          <w:p w14:paraId="389B668E" w14:textId="77777777" w:rsidR="00632438" w:rsidRPr="00955DAE" w:rsidRDefault="00632438" w:rsidP="00632438">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Data Points (#)</w:t>
            </w:r>
          </w:p>
        </w:tc>
        <w:tc>
          <w:tcPr>
            <w:tcW w:w="1528" w:type="dxa"/>
            <w:shd w:val="clear" w:color="auto" w:fill="4F81BD" w:themeFill="accent1"/>
            <w:vAlign w:val="center"/>
          </w:tcPr>
          <w:p w14:paraId="3CBA2097" w14:textId="77777777" w:rsidR="00632438" w:rsidRPr="00955DAE" w:rsidRDefault="00632438" w:rsidP="00632438">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Sources (#)</w:t>
            </w:r>
          </w:p>
        </w:tc>
      </w:tr>
      <w:tr w:rsidR="00632438" w:rsidRPr="00955DAE" w14:paraId="5536871A" w14:textId="77777777" w:rsidTr="006A55B6">
        <w:trPr>
          <w:trHeight w:val="508"/>
        </w:trPr>
        <w:tc>
          <w:tcPr>
            <w:tcW w:w="2076" w:type="dxa"/>
            <w:vAlign w:val="center"/>
          </w:tcPr>
          <w:p w14:paraId="059F0EC5" w14:textId="77777777" w:rsidR="00632438" w:rsidRPr="00955DAE" w:rsidRDefault="00632438" w:rsidP="00632438">
            <w:pPr>
              <w:spacing w:after="180" w:line="240" w:lineRule="auto"/>
              <w:jc w:val="center"/>
              <w:rPr>
                <w:kern w:val="0"/>
                <w:sz w:val="22"/>
                <w:lang w:eastAsia="ja-JP"/>
              </w:rPr>
            </w:pPr>
            <w:r w:rsidRPr="00955DAE">
              <w:rPr>
                <w:kern w:val="0"/>
                <w:sz w:val="22"/>
                <w:lang w:eastAsia="ja-JP"/>
              </w:rPr>
              <w:t>Total Energy Used per Functional Unit - SOLUTION</w:t>
            </w:r>
          </w:p>
        </w:tc>
        <w:tc>
          <w:tcPr>
            <w:tcW w:w="1427" w:type="dxa"/>
            <w:shd w:val="clear" w:color="auto" w:fill="auto"/>
            <w:vAlign w:val="center"/>
          </w:tcPr>
          <w:p w14:paraId="42065E54" w14:textId="02D4D7AE" w:rsidR="00632438" w:rsidRPr="00955DAE" w:rsidRDefault="00632438" w:rsidP="00632438">
            <w:pPr>
              <w:spacing w:after="180" w:line="240" w:lineRule="auto"/>
              <w:jc w:val="center"/>
              <w:rPr>
                <w:rFonts w:eastAsia="Helvetica,Times New Roman" w:cstheme="minorHAnsi"/>
                <w:i/>
                <w:kern w:val="0"/>
                <w:sz w:val="20"/>
                <w:szCs w:val="20"/>
                <w:lang w:eastAsia="ja-JP"/>
              </w:rPr>
            </w:pPr>
            <w:r w:rsidRPr="00955DAE">
              <w:rPr>
                <w:rFonts w:eastAsia="Helvetica,Times New Roman" w:cstheme="minorHAnsi"/>
                <w:i/>
                <w:kern w:val="0"/>
                <w:sz w:val="20"/>
                <w:szCs w:val="20"/>
                <w:lang w:eastAsia="ja-JP"/>
              </w:rPr>
              <w:t>Twh per PKM</w:t>
            </w:r>
          </w:p>
        </w:tc>
        <w:tc>
          <w:tcPr>
            <w:tcW w:w="1486" w:type="dxa"/>
            <w:vAlign w:val="center"/>
          </w:tcPr>
          <w:p w14:paraId="095D904A" w14:textId="676C453C" w:rsidR="00632438" w:rsidRPr="00955DAE" w:rsidRDefault="00632438" w:rsidP="00632438">
            <w:pPr>
              <w:spacing w:after="180" w:line="240" w:lineRule="auto"/>
              <w:jc w:val="center"/>
              <w:rPr>
                <w:rFonts w:eastAsia="Helvetica,Times New Roman" w:cstheme="minorHAnsi"/>
                <w:color w:val="000000" w:themeColor="text1"/>
                <w:kern w:val="0"/>
                <w:sz w:val="20"/>
                <w:szCs w:val="20"/>
                <w:lang w:eastAsia="ja-JP"/>
              </w:rPr>
            </w:pPr>
          </w:p>
        </w:tc>
        <w:tc>
          <w:tcPr>
            <w:tcW w:w="1467" w:type="dxa"/>
            <w:vAlign w:val="center"/>
          </w:tcPr>
          <w:p w14:paraId="65751D34" w14:textId="7BA4995E"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9.28E-12</w:t>
            </w:r>
          </w:p>
        </w:tc>
        <w:tc>
          <w:tcPr>
            <w:tcW w:w="1366" w:type="dxa"/>
            <w:vAlign w:val="center"/>
          </w:tcPr>
          <w:p w14:paraId="58EE482E" w14:textId="77777777" w:rsidR="00632438" w:rsidRPr="00955DAE" w:rsidRDefault="00632438"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w:t>
            </w:r>
          </w:p>
        </w:tc>
        <w:tc>
          <w:tcPr>
            <w:tcW w:w="1528" w:type="dxa"/>
            <w:vAlign w:val="center"/>
          </w:tcPr>
          <w:p w14:paraId="4853E2F4" w14:textId="375B505A" w:rsidR="00632438" w:rsidRPr="00955DAE" w:rsidRDefault="00632438"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w:t>
            </w:r>
          </w:p>
        </w:tc>
      </w:tr>
      <w:tr w:rsidR="00632438" w:rsidRPr="00955DAE" w14:paraId="5FA77117" w14:textId="77777777" w:rsidTr="006A55B6">
        <w:trPr>
          <w:trHeight w:val="508"/>
        </w:trPr>
        <w:tc>
          <w:tcPr>
            <w:tcW w:w="2076" w:type="dxa"/>
          </w:tcPr>
          <w:p w14:paraId="27E9CFD5" w14:textId="77777777" w:rsidR="00632438" w:rsidRPr="00955DAE" w:rsidRDefault="00632438" w:rsidP="00632438">
            <w:pPr>
              <w:spacing w:after="180" w:line="240" w:lineRule="auto"/>
              <w:jc w:val="center"/>
              <w:rPr>
                <w:kern w:val="0"/>
                <w:sz w:val="22"/>
                <w:lang w:eastAsia="ja-JP"/>
              </w:rPr>
            </w:pPr>
            <w:r w:rsidRPr="00955DAE">
              <w:rPr>
                <w:kern w:val="0"/>
                <w:sz w:val="22"/>
                <w:lang w:eastAsia="ja-JP"/>
              </w:rPr>
              <w:t>Fuel Consumed per Functional Unit - CONVENTIONAL</w:t>
            </w:r>
          </w:p>
        </w:tc>
        <w:tc>
          <w:tcPr>
            <w:tcW w:w="1427" w:type="dxa"/>
            <w:shd w:val="clear" w:color="auto" w:fill="auto"/>
          </w:tcPr>
          <w:p w14:paraId="4FD6DA9F" w14:textId="49EDF006" w:rsidR="00632438" w:rsidRPr="00955DAE" w:rsidRDefault="00632438" w:rsidP="00632438">
            <w:pPr>
              <w:spacing w:after="180" w:line="240" w:lineRule="auto"/>
              <w:jc w:val="center"/>
              <w:rPr>
                <w:rFonts w:eastAsia="Helvetica,Times New Roman" w:cstheme="minorHAnsi"/>
                <w:i/>
                <w:iCs/>
                <w:kern w:val="0"/>
                <w:sz w:val="20"/>
                <w:szCs w:val="20"/>
                <w:lang w:eastAsia="ja-JP"/>
              </w:rPr>
            </w:pPr>
            <w:r w:rsidRPr="00955DAE">
              <w:rPr>
                <w:i/>
                <w:iCs/>
                <w:kern w:val="0"/>
                <w:sz w:val="22"/>
                <w:lang w:eastAsia="ja-JP"/>
              </w:rPr>
              <w:t>Liter/ PKM</w:t>
            </w:r>
          </w:p>
        </w:tc>
        <w:tc>
          <w:tcPr>
            <w:tcW w:w="1486" w:type="dxa"/>
            <w:vAlign w:val="center"/>
          </w:tcPr>
          <w:p w14:paraId="008DE11A" w14:textId="593DAD3B" w:rsidR="00632438" w:rsidRPr="00955DAE" w:rsidRDefault="002145C0"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0.07-0.10</w:t>
            </w:r>
          </w:p>
        </w:tc>
        <w:tc>
          <w:tcPr>
            <w:tcW w:w="1467" w:type="dxa"/>
            <w:vAlign w:val="center"/>
          </w:tcPr>
          <w:p w14:paraId="5E016607" w14:textId="109375EE" w:rsidR="00632438" w:rsidRPr="00955DAE" w:rsidRDefault="002145C0"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0.08</w:t>
            </w:r>
          </w:p>
        </w:tc>
        <w:tc>
          <w:tcPr>
            <w:tcW w:w="1366" w:type="dxa"/>
            <w:vAlign w:val="center"/>
          </w:tcPr>
          <w:p w14:paraId="76B41499" w14:textId="5618BA87" w:rsidR="00632438" w:rsidRPr="00955DAE" w:rsidRDefault="002145C0"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8</w:t>
            </w:r>
          </w:p>
        </w:tc>
        <w:tc>
          <w:tcPr>
            <w:tcW w:w="1528" w:type="dxa"/>
            <w:vAlign w:val="center"/>
          </w:tcPr>
          <w:p w14:paraId="75873920" w14:textId="07644197"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4</w:t>
            </w:r>
          </w:p>
        </w:tc>
      </w:tr>
      <w:tr w:rsidR="00632438" w:rsidRPr="00955DAE" w14:paraId="29A8111A" w14:textId="77777777" w:rsidTr="006A55B6">
        <w:trPr>
          <w:trHeight w:val="508"/>
        </w:trPr>
        <w:tc>
          <w:tcPr>
            <w:tcW w:w="2076" w:type="dxa"/>
          </w:tcPr>
          <w:p w14:paraId="35AA71EC" w14:textId="77777777" w:rsidR="00632438" w:rsidRPr="00955DAE" w:rsidRDefault="00632438" w:rsidP="00632438">
            <w:pPr>
              <w:spacing w:after="180" w:line="240" w:lineRule="auto"/>
              <w:jc w:val="center"/>
              <w:rPr>
                <w:kern w:val="0"/>
                <w:sz w:val="22"/>
                <w:lang w:eastAsia="ja-JP"/>
              </w:rPr>
            </w:pPr>
            <w:r w:rsidRPr="00955DAE">
              <w:rPr>
                <w:kern w:val="0"/>
                <w:sz w:val="22"/>
                <w:lang w:eastAsia="ja-JP"/>
              </w:rPr>
              <w:t>Indirect CO2 Emissions per CONVENTIONAL Functional Unit</w:t>
            </w:r>
          </w:p>
        </w:tc>
        <w:tc>
          <w:tcPr>
            <w:tcW w:w="1427" w:type="dxa"/>
            <w:shd w:val="clear" w:color="auto" w:fill="auto"/>
          </w:tcPr>
          <w:p w14:paraId="66E13A28" w14:textId="0DB8A2A7" w:rsidR="00632438" w:rsidRPr="00955DAE" w:rsidRDefault="00632438" w:rsidP="00632438">
            <w:pPr>
              <w:spacing w:after="180" w:line="240" w:lineRule="auto"/>
              <w:jc w:val="center"/>
              <w:rPr>
                <w:rFonts w:eastAsia="Helvetica,Times New Roman" w:cstheme="minorHAnsi"/>
                <w:i/>
                <w:iCs/>
                <w:kern w:val="0"/>
                <w:sz w:val="20"/>
                <w:szCs w:val="20"/>
                <w:lang w:eastAsia="ja-JP"/>
              </w:rPr>
            </w:pPr>
            <w:r w:rsidRPr="00955DAE">
              <w:rPr>
                <w:i/>
                <w:iCs/>
                <w:kern w:val="0"/>
                <w:sz w:val="22"/>
                <w:lang w:eastAsia="ja-JP"/>
              </w:rPr>
              <w:t>t CO2-eq/ PKM</w:t>
            </w:r>
          </w:p>
        </w:tc>
        <w:tc>
          <w:tcPr>
            <w:tcW w:w="1486" w:type="dxa"/>
            <w:vAlign w:val="center"/>
          </w:tcPr>
          <w:p w14:paraId="6980FF0C" w14:textId="770659DB"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5.59E-05-7.36E-05</w:t>
            </w:r>
          </w:p>
        </w:tc>
        <w:tc>
          <w:tcPr>
            <w:tcW w:w="1467" w:type="dxa"/>
            <w:vAlign w:val="center"/>
          </w:tcPr>
          <w:p w14:paraId="14C56C7E" w14:textId="64EF0266"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6.51E-05</w:t>
            </w:r>
          </w:p>
        </w:tc>
        <w:tc>
          <w:tcPr>
            <w:tcW w:w="1366" w:type="dxa"/>
            <w:vAlign w:val="center"/>
          </w:tcPr>
          <w:p w14:paraId="74DFDE49" w14:textId="05197F70" w:rsidR="00632438" w:rsidRPr="00955DAE" w:rsidRDefault="002145C0"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4</w:t>
            </w:r>
          </w:p>
        </w:tc>
        <w:tc>
          <w:tcPr>
            <w:tcW w:w="1528" w:type="dxa"/>
            <w:vAlign w:val="center"/>
          </w:tcPr>
          <w:p w14:paraId="4B5F7F6B" w14:textId="2C350497"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w:t>
            </w:r>
          </w:p>
        </w:tc>
      </w:tr>
      <w:tr w:rsidR="00632438" w:rsidRPr="00955DAE" w14:paraId="30CA7BA6" w14:textId="77777777" w:rsidTr="006A55B6">
        <w:trPr>
          <w:trHeight w:val="508"/>
        </w:trPr>
        <w:tc>
          <w:tcPr>
            <w:tcW w:w="2076" w:type="dxa"/>
          </w:tcPr>
          <w:p w14:paraId="2FA4D522" w14:textId="77777777" w:rsidR="00632438" w:rsidRPr="00955DAE" w:rsidRDefault="00632438" w:rsidP="00632438">
            <w:pPr>
              <w:spacing w:after="180" w:line="240" w:lineRule="auto"/>
              <w:jc w:val="center"/>
              <w:rPr>
                <w:kern w:val="0"/>
                <w:sz w:val="22"/>
                <w:lang w:eastAsia="ja-JP"/>
              </w:rPr>
            </w:pPr>
            <w:r w:rsidRPr="00955DAE">
              <w:rPr>
                <w:kern w:val="0"/>
                <w:sz w:val="22"/>
                <w:lang w:eastAsia="ja-JP"/>
              </w:rPr>
              <w:t xml:space="preserve">Indirect CO2 Emissions per SOLUTION Unit </w:t>
            </w:r>
          </w:p>
        </w:tc>
        <w:tc>
          <w:tcPr>
            <w:tcW w:w="1427" w:type="dxa"/>
            <w:shd w:val="clear" w:color="auto" w:fill="auto"/>
          </w:tcPr>
          <w:p w14:paraId="61914627" w14:textId="3E3A8F94" w:rsidR="00632438" w:rsidRPr="00955DAE" w:rsidRDefault="00632438" w:rsidP="00632438">
            <w:pPr>
              <w:spacing w:after="180" w:line="240" w:lineRule="auto"/>
              <w:jc w:val="center"/>
              <w:rPr>
                <w:rFonts w:eastAsia="Helvetica,Times New Roman" w:cstheme="minorHAnsi"/>
                <w:i/>
                <w:iCs/>
                <w:kern w:val="0"/>
                <w:sz w:val="20"/>
                <w:szCs w:val="20"/>
                <w:lang w:eastAsia="ja-JP"/>
              </w:rPr>
            </w:pPr>
            <w:r w:rsidRPr="00955DAE">
              <w:rPr>
                <w:i/>
                <w:iCs/>
                <w:kern w:val="0"/>
                <w:sz w:val="22"/>
                <w:lang w:eastAsia="ja-JP"/>
              </w:rPr>
              <w:t>t CO2-eq/ PKM</w:t>
            </w:r>
          </w:p>
        </w:tc>
        <w:tc>
          <w:tcPr>
            <w:tcW w:w="1486" w:type="dxa"/>
            <w:vAlign w:val="center"/>
          </w:tcPr>
          <w:p w14:paraId="1D3D26FA" w14:textId="4A255D0D"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5.24E-06-9.82E-06</w:t>
            </w:r>
          </w:p>
        </w:tc>
        <w:tc>
          <w:tcPr>
            <w:tcW w:w="1467" w:type="dxa"/>
            <w:vAlign w:val="center"/>
          </w:tcPr>
          <w:p w14:paraId="4E0D125F" w14:textId="060BA276"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7.53E-06</w:t>
            </w:r>
          </w:p>
        </w:tc>
        <w:tc>
          <w:tcPr>
            <w:tcW w:w="1366" w:type="dxa"/>
            <w:vAlign w:val="center"/>
          </w:tcPr>
          <w:p w14:paraId="6686A046" w14:textId="77777777" w:rsidR="00632438" w:rsidRPr="00955DAE" w:rsidRDefault="00632438"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2</w:t>
            </w:r>
          </w:p>
        </w:tc>
        <w:tc>
          <w:tcPr>
            <w:tcW w:w="1528" w:type="dxa"/>
            <w:vAlign w:val="center"/>
          </w:tcPr>
          <w:p w14:paraId="55BF8E7F" w14:textId="08FDDA51" w:rsidR="00632438" w:rsidRPr="00955DAE"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w:t>
            </w:r>
          </w:p>
        </w:tc>
      </w:tr>
    </w:tbl>
    <w:p w14:paraId="44CA1A82" w14:textId="19FFE893" w:rsidR="005C6EC2" w:rsidRPr="00955DAE" w:rsidRDefault="003922A1" w:rsidP="00EB247F">
      <w:r w:rsidRPr="00955DAE">
        <w:t xml:space="preserve">Note: </w:t>
      </w:r>
      <w:r w:rsidR="00D25FC7" w:rsidRPr="00955DAE">
        <w:t>Project Drawdown data</w:t>
      </w:r>
      <w:r w:rsidRPr="00955DAE">
        <w:t xml:space="preserve"> set range </w:t>
      </w:r>
      <w:r w:rsidR="005C6EC2" w:rsidRPr="00955DAE">
        <w:t xml:space="preserve">is </w:t>
      </w:r>
      <w:r w:rsidR="0069014F" w:rsidRPr="00955DAE">
        <w:t xml:space="preserve">defined by </w:t>
      </w:r>
      <w:r w:rsidR="00AB783D" w:rsidRPr="00955DAE">
        <w:t xml:space="preserve">the low and high boundaries which are respectively 1 standard deviation below and above the mean of the </w:t>
      </w:r>
      <w:r w:rsidR="004C2EA3" w:rsidRPr="00955DAE">
        <w:t>collected data</w:t>
      </w:r>
      <w:r w:rsidR="00AB783D" w:rsidRPr="00955DAE">
        <w:t xml:space="preserve"> points</w:t>
      </w:r>
      <w:r w:rsidR="0069014F" w:rsidRPr="00955DAE">
        <w:rPr>
          <w:rStyle w:val="FootnoteReference"/>
        </w:rPr>
        <w:footnoteReference w:id="11"/>
      </w:r>
      <w:r w:rsidR="00AB783D" w:rsidRPr="00955DAE">
        <w:t>.</w:t>
      </w:r>
    </w:p>
    <w:p w14:paraId="24C491B8" w14:textId="465BF469" w:rsidR="00F52595" w:rsidRPr="00955DAE" w:rsidRDefault="00686965" w:rsidP="005D49A8">
      <w:pPr>
        <w:pStyle w:val="Heading3"/>
      </w:pPr>
      <w:bookmarkStart w:id="72" w:name="_Toc72966211"/>
      <w:r w:rsidRPr="00955DAE">
        <w:t>Financial Inputs</w:t>
      </w:r>
      <w:bookmarkEnd w:id="72"/>
    </w:p>
    <w:p w14:paraId="50BC45D2" w14:textId="60E245F2" w:rsidR="000C5FC2" w:rsidRPr="00955DAE" w:rsidRDefault="000C5FC2" w:rsidP="005D6FDB">
      <w:r w:rsidRPr="00955DAE">
        <w:t xml:space="preserve">This section addresses the financial inputs of the model, by splitting them to first and operational cost. </w:t>
      </w:r>
      <w:r w:rsidR="003A438E" w:rsidRPr="00955DAE">
        <w:t>The costs have been converted to US$2014 based on inflation.</w:t>
      </w:r>
    </w:p>
    <w:p w14:paraId="55C59906" w14:textId="6D283699" w:rsidR="0032353F" w:rsidRPr="00955DAE" w:rsidRDefault="0032353F" w:rsidP="00017CD6">
      <w:pPr>
        <w:pStyle w:val="Heading4"/>
        <w:numPr>
          <w:ilvl w:val="3"/>
          <w:numId w:val="21"/>
        </w:numPr>
      </w:pPr>
      <w:r w:rsidRPr="00955DAE">
        <w:t xml:space="preserve">First </w:t>
      </w:r>
      <w:r w:rsidR="006B1084" w:rsidRPr="00955DAE">
        <w:t xml:space="preserve">Cost </w:t>
      </w:r>
    </w:p>
    <w:p w14:paraId="4188EA75" w14:textId="12D8F239" w:rsidR="000C5FC2" w:rsidRPr="00955DAE" w:rsidRDefault="000C5FC2" w:rsidP="005D6FDB">
      <w:r w:rsidRPr="00955DAE">
        <w:t xml:space="preserve">Since </w:t>
      </w:r>
      <w:r w:rsidR="00F32FEB" w:rsidRPr="00955DAE">
        <w:t>this analysis is</w:t>
      </w:r>
      <w:r w:rsidRPr="00955DAE">
        <w:t xml:space="preserve"> from a user perspective, first cost exists for the conventional technology (private car), but not for </w:t>
      </w:r>
      <w:r w:rsidR="00FF732D" w:rsidRPr="00955DAE">
        <w:t>public</w:t>
      </w:r>
      <w:r w:rsidRPr="00955DAE">
        <w:t xml:space="preserve"> transit (solution). The user is responsible for purchasing their car, whereas </w:t>
      </w:r>
      <w:r w:rsidR="00017CD6" w:rsidRPr="00955DAE">
        <w:t>t</w:t>
      </w:r>
      <w:r w:rsidRPr="00955DAE">
        <w:t xml:space="preserve">he </w:t>
      </w:r>
      <w:r w:rsidR="00017CD6" w:rsidRPr="00955DAE">
        <w:t xml:space="preserve">person </w:t>
      </w:r>
      <w:r w:rsidRPr="00955DAE">
        <w:t>is not directly charged for the purchase of the transit vehicle (bus, rail). The first cost for the private car is estimated per implementation unit, the urban trip. The formula to estimate it is the following:</w:t>
      </w:r>
    </w:p>
    <w:p w14:paraId="3C975BCD" w14:textId="77777777" w:rsidR="000C5FC2" w:rsidRPr="00955DAE" w:rsidRDefault="008017C1" w:rsidP="005D6FDB">
      <m:oMathPara>
        <m:oMath>
          <m:sSub>
            <m:sSubPr>
              <m:ctrlPr>
                <w:rPr>
                  <w:rFonts w:ascii="Cambria Math" w:hAnsi="Cambria Math"/>
                  <w:i/>
                  <w:szCs w:val="24"/>
                </w:rPr>
              </m:ctrlPr>
            </m:sSubPr>
            <m:e>
              <m:r>
                <w:rPr>
                  <w:rFonts w:ascii="Cambria Math" w:hAnsi="Cambria Math"/>
                </w:rPr>
                <m:t>FCt</m:t>
              </m:r>
            </m:e>
            <m:sub>
              <m:r>
                <w:rPr>
                  <w:rFonts w:ascii="Cambria Math" w:hAnsi="Cambria Math"/>
                </w:rPr>
                <m:t>c</m:t>
              </m:r>
            </m:sub>
          </m:sSub>
          <m:r>
            <w:rPr>
              <w:rFonts w:ascii="Cambria Math" w:hAnsi="Cambria Math"/>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rPr>
                    <m:t>FC</m:t>
                  </m:r>
                </m:e>
                <m:sub>
                  <m:r>
                    <w:rPr>
                      <w:rFonts w:ascii="Cambria Math" w:hAnsi="Cambria Math"/>
                    </w:rPr>
                    <m:t>c</m:t>
                  </m:r>
                </m:sub>
              </m:sSub>
            </m:num>
            <m:den>
              <m:sSub>
                <m:sSubPr>
                  <m:ctrlPr>
                    <w:rPr>
                      <w:rFonts w:ascii="Cambria Math" w:hAnsi="Cambria Math"/>
                      <w:i/>
                      <w:szCs w:val="24"/>
                    </w:rPr>
                  </m:ctrlPr>
                </m:sSubPr>
                <m:e>
                  <m:r>
                    <w:rPr>
                      <w:rFonts w:ascii="Cambria Math" w:hAnsi="Cambria Math"/>
                    </w:rPr>
                    <m:t>n</m:t>
                  </m:r>
                </m:e>
                <m:sub>
                  <m:r>
                    <w:rPr>
                      <w:rFonts w:ascii="Cambria Math" w:hAnsi="Cambria Math"/>
                    </w:rPr>
                    <m:t>tr</m:t>
                  </m:r>
                </m:sub>
              </m:sSub>
            </m:den>
          </m:f>
        </m:oMath>
      </m:oMathPara>
    </w:p>
    <w:p w14:paraId="15A9A463" w14:textId="77777777" w:rsidR="000C5FC2" w:rsidRPr="00955DAE" w:rsidRDefault="000C5FC2" w:rsidP="005D6FDB">
      <w:r w:rsidRPr="00955DAE">
        <w:t xml:space="preserve">Where </w:t>
      </w:r>
    </w:p>
    <w:p w14:paraId="2814266F" w14:textId="77777777" w:rsidR="000C5FC2" w:rsidRPr="00955DAE" w:rsidRDefault="000C5FC2" w:rsidP="005D6FDB">
      <w:r w:rsidRPr="00955DAE">
        <w:t>FCt</w:t>
      </w:r>
      <w:r w:rsidRPr="00955DAE">
        <w:rPr>
          <w:vertAlign w:val="subscript"/>
        </w:rPr>
        <w:t>c</w:t>
      </w:r>
      <w:r w:rsidRPr="00955DAE">
        <w:t xml:space="preserve"> is the first cost per trip for car;</w:t>
      </w:r>
    </w:p>
    <w:p w14:paraId="28133A35" w14:textId="77777777" w:rsidR="000C5FC2" w:rsidRPr="00955DAE" w:rsidRDefault="000C5FC2" w:rsidP="005D6FDB">
      <w:r w:rsidRPr="00955DAE">
        <w:t>FC</w:t>
      </w:r>
      <w:r w:rsidRPr="00955DAE">
        <w:rPr>
          <w:vertAlign w:val="subscript"/>
        </w:rPr>
        <w:t>c</w:t>
      </w:r>
      <w:r w:rsidRPr="00955DAE">
        <w:t xml:space="preserve"> is the first cost of buying a car;</w:t>
      </w:r>
    </w:p>
    <w:p w14:paraId="157929C9" w14:textId="53ED6608" w:rsidR="006B1084" w:rsidRPr="00955DAE" w:rsidRDefault="000C5FC2" w:rsidP="005D6FDB">
      <w:r w:rsidRPr="00955DAE">
        <w:t>N</w:t>
      </w:r>
      <w:r w:rsidRPr="00955DAE">
        <w:rPr>
          <w:vertAlign w:val="subscript"/>
        </w:rPr>
        <w:t>tr</w:t>
      </w:r>
      <w:r w:rsidRPr="00955DAE">
        <w:t xml:space="preserve"> is the number of trips a car does in its lifetime (estimated by dividing the average lifetime vkm</w:t>
      </w:r>
      <w:r w:rsidRPr="00955DAE">
        <w:rPr>
          <w:rStyle w:val="FootnoteReference"/>
          <w:bCs/>
        </w:rPr>
        <w:footnoteReference w:id="12"/>
      </w:r>
      <w:r w:rsidRPr="00955DAE">
        <w:t xml:space="preserve"> of a car; to the average urban car trip length).</w:t>
      </w:r>
    </w:p>
    <w:p w14:paraId="55702CE0" w14:textId="0BE90D1B" w:rsidR="00017CD6" w:rsidRPr="00955DAE" w:rsidRDefault="00017CD6" w:rsidP="00017CD6">
      <w:pPr>
        <w:pStyle w:val="Heading4"/>
        <w:numPr>
          <w:ilvl w:val="3"/>
          <w:numId w:val="21"/>
        </w:numPr>
      </w:pPr>
      <w:r w:rsidRPr="00955DAE">
        <w:t>Operational Cost Factors</w:t>
      </w:r>
    </w:p>
    <w:p w14:paraId="15401F29" w14:textId="77777777" w:rsidR="00E83614" w:rsidRPr="00955DAE" w:rsidRDefault="00017CD6" w:rsidP="00017CD6">
      <w:r w:rsidRPr="00955DAE">
        <w:t xml:space="preserve">Conventional </w:t>
      </w:r>
      <w:r w:rsidR="00E83614" w:rsidRPr="00955DAE">
        <w:t xml:space="preserve">and solution </w:t>
      </w:r>
      <w:r w:rsidRPr="00955DAE">
        <w:t xml:space="preserve">operating and maintenance costs are on a $2014/pkm basis and are regionalized and weighted by mode share. The bottom-up approach is used due to the differences in mode share and costs across the regions. </w:t>
      </w:r>
    </w:p>
    <w:p w14:paraId="450E7A70" w14:textId="019EDFA1" w:rsidR="00017CD6" w:rsidRPr="00955DAE" w:rsidRDefault="00E83614" w:rsidP="00017CD6">
      <w:r w:rsidRPr="00955DAE">
        <w:t xml:space="preserve">The conventional, </w:t>
      </w:r>
      <w:r w:rsidR="00017CD6" w:rsidRPr="00955DAE">
        <w:t>ICE cars</w:t>
      </w:r>
      <w:r w:rsidRPr="00955DAE">
        <w:t>,</w:t>
      </w:r>
      <w:r w:rsidR="00017CD6" w:rsidRPr="00955DAE">
        <w:t xml:space="preserve"> carry the additional fixed expense of insurance to the user</w:t>
      </w:r>
      <w:r w:rsidRPr="00955DAE">
        <w:t xml:space="preserve"> and is calculated </w:t>
      </w:r>
      <w:r w:rsidR="0057530E" w:rsidRPr="00955DAE">
        <w:t>to</w:t>
      </w:r>
      <w:r w:rsidRPr="00955DAE">
        <w:t xml:space="preserve"> a pkm basis and added to the operating costs. </w:t>
      </w:r>
    </w:p>
    <w:p w14:paraId="595FA23D" w14:textId="21EB5124" w:rsidR="00E83614" w:rsidRPr="00955DAE" w:rsidRDefault="00E83614" w:rsidP="00E83614">
      <w:r w:rsidRPr="00955DAE">
        <w:t xml:space="preserve">For the conventional technology, the </w:t>
      </w:r>
      <w:r w:rsidR="0057530E" w:rsidRPr="00955DAE">
        <w:t xml:space="preserve">variable </w:t>
      </w:r>
      <w:r w:rsidRPr="00955DAE">
        <w:t>operating cost is calculated by combining maintenance and fuel costs and estimating the total cost per pkm. To do this steady oil prices were assumed for the duration of the study</w:t>
      </w:r>
      <w:r w:rsidRPr="00955DAE">
        <w:rPr>
          <w:rStyle w:val="FootnoteReference"/>
          <w:bCs/>
        </w:rPr>
        <w:footnoteReference w:id="13"/>
      </w:r>
      <w:r w:rsidRPr="00955DAE">
        <w:t>. The calculation is the following:</w:t>
      </w:r>
    </w:p>
    <w:p w14:paraId="44DFD441" w14:textId="31DF82F7" w:rsidR="00E83614" w:rsidRPr="00955DAE" w:rsidRDefault="008017C1" w:rsidP="00E83614">
      <m:oMathPara>
        <m:oMath>
          <m:sSub>
            <m:sSubPr>
              <m:ctrlPr>
                <w:rPr>
                  <w:rFonts w:ascii="Cambria Math" w:hAnsi="Cambria Math"/>
                  <w:i/>
                  <w:szCs w:val="24"/>
                </w:rPr>
              </m:ctrlPr>
            </m:sSubPr>
            <m:e>
              <m:r>
                <w:rPr>
                  <w:rFonts w:ascii="Cambria Math" w:hAnsi="Cambria Math"/>
                </w:rPr>
                <m:t>VOC</m:t>
              </m:r>
            </m:e>
            <m:sub>
              <m:r>
                <w:rPr>
                  <w:rFonts w:ascii="Cambria Math" w:hAnsi="Cambria Math"/>
                </w:rPr>
                <m:t>c</m:t>
              </m:r>
            </m:sub>
          </m:sSub>
          <m:r>
            <w:rPr>
              <w:rFonts w:ascii="Cambria Math" w:hAnsi="Cambria Math"/>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rPr>
                    <m:t>MC</m:t>
                  </m:r>
                </m:e>
                <m:sub>
                  <m:r>
                    <w:rPr>
                      <w:rFonts w:ascii="Cambria Math" w:hAnsi="Cambria Math"/>
                    </w:rPr>
                    <m:t>c</m:t>
                  </m:r>
                </m:sub>
              </m:sSub>
              <m:r>
                <w:rPr>
                  <w:rFonts w:ascii="Cambria Math" w:hAnsi="Cambria Math"/>
                </w:rPr>
                <m:t>+(f*</m:t>
              </m:r>
              <m:sSub>
                <m:sSubPr>
                  <m:ctrlPr>
                    <w:rPr>
                      <w:rFonts w:ascii="Cambria Math" w:hAnsi="Cambria Math"/>
                      <w:i/>
                      <w:szCs w:val="24"/>
                    </w:rPr>
                  </m:ctrlPr>
                </m:sSubPr>
                <m:e>
                  <m:r>
                    <w:rPr>
                      <w:rFonts w:ascii="Cambria Math" w:hAnsi="Cambria Math"/>
                    </w:rPr>
                    <m:t>fe</m:t>
                  </m:r>
                </m:e>
                <m:sub>
                  <m:r>
                    <w:rPr>
                      <w:rFonts w:ascii="Cambria Math" w:hAnsi="Cambria Math"/>
                    </w:rPr>
                    <m:t>c</m:t>
                  </m:r>
                </m:sub>
              </m:sSub>
              <m:r>
                <w:rPr>
                  <w:rFonts w:ascii="Cambria Math" w:hAnsi="Cambria Math"/>
                </w:rPr>
                <m:t>)</m:t>
              </m:r>
            </m:num>
            <m:den>
              <m:sSub>
                <m:sSubPr>
                  <m:ctrlPr>
                    <w:rPr>
                      <w:rFonts w:ascii="Cambria Math" w:hAnsi="Cambria Math"/>
                      <w:i/>
                      <w:szCs w:val="24"/>
                    </w:rPr>
                  </m:ctrlPr>
                </m:sSubPr>
                <m:e>
                  <m:r>
                    <w:rPr>
                      <w:rFonts w:ascii="Cambria Math" w:hAnsi="Cambria Math"/>
                    </w:rPr>
                    <m:t>AO</m:t>
                  </m:r>
                </m:e>
                <m:sub>
                  <m:r>
                    <w:rPr>
                      <w:rFonts w:ascii="Cambria Math" w:hAnsi="Cambria Math"/>
                    </w:rPr>
                    <m:t>c</m:t>
                  </m:r>
                </m:sub>
              </m:sSub>
            </m:den>
          </m:f>
        </m:oMath>
      </m:oMathPara>
    </w:p>
    <w:p w14:paraId="59DE9023" w14:textId="77777777" w:rsidR="00E83614" w:rsidRPr="00955DAE" w:rsidRDefault="00E83614" w:rsidP="00E83614">
      <w:r w:rsidRPr="00955DAE">
        <w:t>Where</w:t>
      </w:r>
    </w:p>
    <w:p w14:paraId="4A4C7657" w14:textId="66B00F2D" w:rsidR="00E83614" w:rsidRPr="00955DAE" w:rsidRDefault="0057530E" w:rsidP="00E83614">
      <w:r w:rsidRPr="00955DAE">
        <w:t>V</w:t>
      </w:r>
      <w:r w:rsidR="00E83614" w:rsidRPr="00955DAE">
        <w:t>OC</w:t>
      </w:r>
      <w:r w:rsidR="00E83614" w:rsidRPr="00955DAE">
        <w:rPr>
          <w:vertAlign w:val="subscript"/>
        </w:rPr>
        <w:t>c</w:t>
      </w:r>
      <w:r w:rsidR="00E83614" w:rsidRPr="00955DAE">
        <w:t xml:space="preserve"> is the </w:t>
      </w:r>
      <w:r w:rsidRPr="00955DAE">
        <w:t xml:space="preserve">variable </w:t>
      </w:r>
      <w:r w:rsidR="00E83614" w:rsidRPr="00955DAE">
        <w:t>operational cost of private car per pkm;</w:t>
      </w:r>
    </w:p>
    <w:p w14:paraId="7264C976" w14:textId="77777777" w:rsidR="00E83614" w:rsidRPr="00955DAE" w:rsidRDefault="00E83614" w:rsidP="00E83614">
      <w:r w:rsidRPr="00955DAE">
        <w:t>MC</w:t>
      </w:r>
      <w:r w:rsidRPr="00955DAE">
        <w:rPr>
          <w:vertAlign w:val="subscript"/>
        </w:rPr>
        <w:t>c</w:t>
      </w:r>
      <w:r w:rsidRPr="00955DAE">
        <w:t xml:space="preserve"> is the maintenance cost of private car per vkm;</w:t>
      </w:r>
    </w:p>
    <w:p w14:paraId="1F919640" w14:textId="77777777" w:rsidR="00E83614" w:rsidRPr="00955DAE" w:rsidRDefault="00E83614" w:rsidP="00E83614">
      <w:r w:rsidRPr="00955DAE">
        <w:t>f is the fuel price per liter;</w:t>
      </w:r>
    </w:p>
    <w:p w14:paraId="2F3DDBC2" w14:textId="77777777" w:rsidR="00E83614" w:rsidRPr="00955DAE" w:rsidRDefault="00E83614" w:rsidP="00E83614">
      <w:r w:rsidRPr="00955DAE">
        <w:t>fe</w:t>
      </w:r>
      <w:r w:rsidRPr="00955DAE">
        <w:rPr>
          <w:vertAlign w:val="subscript"/>
        </w:rPr>
        <w:t>c</w:t>
      </w:r>
      <w:r w:rsidRPr="00955DAE">
        <w:t xml:space="preserve"> is the fuel consumption in liter per vkm for private car;</w:t>
      </w:r>
    </w:p>
    <w:p w14:paraId="73247864" w14:textId="77777777" w:rsidR="00E83614" w:rsidRPr="00955DAE" w:rsidRDefault="00E83614" w:rsidP="00E83614">
      <w:r w:rsidRPr="00955DAE">
        <w:t>AO</w:t>
      </w:r>
      <w:r w:rsidRPr="00955DAE">
        <w:rPr>
          <w:vertAlign w:val="subscript"/>
        </w:rPr>
        <w:t>c</w:t>
      </w:r>
      <w:r w:rsidRPr="00955DAE">
        <w:t xml:space="preserve"> is the average car occupancy (in pkm per vkm).</w:t>
      </w:r>
    </w:p>
    <w:p w14:paraId="72D3CC6B" w14:textId="45E93F5D" w:rsidR="00E83614" w:rsidRPr="00955DAE" w:rsidRDefault="00E83614" w:rsidP="00967A2C"/>
    <w:p w14:paraId="2030B82A" w14:textId="0DA2C691" w:rsidR="00E83614" w:rsidRPr="00955DAE" w:rsidRDefault="00E83614" w:rsidP="00967A2C">
      <w:r w:rsidRPr="00955DAE">
        <w:t xml:space="preserve">There are no fixed operating costs for the solution. </w:t>
      </w:r>
    </w:p>
    <w:p w14:paraId="164FCD32" w14:textId="5A508C25" w:rsidR="00967A2C" w:rsidRPr="00955DAE" w:rsidRDefault="00967A2C" w:rsidP="00967A2C">
      <w:r w:rsidRPr="00955DAE">
        <w:t>For the solution</w:t>
      </w:r>
      <w:r w:rsidR="00E83614" w:rsidRPr="00955DAE">
        <w:t>, the variable operating cost</w:t>
      </w:r>
      <w:r w:rsidRPr="00955DAE">
        <w:t xml:space="preserve"> is the public transit ticket price, estimated by weighting ticket price with the transportation volume in each region. The calculation is the following:</w:t>
      </w:r>
    </w:p>
    <w:p w14:paraId="0E7FC0F9" w14:textId="77777777" w:rsidR="00967A2C" w:rsidRPr="00955DAE" w:rsidRDefault="008017C1" w:rsidP="00967A2C">
      <m:oMathPara>
        <m:oMath>
          <m:sSub>
            <m:sSubPr>
              <m:ctrlPr>
                <w:rPr>
                  <w:rFonts w:ascii="Cambria Math" w:hAnsi="Cambria Math"/>
                  <w:i/>
                  <w:szCs w:val="24"/>
                </w:rPr>
              </m:ctrlPr>
            </m:sSubPr>
            <m:e>
              <m:r>
                <w:rPr>
                  <w:rFonts w:ascii="Cambria Math" w:hAnsi="Cambria Math"/>
                </w:rPr>
                <m:t>OC</m:t>
              </m:r>
            </m:e>
            <m:sub>
              <m:r>
                <w:rPr>
                  <w:rFonts w:ascii="Cambria Math" w:hAnsi="Cambria Math"/>
                </w:rPr>
                <m:t>T</m:t>
              </m:r>
            </m:sub>
          </m:sSub>
          <m:r>
            <w:rPr>
              <w:rFonts w:ascii="Cambria Math" w:hAnsi="Cambria Math"/>
            </w:rPr>
            <m:t xml:space="preserve">= </m:t>
          </m:r>
          <m:f>
            <m:fPr>
              <m:type m:val="skw"/>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rPr>
                    <m:t>m=1</m:t>
                  </m:r>
                </m:sub>
                <m:sup>
                  <m:r>
                    <w:rPr>
                      <w:rFonts w:ascii="Cambria Math" w:hAnsi="Cambria Math"/>
                    </w:rPr>
                    <m:t>n</m:t>
                  </m:r>
                </m:sup>
                <m:e>
                  <m:sSub>
                    <m:sSubPr>
                      <m:ctrlPr>
                        <w:rPr>
                          <w:rFonts w:ascii="Cambria Math" w:hAnsi="Cambria Math"/>
                          <w:i/>
                          <w:szCs w:val="24"/>
                        </w:rPr>
                      </m:ctrlPr>
                    </m:sSubPr>
                    <m:e>
                      <m:r>
                        <w:rPr>
                          <w:rFonts w:ascii="Cambria Math" w:hAnsi="Cambria Math"/>
                        </w:rPr>
                        <m:t>OC</m:t>
                      </m:r>
                    </m:e>
                    <m:sub>
                      <m:r>
                        <w:rPr>
                          <w:rFonts w:ascii="Cambria Math" w:hAnsi="Cambria Math"/>
                        </w:rPr>
                        <m:t>Tm</m:t>
                      </m:r>
                    </m:sub>
                  </m:sSub>
                  <m:r>
                    <w:rPr>
                      <w:rFonts w:ascii="Cambria Math" w:hAnsi="Cambria Math"/>
                    </w:rPr>
                    <m:t>*</m:t>
                  </m:r>
                  <m:sSub>
                    <m:sSubPr>
                      <m:ctrlPr>
                        <w:rPr>
                          <w:rFonts w:ascii="Cambria Math" w:hAnsi="Cambria Math"/>
                          <w:i/>
                          <w:szCs w:val="24"/>
                        </w:rPr>
                      </m:ctrlPr>
                    </m:sSubPr>
                    <m:e>
                      <m:r>
                        <w:rPr>
                          <w:rFonts w:ascii="Cambria Math" w:hAnsi="Cambria Math"/>
                        </w:rPr>
                        <m:t>w</m:t>
                      </m:r>
                    </m:e>
                    <m:sub>
                      <m:r>
                        <w:rPr>
                          <w:rFonts w:ascii="Cambria Math" w:hAnsi="Cambria Math"/>
                        </w:rPr>
                        <m:t>m</m:t>
                      </m:r>
                    </m:sub>
                  </m:sSub>
                </m:e>
              </m:nary>
            </m:num>
            <m:den>
              <m:sSub>
                <m:sSubPr>
                  <m:ctrlPr>
                    <w:rPr>
                      <w:rFonts w:ascii="Cambria Math" w:hAnsi="Cambria Math"/>
                      <w:i/>
                      <w:sz w:val="28"/>
                      <w:szCs w:val="28"/>
                    </w:rPr>
                  </m:ctrlPr>
                </m:sSubPr>
                <m:e>
                  <m:r>
                    <w:rPr>
                      <w:rFonts w:ascii="Cambria Math" w:hAnsi="Cambria Math"/>
                      <w:sz w:val="28"/>
                    </w:rPr>
                    <m:t>trl</m:t>
                  </m:r>
                </m:e>
                <m:sub>
                  <m:r>
                    <w:rPr>
                      <w:rFonts w:ascii="Cambria Math" w:hAnsi="Cambria Math"/>
                      <w:sz w:val="28"/>
                    </w:rPr>
                    <m:t>T</m:t>
                  </m:r>
                </m:sub>
              </m:sSub>
            </m:den>
          </m:f>
        </m:oMath>
      </m:oMathPara>
    </w:p>
    <w:p w14:paraId="561AC0B6" w14:textId="77777777" w:rsidR="00967A2C" w:rsidRPr="00955DAE" w:rsidRDefault="00967A2C" w:rsidP="00967A2C">
      <w:r w:rsidRPr="00955DAE">
        <w:t>Where</w:t>
      </w:r>
    </w:p>
    <w:p w14:paraId="5B5FDF0E" w14:textId="77777777" w:rsidR="00967A2C" w:rsidRPr="00955DAE" w:rsidRDefault="00967A2C" w:rsidP="00967A2C">
      <w:r w:rsidRPr="00955DAE">
        <w:t>OC</w:t>
      </w:r>
      <w:r w:rsidRPr="00955DAE">
        <w:rPr>
          <w:vertAlign w:val="subscript"/>
        </w:rPr>
        <w:t>T</w:t>
      </w:r>
      <w:r w:rsidRPr="00955DAE">
        <w:t xml:space="preserve"> is the operational cost of transit (global average ticket price) per pkm;</w:t>
      </w:r>
    </w:p>
    <w:p w14:paraId="07FD0D3B" w14:textId="77777777" w:rsidR="00967A2C" w:rsidRPr="00955DAE" w:rsidRDefault="00967A2C" w:rsidP="00967A2C">
      <w:r w:rsidRPr="00955DAE">
        <w:t>OC</w:t>
      </w:r>
      <w:r w:rsidRPr="00955DAE">
        <w:rPr>
          <w:vertAlign w:val="subscript"/>
        </w:rPr>
        <w:t>Tm</w:t>
      </w:r>
      <w:r w:rsidRPr="00955DAE">
        <w:t xml:space="preserve"> is the average ticket price for region m;</w:t>
      </w:r>
    </w:p>
    <w:p w14:paraId="11F14E8D" w14:textId="77777777" w:rsidR="00967A2C" w:rsidRPr="00955DAE" w:rsidRDefault="00967A2C" w:rsidP="00967A2C">
      <w:r w:rsidRPr="00955DAE">
        <w:t>w</w:t>
      </w:r>
      <w:r w:rsidRPr="00955DAE">
        <w:rPr>
          <w:vertAlign w:val="subscript"/>
        </w:rPr>
        <w:t>m</w:t>
      </w:r>
      <w:r w:rsidRPr="00955DAE">
        <w:t xml:space="preserve"> is the weight of each region m, calculated as the percent of transport volume done in that region vs. the total;</w:t>
      </w:r>
    </w:p>
    <w:p w14:paraId="715F40F3" w14:textId="77777777" w:rsidR="00967A2C" w:rsidRPr="00955DAE" w:rsidRDefault="00967A2C" w:rsidP="00967A2C">
      <w:r w:rsidRPr="00955DAE">
        <w:t>trl</w:t>
      </w:r>
      <w:r w:rsidRPr="00955DAE">
        <w:rPr>
          <w:vertAlign w:val="subscript"/>
        </w:rPr>
        <w:t>T</w:t>
      </w:r>
      <w:r w:rsidRPr="00955DAE">
        <w:t xml:space="preserve"> is the average trip length of a transit trip.</w:t>
      </w:r>
    </w:p>
    <w:p w14:paraId="7B7861B8" w14:textId="333EB1DC" w:rsidR="00967A2C" w:rsidRPr="00955DAE" w:rsidRDefault="00E83614" w:rsidP="00967A2C">
      <w:r w:rsidRPr="00955DAE">
        <w:t>All</w:t>
      </w:r>
      <w:r w:rsidR="00967A2C" w:rsidRPr="00955DAE">
        <w:t xml:space="preserve"> operational costs are estimated per pkm, the functional unit, to provide comparable results.</w:t>
      </w:r>
    </w:p>
    <w:p w14:paraId="188C692D" w14:textId="440FC7CF" w:rsidR="0032353F" w:rsidRPr="00955DAE" w:rsidRDefault="0032353F" w:rsidP="0057530E">
      <w:pPr>
        <w:pStyle w:val="Heading4"/>
        <w:numPr>
          <w:ilvl w:val="3"/>
          <w:numId w:val="21"/>
        </w:numPr>
      </w:pPr>
      <w:r w:rsidRPr="00955DAE">
        <w:t xml:space="preserve">Learning </w:t>
      </w:r>
      <w:r w:rsidR="006B1084" w:rsidRPr="00955DAE">
        <w:t>Rate Factor</w:t>
      </w:r>
    </w:p>
    <w:p w14:paraId="57787AE7" w14:textId="2E288464" w:rsidR="0057530E" w:rsidRPr="00955DAE" w:rsidRDefault="0057530E" w:rsidP="0057530E">
      <w:r w:rsidRPr="00955DAE">
        <w:t>Due to the maturity of the technologies, the conventional and solution efficiency rate is very close to zero.</w:t>
      </w:r>
    </w:p>
    <w:p w14:paraId="7692F09A" w14:textId="0880B16B" w:rsidR="006B1084" w:rsidRPr="00955DAE" w:rsidRDefault="0057530E" w:rsidP="0057530E">
      <w:pPr>
        <w:pStyle w:val="Heading4"/>
      </w:pPr>
      <w:r w:rsidRPr="00955DAE">
        <w:t>2.5.2.4</w:t>
      </w:r>
      <w:r w:rsidRPr="00955DAE">
        <w:tab/>
        <w:t>Discount Rate</w:t>
      </w:r>
    </w:p>
    <w:p w14:paraId="7FE70729" w14:textId="040F479D" w:rsidR="006B1084" w:rsidRPr="00955DAE" w:rsidRDefault="0057530E" w:rsidP="006B1084">
      <w:r w:rsidRPr="00955DAE">
        <w:t>The household discount rate of 3.2% was used based on the average of 3 peer reviewed sources reporting global household discounting.</w:t>
      </w:r>
    </w:p>
    <w:p w14:paraId="1521B01D" w14:textId="655CA36F" w:rsidR="00D25FC7" w:rsidRPr="00955DAE" w:rsidRDefault="00D25FC7" w:rsidP="00D25FC7">
      <w:pPr>
        <w:pStyle w:val="Caption"/>
        <w:rPr>
          <w:rFonts w:asciiTheme="majorHAnsi" w:eastAsiaTheme="majorEastAsia" w:hAnsiTheme="majorHAnsi" w:cstheme="majorBidi"/>
          <w:b/>
          <w:bCs/>
          <w:color w:val="000000" w:themeColor="text1"/>
          <w:sz w:val="23"/>
          <w:szCs w:val="23"/>
          <w:lang w:eastAsia="zh-CN"/>
        </w:rPr>
      </w:pPr>
      <w:bookmarkStart w:id="73" w:name="_Toc72965759"/>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2</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3</w:t>
      </w:r>
      <w:r w:rsidR="008017C1">
        <w:fldChar w:fldCharType="end"/>
      </w:r>
      <w:r w:rsidRPr="00955DAE">
        <w:t xml:space="preserve"> Financial Inputs </w:t>
      </w:r>
      <w:r w:rsidR="009C0F77" w:rsidRPr="00955DAE">
        <w:t xml:space="preserve">for </w:t>
      </w:r>
      <w:r w:rsidRPr="00955DAE">
        <w:t>Conventional Technologies</w:t>
      </w:r>
      <w:bookmarkEnd w:id="73"/>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955DAE"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955DAE"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955DAE" w:rsidRDefault="00910DE0" w:rsidP="00AD4CF8">
            <w:pPr>
              <w:spacing w:after="180" w:line="240" w:lineRule="auto"/>
              <w:jc w:val="center"/>
              <w:rPr>
                <w:b/>
                <w:bCs/>
                <w:sz w:val="20"/>
                <w:szCs w:val="20"/>
              </w:rPr>
            </w:pPr>
            <w:r w:rsidRPr="00955DAE">
              <w:rPr>
                <w:b/>
                <w:bCs/>
                <w:color w:val="FFFFFF" w:themeColor="background1"/>
                <w:sz w:val="20"/>
                <w:szCs w:val="20"/>
              </w:rPr>
              <w:t>Units</w:t>
            </w:r>
          </w:p>
        </w:tc>
        <w:tc>
          <w:tcPr>
            <w:tcW w:w="861" w:type="pct"/>
            <w:shd w:val="clear" w:color="auto" w:fill="4F81BD" w:themeFill="accent1"/>
            <w:vAlign w:val="center"/>
          </w:tcPr>
          <w:p w14:paraId="0418DADA" w14:textId="42CB0C28"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Sources (#)</w:t>
            </w:r>
          </w:p>
        </w:tc>
      </w:tr>
      <w:tr w:rsidR="00910DE0" w:rsidRPr="00955DAE" w14:paraId="224D399B" w14:textId="77777777" w:rsidTr="00E978D4">
        <w:trPr>
          <w:trHeight w:val="149"/>
          <w:jc w:val="center"/>
        </w:trPr>
        <w:tc>
          <w:tcPr>
            <w:tcW w:w="1221" w:type="pct"/>
            <w:vAlign w:val="center"/>
          </w:tcPr>
          <w:p w14:paraId="400D3B56" w14:textId="77777777" w:rsidR="00910DE0" w:rsidRPr="00955DAE" w:rsidRDefault="00910DE0" w:rsidP="00AD4CF8">
            <w:pPr>
              <w:spacing w:after="180" w:line="240" w:lineRule="auto"/>
              <w:jc w:val="center"/>
              <w:rPr>
                <w:color w:val="000000" w:themeColor="text1"/>
                <w:sz w:val="20"/>
                <w:szCs w:val="20"/>
              </w:rPr>
            </w:pPr>
            <w:r w:rsidRPr="00955DAE">
              <w:rPr>
                <w:color w:val="000000" w:themeColor="text1"/>
                <w:sz w:val="20"/>
                <w:szCs w:val="20"/>
              </w:rPr>
              <w:t>First costs (Conventional)</w:t>
            </w:r>
          </w:p>
        </w:tc>
        <w:tc>
          <w:tcPr>
            <w:tcW w:w="861" w:type="pct"/>
            <w:vAlign w:val="center"/>
          </w:tcPr>
          <w:p w14:paraId="56AA3572" w14:textId="69E2FCDC" w:rsidR="00910DE0" w:rsidRPr="00955DAE" w:rsidRDefault="00910DE0" w:rsidP="00AD4CF8">
            <w:pPr>
              <w:spacing w:after="180" w:line="240" w:lineRule="auto"/>
              <w:jc w:val="center"/>
              <w:rPr>
                <w:rFonts w:eastAsia="Helvetica,Times New Roman" w:cstheme="minorHAnsi"/>
                <w:sz w:val="20"/>
                <w:szCs w:val="20"/>
              </w:rPr>
            </w:pPr>
            <w:r w:rsidRPr="00955DAE">
              <w:rPr>
                <w:bCs/>
                <w:i/>
                <w:sz w:val="20"/>
                <w:szCs w:val="20"/>
              </w:rPr>
              <w:t>US$2014/</w:t>
            </w:r>
            <w:r w:rsidR="00FC688C" w:rsidRPr="00955DAE">
              <w:rPr>
                <w:bCs/>
                <w:i/>
                <w:sz w:val="20"/>
                <w:szCs w:val="20"/>
              </w:rPr>
              <w:t>Person trip</w:t>
            </w:r>
          </w:p>
        </w:tc>
        <w:tc>
          <w:tcPr>
            <w:tcW w:w="861" w:type="pct"/>
            <w:vAlign w:val="center"/>
          </w:tcPr>
          <w:p w14:paraId="5AD14322" w14:textId="0B22DF20" w:rsidR="00910DE0" w:rsidRPr="00955DAE" w:rsidRDefault="007C0F6A"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0.86-1.23</w:t>
            </w:r>
          </w:p>
        </w:tc>
        <w:tc>
          <w:tcPr>
            <w:tcW w:w="861" w:type="pct"/>
            <w:vAlign w:val="center"/>
          </w:tcPr>
          <w:p w14:paraId="6782A95B" w14:textId="59457288" w:rsidR="00910DE0" w:rsidRPr="00955DAE" w:rsidRDefault="007C0F6A"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1.05</w:t>
            </w:r>
          </w:p>
        </w:tc>
        <w:tc>
          <w:tcPr>
            <w:tcW w:w="617" w:type="pct"/>
            <w:vAlign w:val="center"/>
          </w:tcPr>
          <w:p w14:paraId="1AA7E7F8" w14:textId="51336132" w:rsidR="00910DE0" w:rsidRPr="00955DAE" w:rsidRDefault="007C0F6A"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19</w:t>
            </w:r>
          </w:p>
        </w:tc>
        <w:tc>
          <w:tcPr>
            <w:tcW w:w="579" w:type="pct"/>
            <w:vAlign w:val="center"/>
          </w:tcPr>
          <w:p w14:paraId="367ADBC1" w14:textId="4FDD4E6F" w:rsidR="00910DE0" w:rsidRPr="00955DAE" w:rsidRDefault="00E16BEE"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17</w:t>
            </w:r>
          </w:p>
        </w:tc>
      </w:tr>
      <w:tr w:rsidR="00910DE0" w:rsidRPr="00955DAE" w14:paraId="29BBD18C" w14:textId="77777777" w:rsidTr="00E978D4">
        <w:trPr>
          <w:trHeight w:val="583"/>
          <w:jc w:val="center"/>
        </w:trPr>
        <w:tc>
          <w:tcPr>
            <w:tcW w:w="1221" w:type="pct"/>
            <w:vAlign w:val="center"/>
          </w:tcPr>
          <w:p w14:paraId="696E0629" w14:textId="77777777" w:rsidR="00910DE0" w:rsidRPr="00955DAE" w:rsidRDefault="00910DE0" w:rsidP="00AD4CF8">
            <w:pPr>
              <w:spacing w:after="180" w:line="240" w:lineRule="auto"/>
              <w:jc w:val="center"/>
              <w:rPr>
                <w:color w:val="000000" w:themeColor="text1"/>
                <w:sz w:val="20"/>
                <w:szCs w:val="20"/>
              </w:rPr>
            </w:pPr>
            <w:r w:rsidRPr="00955DAE">
              <w:rPr>
                <w:color w:val="000000" w:themeColor="text1"/>
                <w:sz w:val="20"/>
                <w:szCs w:val="20"/>
              </w:rPr>
              <w:t>Fixed Operation and Maintenance Costs (Conventional)</w:t>
            </w:r>
          </w:p>
        </w:tc>
        <w:tc>
          <w:tcPr>
            <w:tcW w:w="861" w:type="pct"/>
            <w:vAlign w:val="center"/>
          </w:tcPr>
          <w:p w14:paraId="3CEF4190" w14:textId="12985515" w:rsidR="00910DE0" w:rsidRPr="00955DAE" w:rsidRDefault="0032353F" w:rsidP="00AD4CF8">
            <w:pPr>
              <w:spacing w:after="180" w:line="240" w:lineRule="auto"/>
              <w:jc w:val="center"/>
              <w:rPr>
                <w:rFonts w:eastAsia="Helvetica,Times New Roman" w:cstheme="minorHAnsi"/>
                <w:sz w:val="20"/>
                <w:szCs w:val="20"/>
              </w:rPr>
            </w:pPr>
            <w:r w:rsidRPr="00955DAE">
              <w:rPr>
                <w:bCs/>
                <w:i/>
                <w:sz w:val="20"/>
                <w:szCs w:val="20"/>
              </w:rPr>
              <w:t>US$2014/</w:t>
            </w:r>
            <w:r w:rsidR="00E16BEE" w:rsidRPr="00955DAE">
              <w:rPr>
                <w:bCs/>
                <w:i/>
                <w:sz w:val="20"/>
                <w:szCs w:val="20"/>
              </w:rPr>
              <w:t>Person trip</w:t>
            </w:r>
          </w:p>
        </w:tc>
        <w:tc>
          <w:tcPr>
            <w:tcW w:w="861" w:type="pct"/>
            <w:vAlign w:val="center"/>
          </w:tcPr>
          <w:p w14:paraId="41B31604" w14:textId="351F4E68" w:rsidR="00910DE0" w:rsidRPr="00955DAE" w:rsidRDefault="00E16BEE"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0.174-0.617</w:t>
            </w:r>
          </w:p>
        </w:tc>
        <w:tc>
          <w:tcPr>
            <w:tcW w:w="861" w:type="pct"/>
            <w:vAlign w:val="center"/>
          </w:tcPr>
          <w:p w14:paraId="259F13A5" w14:textId="59F27A5B" w:rsidR="00910DE0" w:rsidRPr="00955DAE" w:rsidRDefault="00E16BEE"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0.396</w:t>
            </w:r>
          </w:p>
        </w:tc>
        <w:tc>
          <w:tcPr>
            <w:tcW w:w="617" w:type="pct"/>
            <w:vAlign w:val="center"/>
          </w:tcPr>
          <w:p w14:paraId="62C158C3" w14:textId="0F4A9575" w:rsidR="00910DE0" w:rsidRPr="00955DAE" w:rsidRDefault="00E16BEE"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20</w:t>
            </w:r>
          </w:p>
        </w:tc>
        <w:tc>
          <w:tcPr>
            <w:tcW w:w="579" w:type="pct"/>
            <w:vAlign w:val="center"/>
          </w:tcPr>
          <w:p w14:paraId="2E77170B" w14:textId="7816E3C5" w:rsidR="00910DE0" w:rsidRPr="00955DAE" w:rsidRDefault="00E16BEE"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6</w:t>
            </w:r>
          </w:p>
        </w:tc>
      </w:tr>
      <w:tr w:rsidR="00910DE0" w:rsidRPr="00955DAE" w14:paraId="789E9F95" w14:textId="77777777" w:rsidTr="00E978D4">
        <w:trPr>
          <w:trHeight w:val="149"/>
          <w:jc w:val="center"/>
        </w:trPr>
        <w:tc>
          <w:tcPr>
            <w:tcW w:w="1221" w:type="pct"/>
            <w:vAlign w:val="center"/>
          </w:tcPr>
          <w:p w14:paraId="564B7DFA" w14:textId="77777777" w:rsidR="00910DE0" w:rsidRPr="00955DAE" w:rsidRDefault="00910DE0" w:rsidP="00AD4CF8">
            <w:pPr>
              <w:spacing w:after="180" w:line="240" w:lineRule="auto"/>
              <w:jc w:val="center"/>
              <w:rPr>
                <w:color w:val="000000" w:themeColor="text1"/>
                <w:sz w:val="20"/>
                <w:szCs w:val="20"/>
              </w:rPr>
            </w:pPr>
            <w:r w:rsidRPr="00955DAE">
              <w:rPr>
                <w:color w:val="000000" w:themeColor="text1"/>
                <w:sz w:val="20"/>
                <w:szCs w:val="20"/>
              </w:rPr>
              <w:t>Variable Operation and Maintenance Costs (Conventional)</w:t>
            </w:r>
          </w:p>
        </w:tc>
        <w:tc>
          <w:tcPr>
            <w:tcW w:w="861" w:type="pct"/>
            <w:vAlign w:val="center"/>
          </w:tcPr>
          <w:p w14:paraId="292CCBF2" w14:textId="04189565" w:rsidR="00910DE0" w:rsidRPr="00955DAE" w:rsidRDefault="0032353F" w:rsidP="00AD4CF8">
            <w:pPr>
              <w:spacing w:after="180" w:line="240" w:lineRule="auto"/>
              <w:jc w:val="center"/>
              <w:rPr>
                <w:rFonts w:eastAsia="Helvetica,Times New Roman" w:cstheme="minorHAnsi"/>
                <w:sz w:val="20"/>
                <w:szCs w:val="20"/>
              </w:rPr>
            </w:pPr>
            <w:r w:rsidRPr="00955DAE">
              <w:rPr>
                <w:bCs/>
                <w:i/>
                <w:sz w:val="20"/>
                <w:szCs w:val="20"/>
              </w:rPr>
              <w:t>US$2014/</w:t>
            </w:r>
            <w:r w:rsidR="001B37D5" w:rsidRPr="00955DAE">
              <w:rPr>
                <w:bCs/>
                <w:i/>
                <w:sz w:val="20"/>
                <w:szCs w:val="20"/>
              </w:rPr>
              <w:t>Pkm</w:t>
            </w:r>
          </w:p>
        </w:tc>
        <w:tc>
          <w:tcPr>
            <w:tcW w:w="861" w:type="pct"/>
            <w:vAlign w:val="center"/>
          </w:tcPr>
          <w:p w14:paraId="3698BA83" w14:textId="389DEEF6" w:rsidR="00910DE0"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0.00-0.447</w:t>
            </w:r>
          </w:p>
        </w:tc>
        <w:tc>
          <w:tcPr>
            <w:tcW w:w="861" w:type="pct"/>
            <w:vAlign w:val="center"/>
          </w:tcPr>
          <w:p w14:paraId="2C205561" w14:textId="202016E5" w:rsidR="00910DE0"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0.218</w:t>
            </w:r>
          </w:p>
        </w:tc>
        <w:tc>
          <w:tcPr>
            <w:tcW w:w="617" w:type="pct"/>
            <w:vAlign w:val="center"/>
          </w:tcPr>
          <w:p w14:paraId="6F7826B4" w14:textId="5513B684" w:rsidR="00910DE0"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5</w:t>
            </w:r>
          </w:p>
        </w:tc>
        <w:tc>
          <w:tcPr>
            <w:tcW w:w="579" w:type="pct"/>
            <w:vAlign w:val="center"/>
          </w:tcPr>
          <w:p w14:paraId="6F71B7A1" w14:textId="352E8792" w:rsidR="00910DE0"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4</w:t>
            </w:r>
          </w:p>
        </w:tc>
      </w:tr>
      <w:tr w:rsidR="00910DE0" w:rsidRPr="00955DAE" w14:paraId="4CC8EC27" w14:textId="77777777" w:rsidTr="0032353F">
        <w:trPr>
          <w:trHeight w:val="149"/>
          <w:jc w:val="center"/>
        </w:trPr>
        <w:tc>
          <w:tcPr>
            <w:tcW w:w="1221" w:type="pct"/>
            <w:vAlign w:val="center"/>
          </w:tcPr>
          <w:p w14:paraId="45834DD9" w14:textId="77777777" w:rsidR="00910DE0" w:rsidRPr="00955DAE" w:rsidRDefault="00910DE0" w:rsidP="00AD4CF8">
            <w:pPr>
              <w:spacing w:after="180" w:line="240" w:lineRule="auto"/>
              <w:jc w:val="center"/>
              <w:rPr>
                <w:color w:val="000000" w:themeColor="text1"/>
                <w:sz w:val="20"/>
                <w:szCs w:val="20"/>
              </w:rPr>
            </w:pPr>
            <w:r w:rsidRPr="00955DAE">
              <w:rPr>
                <w:color w:val="000000" w:themeColor="text1"/>
                <w:sz w:val="20"/>
                <w:szCs w:val="20"/>
              </w:rPr>
              <w:t>Fuel Price (Conventional)</w:t>
            </w:r>
          </w:p>
        </w:tc>
        <w:tc>
          <w:tcPr>
            <w:tcW w:w="861" w:type="pct"/>
            <w:vAlign w:val="center"/>
          </w:tcPr>
          <w:p w14:paraId="594E5CB1" w14:textId="7778754D" w:rsidR="00910DE0" w:rsidRPr="00955DAE" w:rsidRDefault="00910DE0" w:rsidP="00AD4CF8">
            <w:pPr>
              <w:spacing w:after="180" w:line="240" w:lineRule="auto"/>
              <w:jc w:val="center"/>
              <w:rPr>
                <w:rFonts w:eastAsia="Helvetica,Times New Roman" w:cstheme="minorHAnsi"/>
                <w:b/>
                <w:sz w:val="20"/>
                <w:szCs w:val="20"/>
              </w:rPr>
            </w:pPr>
            <w:r w:rsidRPr="00955DAE">
              <w:rPr>
                <w:bCs/>
                <w:i/>
                <w:sz w:val="20"/>
                <w:szCs w:val="20"/>
              </w:rPr>
              <w:t>US$2014/</w:t>
            </w:r>
            <w:r w:rsidR="001B37D5" w:rsidRPr="00955DAE">
              <w:rPr>
                <w:bCs/>
                <w:i/>
                <w:sz w:val="20"/>
                <w:szCs w:val="20"/>
              </w:rPr>
              <w:t>liter</w:t>
            </w:r>
          </w:p>
        </w:tc>
        <w:tc>
          <w:tcPr>
            <w:tcW w:w="861" w:type="pct"/>
            <w:shd w:val="clear" w:color="auto" w:fill="auto"/>
            <w:vAlign w:val="center"/>
          </w:tcPr>
          <w:p w14:paraId="2E46CA7E" w14:textId="77777777" w:rsidR="00910DE0" w:rsidRPr="00955DAE"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auto"/>
            <w:vAlign w:val="center"/>
          </w:tcPr>
          <w:p w14:paraId="78F04F8B" w14:textId="39C2D2B7" w:rsidR="00910DE0" w:rsidRPr="00955DAE" w:rsidRDefault="00E16BEE" w:rsidP="00AD4CF8">
            <w:pPr>
              <w:spacing w:after="180" w:line="240" w:lineRule="auto"/>
              <w:jc w:val="center"/>
              <w:rPr>
                <w:rFonts w:eastAsia="Helvetica,Times New Roman" w:cstheme="minorHAnsi"/>
                <w:bCs/>
                <w:color w:val="000000" w:themeColor="text1"/>
                <w:sz w:val="20"/>
                <w:szCs w:val="20"/>
              </w:rPr>
            </w:pPr>
            <w:r w:rsidRPr="00955DAE">
              <w:rPr>
                <w:rFonts w:eastAsia="Helvetica,Times New Roman" w:cstheme="minorHAnsi"/>
                <w:bCs/>
                <w:color w:val="000000" w:themeColor="text1"/>
                <w:sz w:val="20"/>
                <w:szCs w:val="20"/>
              </w:rPr>
              <w:t>1.04</w:t>
            </w:r>
          </w:p>
        </w:tc>
        <w:tc>
          <w:tcPr>
            <w:tcW w:w="617" w:type="pct"/>
            <w:shd w:val="clear" w:color="auto" w:fill="auto"/>
            <w:vAlign w:val="center"/>
          </w:tcPr>
          <w:p w14:paraId="362873EB" w14:textId="4F73D220" w:rsidR="00910DE0" w:rsidRPr="00955DAE" w:rsidRDefault="00910DE0" w:rsidP="00AD4CF8">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0B261803" w:rsidR="00910DE0" w:rsidRPr="00955DAE" w:rsidRDefault="00910DE0" w:rsidP="00AD4CF8">
            <w:pPr>
              <w:spacing w:after="180" w:line="240" w:lineRule="auto"/>
              <w:jc w:val="center"/>
              <w:rPr>
                <w:rFonts w:eastAsia="Helvetica,Times New Roman" w:cstheme="minorHAnsi"/>
                <w:color w:val="000000" w:themeColor="text1"/>
                <w:sz w:val="20"/>
                <w:szCs w:val="20"/>
              </w:rPr>
            </w:pPr>
          </w:p>
        </w:tc>
      </w:tr>
    </w:tbl>
    <w:p w14:paraId="7E13702C" w14:textId="77777777" w:rsidR="00D25FC7" w:rsidRPr="00955DAE" w:rsidRDefault="00D25FC7" w:rsidP="00EB247F">
      <w:pPr>
        <w:rPr>
          <w:bCs/>
          <w:sz w:val="21"/>
          <w:szCs w:val="21"/>
        </w:rPr>
      </w:pPr>
    </w:p>
    <w:p w14:paraId="2A309D69" w14:textId="483AFD9E" w:rsidR="0021082B" w:rsidRPr="00955DAE" w:rsidRDefault="00274B56" w:rsidP="00EB247F">
      <w:pPr>
        <w:pStyle w:val="Caption"/>
        <w:rPr>
          <w:rFonts w:asciiTheme="majorHAnsi" w:eastAsiaTheme="majorEastAsia" w:hAnsiTheme="majorHAnsi" w:cstheme="majorBidi"/>
          <w:b/>
          <w:bCs/>
          <w:color w:val="000000" w:themeColor="text1"/>
          <w:sz w:val="23"/>
          <w:szCs w:val="23"/>
          <w:lang w:eastAsia="zh-CN"/>
        </w:rPr>
      </w:pPr>
      <w:bookmarkStart w:id="74" w:name="_Toc72965760"/>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2</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4</w:t>
      </w:r>
      <w:r w:rsidR="008017C1">
        <w:fldChar w:fldCharType="end"/>
      </w:r>
      <w:r w:rsidRPr="00955DAE">
        <w:t xml:space="preserve"> Financial Inputs</w:t>
      </w:r>
      <w:r w:rsidR="00D25FC7" w:rsidRPr="00955DAE">
        <w:t xml:space="preserve"> </w:t>
      </w:r>
      <w:r w:rsidR="009C0F77" w:rsidRPr="00955DAE">
        <w:t xml:space="preserve">for </w:t>
      </w:r>
      <w:r w:rsidR="00D25FC7" w:rsidRPr="00955DAE">
        <w:t>Solution</w:t>
      </w:r>
      <w:bookmarkEnd w:id="74"/>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955DAE"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955DAE" w:rsidRDefault="00910DE0" w:rsidP="00AD4CF8">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955DAE" w:rsidRDefault="00910DE0" w:rsidP="00AD4CF8">
            <w:pPr>
              <w:spacing w:after="180" w:line="240" w:lineRule="auto"/>
              <w:jc w:val="center"/>
              <w:rPr>
                <w:b/>
                <w:bCs/>
                <w:sz w:val="20"/>
                <w:szCs w:val="20"/>
              </w:rPr>
            </w:pPr>
            <w:r w:rsidRPr="00955DAE">
              <w:rPr>
                <w:b/>
                <w:bCs/>
                <w:color w:val="FFFFFF" w:themeColor="background1"/>
                <w:sz w:val="20"/>
                <w:szCs w:val="20"/>
              </w:rPr>
              <w:t>Units</w:t>
            </w:r>
          </w:p>
        </w:tc>
        <w:tc>
          <w:tcPr>
            <w:tcW w:w="985" w:type="pct"/>
            <w:shd w:val="clear" w:color="auto" w:fill="4F81BD" w:themeFill="accent1"/>
            <w:vAlign w:val="center"/>
          </w:tcPr>
          <w:p w14:paraId="75A978E1" w14:textId="1BF0E92A"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955DAE" w:rsidRDefault="00910DE0" w:rsidP="00AD4CF8">
            <w:pPr>
              <w:spacing w:after="180" w:line="240" w:lineRule="auto"/>
              <w:jc w:val="center"/>
              <w:rPr>
                <w:b/>
                <w:bCs/>
                <w:color w:val="FFFFFF" w:themeColor="background1"/>
                <w:sz w:val="20"/>
                <w:szCs w:val="20"/>
              </w:rPr>
            </w:pPr>
            <w:r w:rsidRPr="00955DAE">
              <w:rPr>
                <w:b/>
                <w:bCs/>
                <w:color w:val="FFFFFF" w:themeColor="background1"/>
                <w:sz w:val="20"/>
                <w:szCs w:val="20"/>
              </w:rPr>
              <w:t>Sources (#)</w:t>
            </w:r>
          </w:p>
        </w:tc>
      </w:tr>
      <w:tr w:rsidR="0069014F" w:rsidRPr="00955DAE" w14:paraId="7FBD7FC3" w14:textId="77777777" w:rsidTr="005C77F5">
        <w:trPr>
          <w:trHeight w:val="906"/>
          <w:jc w:val="center"/>
        </w:trPr>
        <w:tc>
          <w:tcPr>
            <w:tcW w:w="1220" w:type="pct"/>
            <w:vAlign w:val="center"/>
          </w:tcPr>
          <w:p w14:paraId="58BCEFDE" w14:textId="08B56F1A" w:rsidR="0069014F" w:rsidRPr="00955DAE" w:rsidRDefault="001B37D5" w:rsidP="00AD4CF8">
            <w:pPr>
              <w:spacing w:after="180" w:line="240" w:lineRule="auto"/>
              <w:jc w:val="center"/>
              <w:rPr>
                <w:color w:val="000000" w:themeColor="text1"/>
                <w:sz w:val="20"/>
                <w:szCs w:val="20"/>
              </w:rPr>
            </w:pPr>
            <w:r w:rsidRPr="00955DAE">
              <w:rPr>
                <w:color w:val="000000" w:themeColor="text1"/>
                <w:sz w:val="20"/>
                <w:szCs w:val="20"/>
              </w:rPr>
              <w:t>Variable</w:t>
            </w:r>
            <w:r w:rsidR="0069014F" w:rsidRPr="00955DAE">
              <w:rPr>
                <w:color w:val="000000" w:themeColor="text1"/>
                <w:sz w:val="20"/>
                <w:szCs w:val="20"/>
              </w:rPr>
              <w:t xml:space="preserve"> Operation and Maintenance Costs (Solution)</w:t>
            </w:r>
          </w:p>
        </w:tc>
        <w:tc>
          <w:tcPr>
            <w:tcW w:w="862" w:type="pct"/>
            <w:vAlign w:val="center"/>
          </w:tcPr>
          <w:p w14:paraId="794FCD2A" w14:textId="07136164" w:rsidR="0069014F" w:rsidRPr="00955DAE" w:rsidRDefault="0069014F" w:rsidP="00AD4CF8">
            <w:pPr>
              <w:spacing w:after="180" w:line="240" w:lineRule="auto"/>
              <w:jc w:val="center"/>
              <w:rPr>
                <w:rFonts w:eastAsia="Helvetica,Times New Roman" w:cstheme="minorHAnsi"/>
                <w:sz w:val="20"/>
                <w:szCs w:val="20"/>
              </w:rPr>
            </w:pPr>
            <w:r w:rsidRPr="00955DAE">
              <w:rPr>
                <w:bCs/>
                <w:i/>
                <w:sz w:val="20"/>
                <w:szCs w:val="20"/>
              </w:rPr>
              <w:t>US$2014/</w:t>
            </w:r>
            <w:r w:rsidR="001B37D5" w:rsidRPr="00955DAE">
              <w:rPr>
                <w:bCs/>
                <w:i/>
                <w:sz w:val="20"/>
                <w:szCs w:val="20"/>
              </w:rPr>
              <w:t>Pkm</w:t>
            </w:r>
          </w:p>
        </w:tc>
        <w:tc>
          <w:tcPr>
            <w:tcW w:w="985" w:type="pct"/>
            <w:vAlign w:val="center"/>
          </w:tcPr>
          <w:p w14:paraId="4F470140" w14:textId="41141DAF" w:rsidR="0069014F"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0.048-0.242</w:t>
            </w:r>
          </w:p>
        </w:tc>
        <w:tc>
          <w:tcPr>
            <w:tcW w:w="738" w:type="pct"/>
            <w:vAlign w:val="center"/>
          </w:tcPr>
          <w:p w14:paraId="7207DC06" w14:textId="252C9E07" w:rsidR="0069014F"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0.145</w:t>
            </w:r>
          </w:p>
        </w:tc>
        <w:tc>
          <w:tcPr>
            <w:tcW w:w="617" w:type="pct"/>
            <w:vAlign w:val="center"/>
          </w:tcPr>
          <w:p w14:paraId="3290C1F9" w14:textId="3BB7360E" w:rsidR="0069014F"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6</w:t>
            </w:r>
          </w:p>
        </w:tc>
        <w:tc>
          <w:tcPr>
            <w:tcW w:w="578" w:type="pct"/>
            <w:vAlign w:val="center"/>
          </w:tcPr>
          <w:p w14:paraId="766E4798" w14:textId="7EA183CF" w:rsidR="0069014F" w:rsidRPr="00955DAE" w:rsidRDefault="001B37D5" w:rsidP="00AD4CF8">
            <w:pPr>
              <w:spacing w:after="180" w:line="240" w:lineRule="auto"/>
              <w:jc w:val="center"/>
              <w:rPr>
                <w:rFonts w:eastAsia="Helvetica,Times New Roman" w:cstheme="minorHAnsi"/>
                <w:color w:val="000000" w:themeColor="text1"/>
                <w:sz w:val="20"/>
                <w:szCs w:val="20"/>
              </w:rPr>
            </w:pPr>
            <w:r w:rsidRPr="00955DAE">
              <w:rPr>
                <w:rFonts w:eastAsia="Helvetica,Times New Roman" w:cstheme="minorHAnsi"/>
                <w:color w:val="000000" w:themeColor="text1"/>
                <w:sz w:val="20"/>
                <w:szCs w:val="20"/>
              </w:rPr>
              <w:t>2</w:t>
            </w:r>
          </w:p>
        </w:tc>
      </w:tr>
    </w:tbl>
    <w:p w14:paraId="56260956" w14:textId="77777777" w:rsidR="001D17E8" w:rsidRPr="00955DAE" w:rsidRDefault="001D17E8" w:rsidP="00EB247F"/>
    <w:p w14:paraId="56F5BC32" w14:textId="65C13C64" w:rsidR="001D17E8" w:rsidRPr="00955DAE" w:rsidRDefault="00686965" w:rsidP="00EB247F">
      <w:pPr>
        <w:pStyle w:val="Heading3"/>
      </w:pPr>
      <w:bookmarkStart w:id="75" w:name="_Toc72966212"/>
      <w:r w:rsidRPr="00955DAE">
        <w:t>Technical Inputs</w:t>
      </w:r>
      <w:bookmarkEnd w:id="75"/>
    </w:p>
    <w:p w14:paraId="4136AB75" w14:textId="73BAA2B6" w:rsidR="006B1084" w:rsidRPr="00955DAE" w:rsidRDefault="006B1084" w:rsidP="005D6FDB">
      <w:r w:rsidRPr="00955DAE">
        <w:t xml:space="preserve">Besides only climate- and financial-oriented variables, </w:t>
      </w:r>
      <w:r w:rsidR="00E55F46" w:rsidRPr="00955DAE">
        <w:t>some</w:t>
      </w:r>
      <w:r w:rsidRPr="00955DAE">
        <w:t xml:space="preserve"> variables have been defined which apply to both climate and financial results. These are called Technical </w:t>
      </w:r>
      <w:r w:rsidR="00BB2A77" w:rsidRPr="00955DAE">
        <w:t>inputs and</w:t>
      </w:r>
      <w:r w:rsidRPr="00955DAE">
        <w:t xml:space="preserve"> are described below.</w:t>
      </w:r>
    </w:p>
    <w:p w14:paraId="6A5EED2A" w14:textId="022D3B8D" w:rsidR="001B37D5" w:rsidRPr="00955DAE" w:rsidRDefault="001B37D5" w:rsidP="001B37D5">
      <w:pPr>
        <w:pStyle w:val="Heading4"/>
        <w:numPr>
          <w:ilvl w:val="3"/>
          <w:numId w:val="21"/>
        </w:numPr>
      </w:pPr>
      <w:r w:rsidRPr="00955DAE">
        <w:t>Replacement Factors</w:t>
      </w:r>
    </w:p>
    <w:p w14:paraId="78DAEFC4" w14:textId="32E54BFC" w:rsidR="001B37D5" w:rsidRPr="00955DAE" w:rsidRDefault="00180D61" w:rsidP="001B37D5">
      <w:r w:rsidRPr="00955DAE">
        <w:t>The Conventional and Solution Implementation unit is only relevant for a defined number of pkms equal to one trip. The conventional and solution average annual use and the lifetime capacity are therefore the same and is one trip.</w:t>
      </w:r>
    </w:p>
    <w:p w14:paraId="18EFA6FA" w14:textId="13A39260" w:rsidR="000875B5" w:rsidRPr="00955DAE" w:rsidRDefault="008F2B14" w:rsidP="008F2B14">
      <w:pPr>
        <w:pStyle w:val="Heading4"/>
        <w:numPr>
          <w:ilvl w:val="3"/>
          <w:numId w:val="21"/>
        </w:numPr>
      </w:pPr>
      <w:r w:rsidRPr="00955DAE">
        <w:t>Technical Factors</w:t>
      </w:r>
    </w:p>
    <w:p w14:paraId="713B867E" w14:textId="4F84F1BF" w:rsidR="008F2B14" w:rsidRPr="00955DAE" w:rsidRDefault="008F2B14" w:rsidP="008F2B14">
      <w:r w:rsidRPr="00955DAE">
        <w:t>Other variables were used in the calculations for the climate, financial and replacement factors. They are listed below.</w:t>
      </w:r>
    </w:p>
    <w:p w14:paraId="3A3B1B48" w14:textId="31A48AFE" w:rsidR="008F2B14" w:rsidRPr="00955DAE" w:rsidRDefault="008F2B14" w:rsidP="008F2B14">
      <w:pPr>
        <w:pStyle w:val="Caption"/>
      </w:pPr>
      <w:bookmarkStart w:id="76" w:name="_Toc72965761"/>
      <w:r w:rsidRPr="00955DAE">
        <w:t xml:space="preserve">Table </w:t>
      </w:r>
      <w:r w:rsidR="008017C1">
        <w:fldChar w:fldCharType="begin"/>
      </w:r>
      <w:r w:rsidR="008017C1">
        <w:instrText xml:space="preserve"> STYLEREF 1 \s </w:instrText>
      </w:r>
      <w:r w:rsidR="008017C1">
        <w:fldChar w:fldCharType="separate"/>
      </w:r>
      <w:r w:rsidRPr="00955DAE">
        <w:rPr>
          <w:cs/>
        </w:rPr>
        <w:t>‎</w:t>
      </w:r>
      <w:r w:rsidRPr="00955DAE">
        <w:t>2</w:t>
      </w:r>
      <w:r w:rsidR="008017C1">
        <w:fldChar w:fldCharType="end"/>
      </w:r>
      <w:r w:rsidRPr="00955DAE">
        <w:t>.</w:t>
      </w:r>
      <w:r w:rsidR="008017C1">
        <w:fldChar w:fldCharType="begin"/>
      </w:r>
      <w:r w:rsidR="008017C1">
        <w:instrText xml:space="preserve"> SEQ Table \* ARABIC \s 1 </w:instrText>
      </w:r>
      <w:r w:rsidR="008017C1">
        <w:fldChar w:fldCharType="separate"/>
      </w:r>
      <w:r w:rsidRPr="00955DAE">
        <w:t>5</w:t>
      </w:r>
      <w:r w:rsidR="008017C1">
        <w:fldChar w:fldCharType="end"/>
      </w:r>
      <w:r w:rsidRPr="00955DAE">
        <w:t xml:space="preserve"> Technical Inputs</w:t>
      </w:r>
      <w:bookmarkEnd w:id="76"/>
      <w:r w:rsidRPr="00955DAE">
        <w:t xml:space="preserve"> </w:t>
      </w:r>
    </w:p>
    <w:tbl>
      <w:tblPr>
        <w:tblStyle w:val="TableGrid1"/>
        <w:tblW w:w="9600" w:type="dxa"/>
        <w:jc w:val="center"/>
        <w:tblLook w:val="04A0" w:firstRow="1" w:lastRow="0" w:firstColumn="1" w:lastColumn="0" w:noHBand="0" w:noVBand="1"/>
      </w:tblPr>
      <w:tblGrid>
        <w:gridCol w:w="1991"/>
        <w:gridCol w:w="1744"/>
        <w:gridCol w:w="1620"/>
        <w:gridCol w:w="1604"/>
        <w:gridCol w:w="1353"/>
        <w:gridCol w:w="1288"/>
      </w:tblGrid>
      <w:tr w:rsidR="008F2B14" w:rsidRPr="00955DAE" w14:paraId="2BA352C5" w14:textId="77777777" w:rsidTr="008F2B14">
        <w:trPr>
          <w:cantSplit/>
          <w:trHeight w:val="591"/>
          <w:tblHeader/>
          <w:jc w:val="center"/>
        </w:trPr>
        <w:tc>
          <w:tcPr>
            <w:tcW w:w="1991" w:type="dxa"/>
            <w:shd w:val="clear" w:color="auto" w:fill="4F81BD" w:themeFill="accent1"/>
            <w:vAlign w:val="center"/>
          </w:tcPr>
          <w:p w14:paraId="60383237" w14:textId="77777777" w:rsidR="008F2B14" w:rsidRPr="00955DAE" w:rsidRDefault="008F2B14" w:rsidP="008F2B14">
            <w:pPr>
              <w:spacing w:after="180" w:line="240" w:lineRule="auto"/>
              <w:jc w:val="center"/>
              <w:rPr>
                <w:rFonts w:eastAsia="Helvetica,Times New Roman" w:cstheme="minorHAnsi"/>
                <w:b/>
                <w:color w:val="FFFFFF" w:themeColor="background1"/>
                <w:kern w:val="0"/>
                <w:sz w:val="20"/>
                <w:szCs w:val="20"/>
                <w:lang w:eastAsia="ja-JP"/>
              </w:rPr>
            </w:pPr>
          </w:p>
        </w:tc>
        <w:tc>
          <w:tcPr>
            <w:tcW w:w="1744" w:type="dxa"/>
            <w:shd w:val="clear" w:color="auto" w:fill="4F81BD" w:themeFill="accent1"/>
            <w:vAlign w:val="center"/>
          </w:tcPr>
          <w:p w14:paraId="66EB5BF8" w14:textId="77777777" w:rsidR="008F2B14" w:rsidRPr="00955DAE" w:rsidRDefault="008F2B14" w:rsidP="008F2B14">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Units</w:t>
            </w:r>
          </w:p>
        </w:tc>
        <w:tc>
          <w:tcPr>
            <w:tcW w:w="1620" w:type="dxa"/>
            <w:shd w:val="clear" w:color="auto" w:fill="4F81BD" w:themeFill="accent1"/>
            <w:vAlign w:val="center"/>
          </w:tcPr>
          <w:p w14:paraId="6E3419D3" w14:textId="77777777" w:rsidR="008F2B14" w:rsidRPr="00955DAE" w:rsidRDefault="008F2B14" w:rsidP="008F2B14">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Project Drawdown Data Set Range</w:t>
            </w:r>
          </w:p>
        </w:tc>
        <w:tc>
          <w:tcPr>
            <w:tcW w:w="1604" w:type="dxa"/>
            <w:shd w:val="clear" w:color="auto" w:fill="4F81BD" w:themeFill="accent1"/>
            <w:vAlign w:val="center"/>
          </w:tcPr>
          <w:p w14:paraId="5FCFA099" w14:textId="77777777" w:rsidR="008F2B14" w:rsidRPr="00955DAE" w:rsidRDefault="008F2B14" w:rsidP="008F2B14">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Model Input</w:t>
            </w:r>
          </w:p>
        </w:tc>
        <w:tc>
          <w:tcPr>
            <w:tcW w:w="1353" w:type="dxa"/>
            <w:shd w:val="clear" w:color="auto" w:fill="4F81BD" w:themeFill="accent1"/>
            <w:vAlign w:val="center"/>
          </w:tcPr>
          <w:p w14:paraId="3B50EB78" w14:textId="77777777" w:rsidR="008F2B14" w:rsidRPr="00955DAE" w:rsidRDefault="008F2B14" w:rsidP="008F2B14">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Data Points (#)</w:t>
            </w:r>
          </w:p>
        </w:tc>
        <w:tc>
          <w:tcPr>
            <w:tcW w:w="1288" w:type="dxa"/>
            <w:shd w:val="clear" w:color="auto" w:fill="4F81BD" w:themeFill="accent1"/>
            <w:vAlign w:val="center"/>
          </w:tcPr>
          <w:p w14:paraId="2A6624ED" w14:textId="77777777" w:rsidR="008F2B14" w:rsidRPr="00955DAE" w:rsidRDefault="008F2B14" w:rsidP="008F2B14">
            <w:pPr>
              <w:spacing w:after="180" w:line="240" w:lineRule="auto"/>
              <w:jc w:val="center"/>
              <w:rPr>
                <w:b/>
                <w:bCs/>
                <w:color w:val="FFFFFF" w:themeColor="background1"/>
                <w:kern w:val="0"/>
                <w:sz w:val="20"/>
                <w:szCs w:val="20"/>
                <w:lang w:eastAsia="ja-JP"/>
              </w:rPr>
            </w:pPr>
            <w:r w:rsidRPr="00955DAE">
              <w:rPr>
                <w:b/>
                <w:bCs/>
                <w:color w:val="FFFFFF" w:themeColor="background1"/>
                <w:kern w:val="0"/>
                <w:sz w:val="20"/>
                <w:szCs w:val="20"/>
                <w:lang w:eastAsia="ja-JP"/>
              </w:rPr>
              <w:t>Sources (#)</w:t>
            </w:r>
          </w:p>
        </w:tc>
      </w:tr>
      <w:tr w:rsidR="008F2B14" w:rsidRPr="00955DAE" w14:paraId="4D089615" w14:textId="77777777" w:rsidTr="008F2B14">
        <w:trPr>
          <w:trHeight w:val="437"/>
          <w:jc w:val="center"/>
        </w:trPr>
        <w:tc>
          <w:tcPr>
            <w:tcW w:w="1991" w:type="dxa"/>
          </w:tcPr>
          <w:p w14:paraId="33AB0BA9" w14:textId="77777777" w:rsidR="008F2B14" w:rsidRPr="00955DAE" w:rsidRDefault="008F2B14" w:rsidP="008F2B14">
            <w:pPr>
              <w:spacing w:line="240" w:lineRule="auto"/>
              <w:jc w:val="center"/>
              <w:rPr>
                <w:bCs/>
                <w:kern w:val="0"/>
                <w:sz w:val="20"/>
                <w:szCs w:val="20"/>
                <w:lang w:eastAsia="ja-JP"/>
              </w:rPr>
            </w:pPr>
            <w:r w:rsidRPr="00955DAE">
              <w:rPr>
                <w:kern w:val="0"/>
                <w:sz w:val="22"/>
                <w:lang w:eastAsia="ja-JP"/>
              </w:rPr>
              <w:t>Average Car Occupancy</w:t>
            </w:r>
          </w:p>
        </w:tc>
        <w:tc>
          <w:tcPr>
            <w:tcW w:w="1744" w:type="dxa"/>
          </w:tcPr>
          <w:p w14:paraId="43EB1FCC"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kern w:val="0"/>
                <w:sz w:val="22"/>
                <w:lang w:eastAsia="ja-JP"/>
              </w:rPr>
              <w:t>Persons/vehicle</w:t>
            </w:r>
          </w:p>
        </w:tc>
        <w:tc>
          <w:tcPr>
            <w:tcW w:w="1620" w:type="dxa"/>
            <w:vAlign w:val="center"/>
          </w:tcPr>
          <w:p w14:paraId="2E2FA0F0"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39-2.04</w:t>
            </w:r>
          </w:p>
        </w:tc>
        <w:tc>
          <w:tcPr>
            <w:tcW w:w="1604" w:type="dxa"/>
            <w:vAlign w:val="center"/>
          </w:tcPr>
          <w:p w14:paraId="743DEA21"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72</w:t>
            </w:r>
          </w:p>
        </w:tc>
        <w:tc>
          <w:tcPr>
            <w:tcW w:w="1353" w:type="dxa"/>
            <w:vAlign w:val="center"/>
          </w:tcPr>
          <w:p w14:paraId="064BF71E"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5</w:t>
            </w:r>
          </w:p>
        </w:tc>
        <w:tc>
          <w:tcPr>
            <w:tcW w:w="1288" w:type="dxa"/>
            <w:vAlign w:val="center"/>
          </w:tcPr>
          <w:p w14:paraId="2B53E86E"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6</w:t>
            </w:r>
          </w:p>
        </w:tc>
      </w:tr>
      <w:tr w:rsidR="008F2B14" w:rsidRPr="00955DAE" w14:paraId="5C88CF24" w14:textId="77777777" w:rsidTr="008F2B14">
        <w:trPr>
          <w:trHeight w:val="307"/>
          <w:jc w:val="center"/>
        </w:trPr>
        <w:tc>
          <w:tcPr>
            <w:tcW w:w="1991" w:type="dxa"/>
          </w:tcPr>
          <w:p w14:paraId="5D728077" w14:textId="77777777" w:rsidR="008F2B14" w:rsidRPr="00955DAE" w:rsidRDefault="008F2B14" w:rsidP="008F2B14">
            <w:pPr>
              <w:spacing w:line="240" w:lineRule="auto"/>
              <w:jc w:val="center"/>
              <w:rPr>
                <w:bCs/>
                <w:kern w:val="0"/>
                <w:sz w:val="20"/>
                <w:szCs w:val="20"/>
                <w:lang w:eastAsia="ja-JP"/>
              </w:rPr>
            </w:pPr>
            <w:r w:rsidRPr="00955DAE">
              <w:rPr>
                <w:kern w:val="0"/>
                <w:sz w:val="22"/>
                <w:lang w:eastAsia="ja-JP"/>
              </w:rPr>
              <w:t>Average Car Lifetime</w:t>
            </w:r>
          </w:p>
        </w:tc>
        <w:tc>
          <w:tcPr>
            <w:tcW w:w="1744" w:type="dxa"/>
          </w:tcPr>
          <w:p w14:paraId="0CB73119" w14:textId="00251061"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kern w:val="0"/>
                <w:sz w:val="22"/>
                <w:lang w:eastAsia="ja-JP"/>
              </w:rPr>
              <w:t>VKM</w:t>
            </w:r>
          </w:p>
        </w:tc>
        <w:tc>
          <w:tcPr>
            <w:tcW w:w="1620" w:type="dxa"/>
            <w:vAlign w:val="center"/>
          </w:tcPr>
          <w:p w14:paraId="6AE333B8" w14:textId="276C0026"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53,815-289,919</w:t>
            </w:r>
          </w:p>
        </w:tc>
        <w:tc>
          <w:tcPr>
            <w:tcW w:w="1604" w:type="dxa"/>
            <w:vAlign w:val="center"/>
          </w:tcPr>
          <w:p w14:paraId="2943F70E" w14:textId="1C826A66"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221,867</w:t>
            </w:r>
          </w:p>
        </w:tc>
        <w:tc>
          <w:tcPr>
            <w:tcW w:w="1353" w:type="dxa"/>
            <w:vAlign w:val="center"/>
          </w:tcPr>
          <w:p w14:paraId="2F69AC6D" w14:textId="60479682"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16</w:t>
            </w:r>
          </w:p>
        </w:tc>
        <w:tc>
          <w:tcPr>
            <w:tcW w:w="1288" w:type="dxa"/>
            <w:vAlign w:val="center"/>
          </w:tcPr>
          <w:p w14:paraId="0408B15C"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4</w:t>
            </w:r>
          </w:p>
        </w:tc>
      </w:tr>
      <w:tr w:rsidR="008F2B14" w:rsidRPr="00955DAE" w14:paraId="76BFFFE3" w14:textId="77777777" w:rsidTr="008F2B14">
        <w:trPr>
          <w:trHeight w:val="307"/>
          <w:jc w:val="center"/>
        </w:trPr>
        <w:tc>
          <w:tcPr>
            <w:tcW w:w="1991" w:type="dxa"/>
          </w:tcPr>
          <w:p w14:paraId="077F852D" w14:textId="77777777" w:rsidR="008F2B14" w:rsidRPr="00955DAE" w:rsidRDefault="008F2B14" w:rsidP="008F2B14">
            <w:pPr>
              <w:spacing w:line="240" w:lineRule="auto"/>
              <w:jc w:val="center"/>
              <w:rPr>
                <w:bCs/>
                <w:kern w:val="0"/>
                <w:sz w:val="20"/>
                <w:szCs w:val="20"/>
                <w:lang w:eastAsia="ja-JP"/>
              </w:rPr>
            </w:pPr>
            <w:r w:rsidRPr="00955DAE">
              <w:rPr>
                <w:kern w:val="0"/>
                <w:sz w:val="22"/>
                <w:lang w:eastAsia="ja-JP"/>
              </w:rPr>
              <w:t>Discount Rates - Households</w:t>
            </w:r>
          </w:p>
        </w:tc>
        <w:tc>
          <w:tcPr>
            <w:tcW w:w="1744" w:type="dxa"/>
          </w:tcPr>
          <w:p w14:paraId="4224D4CE"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kern w:val="0"/>
                <w:sz w:val="22"/>
                <w:lang w:eastAsia="ja-JP"/>
              </w:rPr>
              <w:t>Percent</w:t>
            </w:r>
          </w:p>
        </w:tc>
        <w:tc>
          <w:tcPr>
            <w:tcW w:w="1620" w:type="dxa"/>
            <w:vAlign w:val="center"/>
          </w:tcPr>
          <w:p w14:paraId="1A04CB4A"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3.0%-3.4%</w:t>
            </w:r>
          </w:p>
        </w:tc>
        <w:tc>
          <w:tcPr>
            <w:tcW w:w="1604" w:type="dxa"/>
            <w:vAlign w:val="center"/>
          </w:tcPr>
          <w:p w14:paraId="44F7914D" w14:textId="777777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3.2%</w:t>
            </w:r>
          </w:p>
        </w:tc>
        <w:tc>
          <w:tcPr>
            <w:tcW w:w="1353" w:type="dxa"/>
            <w:vAlign w:val="center"/>
          </w:tcPr>
          <w:p w14:paraId="688E1262" w14:textId="5D328F61"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4</w:t>
            </w:r>
          </w:p>
        </w:tc>
        <w:tc>
          <w:tcPr>
            <w:tcW w:w="1288" w:type="dxa"/>
            <w:vAlign w:val="center"/>
          </w:tcPr>
          <w:p w14:paraId="2D642A85" w14:textId="35957377" w:rsidR="008F2B14" w:rsidRPr="00955DAE"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955DAE">
              <w:rPr>
                <w:rFonts w:eastAsia="Helvetica,Times New Roman" w:cstheme="minorHAnsi"/>
                <w:color w:val="000000" w:themeColor="text1"/>
                <w:kern w:val="0"/>
                <w:sz w:val="20"/>
                <w:szCs w:val="20"/>
                <w:lang w:eastAsia="ja-JP"/>
              </w:rPr>
              <w:t>3</w:t>
            </w:r>
          </w:p>
        </w:tc>
      </w:tr>
    </w:tbl>
    <w:p w14:paraId="4E32D218" w14:textId="12B11079" w:rsidR="00B144E5" w:rsidRPr="00955DAE" w:rsidRDefault="00686965" w:rsidP="00483FFA">
      <w:pPr>
        <w:pStyle w:val="Heading2"/>
      </w:pPr>
      <w:bookmarkStart w:id="77" w:name="_Toc72966213"/>
      <w:r w:rsidRPr="00955DAE">
        <w:t>Assumptions</w:t>
      </w:r>
      <w:bookmarkEnd w:id="77"/>
    </w:p>
    <w:p w14:paraId="1C71D5EB" w14:textId="30CE48BE" w:rsidR="00E33621" w:rsidRPr="00955DAE" w:rsidRDefault="00E33621" w:rsidP="00EB247F">
      <w:pPr>
        <w:spacing w:after="240"/>
      </w:pPr>
      <w:r w:rsidRPr="00955DAE">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35" w:history="1">
        <w:r w:rsidRPr="00955DAE">
          <w:rPr>
            <w:rStyle w:val="Hyperlink"/>
          </w:rPr>
          <w:t>www.drawdown.org</w:t>
        </w:r>
      </w:hyperlink>
      <w:r w:rsidRPr="00955DAE">
        <w:t>. Beyond these core assumptions, there are other important assumptions made for the modeling of this specific solution. These are detailed below.</w:t>
      </w:r>
    </w:p>
    <w:p w14:paraId="5544D62A" w14:textId="7552A662" w:rsidR="00613FFD" w:rsidRPr="00955DAE" w:rsidRDefault="00613FFD" w:rsidP="000B25B1">
      <w:pPr>
        <w:pStyle w:val="ListParagraph"/>
        <w:numPr>
          <w:ilvl w:val="0"/>
          <w:numId w:val="1"/>
        </w:numPr>
        <w:ind w:left="426" w:hanging="426"/>
      </w:pPr>
      <w:r w:rsidRPr="00955DAE">
        <w:t>All cars</w:t>
      </w:r>
      <w:r w:rsidR="00B47171" w:rsidRPr="00955DAE">
        <w:t xml:space="preserve"> identified as a “convectional technology”</w:t>
      </w:r>
      <w:r w:rsidRPr="00955DAE">
        <w:t xml:space="preserve"> use ICE;</w:t>
      </w:r>
    </w:p>
    <w:p w14:paraId="3664F513" w14:textId="77777777" w:rsidR="00613FFD" w:rsidRPr="00955DAE" w:rsidRDefault="00613FFD" w:rsidP="000B25B1">
      <w:pPr>
        <w:pStyle w:val="ListParagraph"/>
        <w:numPr>
          <w:ilvl w:val="0"/>
          <w:numId w:val="1"/>
        </w:numPr>
        <w:ind w:left="426" w:hanging="426"/>
      </w:pPr>
      <w:r w:rsidRPr="00955DAE">
        <w:t xml:space="preserve">Travel mode fuel efficiencies and fuel prices remain constant through 2050; </w:t>
      </w:r>
    </w:p>
    <w:p w14:paraId="5A1AB5C3" w14:textId="55113D6F" w:rsidR="00613FFD" w:rsidRPr="00955DAE" w:rsidRDefault="00613FFD" w:rsidP="000B25B1">
      <w:pPr>
        <w:pStyle w:val="ListParagraph"/>
        <w:numPr>
          <w:ilvl w:val="0"/>
          <w:numId w:val="1"/>
        </w:numPr>
        <w:ind w:left="426" w:hanging="426"/>
      </w:pPr>
      <w:r w:rsidRPr="00955DAE">
        <w:t xml:space="preserve">Average urban trip lengths with cars and </w:t>
      </w:r>
      <w:r w:rsidR="00FF732D" w:rsidRPr="00955DAE">
        <w:t>public</w:t>
      </w:r>
      <w:r w:rsidRPr="00955DAE">
        <w:t xml:space="preserve"> transit remain constant through 2050;</w:t>
      </w:r>
    </w:p>
    <w:p w14:paraId="482935C7" w14:textId="13BA63B4" w:rsidR="00613FFD" w:rsidRPr="00955DAE" w:rsidRDefault="00613FFD" w:rsidP="000B25B1">
      <w:pPr>
        <w:pStyle w:val="ListParagraph"/>
        <w:numPr>
          <w:ilvl w:val="0"/>
          <w:numId w:val="1"/>
        </w:numPr>
        <w:ind w:left="426" w:hanging="426"/>
      </w:pPr>
      <w:r w:rsidRPr="00955DAE">
        <w:t>Mode Energy Usage: Urban bus and Mini bus use liquid fuel and electricity; Cars and BRT use only liquid fuel; Metro, Tram, and Commuter rail use only electricity.</w:t>
      </w:r>
    </w:p>
    <w:p w14:paraId="04FBF2E3" w14:textId="6267BB18" w:rsidR="009D118F" w:rsidRPr="00955DAE" w:rsidRDefault="00686965" w:rsidP="00483FFA">
      <w:pPr>
        <w:pStyle w:val="Heading2"/>
      </w:pPr>
      <w:bookmarkStart w:id="78" w:name="_Toc72966214"/>
      <w:r w:rsidRPr="00955DAE">
        <w:t>Integration</w:t>
      </w:r>
      <w:bookmarkEnd w:id="78"/>
    </w:p>
    <w:p w14:paraId="4F1C20E8" w14:textId="52D38F71" w:rsidR="0032353F" w:rsidRPr="00955DAE" w:rsidRDefault="0032353F" w:rsidP="00004ED9">
      <w:r w:rsidRPr="00955DAE">
        <w:t xml:space="preserve">The complete Project Drawdown integration documentation (will be available at </w:t>
      </w:r>
      <w:hyperlink r:id="rId36" w:history="1">
        <w:r w:rsidRPr="00955DAE">
          <w:rPr>
            <w:rStyle w:val="Hyperlink"/>
          </w:rPr>
          <w:t>www.drawdown.org</w:t>
        </w:r>
      </w:hyperlink>
      <w:r w:rsidRPr="00955DAE">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BADCE81" w14:textId="71949D16" w:rsidR="00004ED9" w:rsidRPr="00955DAE" w:rsidRDefault="00FF4483" w:rsidP="00004ED9">
      <w:r w:rsidRPr="00955DAE">
        <w:t>Each solution in the Transportation sector (</w:t>
      </w:r>
      <w:r w:rsidR="002774B0" w:rsidRPr="00955DAE">
        <w:t>including Walkable Cities and Bike Infrastructure) was modeled independently and integration was performed to ensure consistency within the sector. Intra-sectoral i</w:t>
      </w:r>
      <w:r w:rsidR="00004ED9" w:rsidRPr="00955DAE">
        <w:t xml:space="preserve">ntegration of the transportation solutions was based on </w:t>
      </w:r>
      <w:r w:rsidR="002774B0" w:rsidRPr="00955DAE">
        <w:t>two</w:t>
      </w:r>
      <w:r w:rsidR="00004ED9" w:rsidRPr="00955DAE">
        <w:t xml:space="preserve"> main components:</w:t>
      </w:r>
    </w:p>
    <w:p w14:paraId="4102615E" w14:textId="1D1D34B4" w:rsidR="00004ED9" w:rsidRPr="00955DAE" w:rsidRDefault="00004ED9" w:rsidP="00004ED9">
      <w:pPr>
        <w:pStyle w:val="ListParagraph"/>
        <w:numPr>
          <w:ilvl w:val="0"/>
          <w:numId w:val="23"/>
        </w:numPr>
      </w:pPr>
      <w:r w:rsidRPr="00955DAE">
        <w:t xml:space="preserve">TAM/Adoption Consistency: Ensuring that all solutions that are in the same </w:t>
      </w:r>
      <w:r w:rsidR="00112D84" w:rsidRPr="00955DAE">
        <w:t>“</w:t>
      </w:r>
      <w:r w:rsidRPr="00955DAE">
        <w:t>market</w:t>
      </w:r>
      <w:r w:rsidR="00112D84" w:rsidRPr="00955DAE">
        <w:t>”</w:t>
      </w:r>
      <w:r w:rsidRPr="00955DAE">
        <w:t xml:space="preserve"> use the same TAM data, use consistent market shares, and have projected adoptions that do not exceed the total projected demand</w:t>
      </w:r>
    </w:p>
    <w:p w14:paraId="1F2A34FF" w14:textId="6530AA8E" w:rsidR="00004ED9" w:rsidRPr="00955DAE" w:rsidRDefault="00004ED9" w:rsidP="002774B0">
      <w:pPr>
        <w:pStyle w:val="ListParagraph"/>
        <w:numPr>
          <w:ilvl w:val="0"/>
          <w:numId w:val="23"/>
        </w:numPr>
      </w:pPr>
      <w:r w:rsidRPr="00955DAE">
        <w:t>Variable Consistency: Ensuring that all variables that are used in several solutions have the same values.</w:t>
      </w:r>
    </w:p>
    <w:p w14:paraId="7A079AA8" w14:textId="2CF2BC41" w:rsidR="00112D84" w:rsidRPr="00955DAE" w:rsidRDefault="0008208D" w:rsidP="00112D84">
      <w:r w:rsidRPr="00955DAE">
        <w:t xml:space="preserve">The </w:t>
      </w:r>
      <w:r w:rsidR="00F07A9E" w:rsidRPr="00955DAE">
        <w:t xml:space="preserve">total </w:t>
      </w:r>
      <w:r w:rsidR="00BE6A2F" w:rsidRPr="00955DAE">
        <w:t xml:space="preserve">motorized and non-motorized </w:t>
      </w:r>
      <w:r w:rsidR="00F07A9E" w:rsidRPr="00955DAE">
        <w:t>transport demand (TAM) was collected and synthesized from several sources in functional units</w:t>
      </w:r>
      <w:r w:rsidR="004002F8" w:rsidRPr="00955DAE">
        <w:t xml:space="preserve"> (mostly passenger-km and ton-km)</w:t>
      </w:r>
      <w:r w:rsidR="00F07A9E" w:rsidRPr="00955DAE">
        <w:t xml:space="preserve">, then classified according to type (urban passenger, non-urban passenger, and all freight). </w:t>
      </w:r>
      <w:r w:rsidR="00BB2A77" w:rsidRPr="00955DAE">
        <w:t>The TAM</w:t>
      </w:r>
      <w:r w:rsidR="00F07A9E" w:rsidRPr="00955DAE">
        <w:t xml:space="preserve"> was then assigned to each solution </w:t>
      </w:r>
      <w:r w:rsidR="00BB2A77" w:rsidRPr="00955DAE">
        <w:t>according to</w:t>
      </w:r>
      <w:r w:rsidR="00F07A9E" w:rsidRPr="00955DAE">
        <w:t xml:space="preserve"> the service that the </w:t>
      </w:r>
      <w:r w:rsidR="00890C54" w:rsidRPr="00955DAE">
        <w:t>solution</w:t>
      </w:r>
      <w:r w:rsidR="00F07A9E" w:rsidRPr="00955DAE">
        <w:t xml:space="preserve"> technology provides.</w:t>
      </w:r>
      <w:r w:rsidR="00C84E3A" w:rsidRPr="00955DAE">
        <w:t xml:space="preserve"> </w:t>
      </w:r>
      <w:r w:rsidR="00890C54" w:rsidRPr="00955DAE">
        <w:t>The</w:t>
      </w:r>
      <w:r w:rsidR="00C84E3A" w:rsidRPr="00955DAE">
        <w:t xml:space="preserve"> TAM </w:t>
      </w:r>
      <w:r w:rsidR="00890C54" w:rsidRPr="00955DAE">
        <w:t xml:space="preserve">served as the upper limit of the sum of </w:t>
      </w:r>
      <w:r w:rsidR="00C84E3A" w:rsidRPr="00955DAE">
        <w:t xml:space="preserve">adoptions of the modeled </w:t>
      </w:r>
      <w:r w:rsidR="00BE6A2F" w:rsidRPr="00955DAE">
        <w:t>solutions</w:t>
      </w:r>
      <w:r w:rsidR="00C84E3A" w:rsidRPr="00955DAE">
        <w:t>. Additionally, some reasonable bound</w:t>
      </w:r>
      <w:r w:rsidR="004002F8" w:rsidRPr="00955DAE">
        <w:t>s</w:t>
      </w:r>
      <w:r w:rsidR="00C84E3A" w:rsidRPr="00955DAE">
        <w:t xml:space="preserve"> </w:t>
      </w:r>
      <w:r w:rsidR="004002F8" w:rsidRPr="00955DAE">
        <w:t xml:space="preserve">that were lower than the TAM </w:t>
      </w:r>
      <w:r w:rsidR="00C84E3A" w:rsidRPr="00955DAE">
        <w:t>were placed on adoptions</w:t>
      </w:r>
      <w:r w:rsidR="004002F8" w:rsidRPr="00955DAE">
        <w:t xml:space="preserve"> to represent the technologies not affected by the matrix of solutions of Project Drawdown (such as 2-wheelers</w:t>
      </w:r>
      <w:r w:rsidR="00072C9A" w:rsidRPr="00955DAE">
        <w:t>, intercity bus,</w:t>
      </w:r>
      <w:r w:rsidR="004002F8" w:rsidRPr="00955DAE">
        <w:t xml:space="preserve"> and conventional rail)</w:t>
      </w:r>
      <w:r w:rsidR="00072C9A" w:rsidRPr="00955DAE">
        <w:t>.</w:t>
      </w:r>
    </w:p>
    <w:p w14:paraId="55D7FCC2" w14:textId="2BC6D393" w:rsidR="00E120FE" w:rsidRPr="00955DAE" w:rsidRDefault="00E120FE" w:rsidP="00112D84">
      <w:r w:rsidRPr="00955DAE">
        <w:t xml:space="preserve">To determine the </w:t>
      </w:r>
      <w:r w:rsidR="00DA0F77" w:rsidRPr="00955DAE">
        <w:t xml:space="preserve">new mode shares as adoption </w:t>
      </w:r>
      <w:r w:rsidR="00760F18" w:rsidRPr="00955DAE">
        <w:t>grew</w:t>
      </w:r>
      <w:r w:rsidR="00DA0F77" w:rsidRPr="00955DAE">
        <w:t xml:space="preserve"> independently in the models, a simplified approach was used. Solutions </w:t>
      </w:r>
      <w:r w:rsidR="00760F18" w:rsidRPr="00955DAE">
        <w:t>were</w:t>
      </w:r>
      <w:r w:rsidR="00DA0F77" w:rsidRPr="00955DAE">
        <w:t xml:space="preserve"> prioritized according to their impact on the climate/environment and efficiency (in space, energy and cost terms). Higher priority solutions </w:t>
      </w:r>
      <w:r w:rsidR="00760F18" w:rsidRPr="00955DAE">
        <w:t>were</w:t>
      </w:r>
      <w:r w:rsidR="00DA0F77" w:rsidRPr="00955DAE">
        <w:t xml:space="preserve"> allocated larger proportions of their total individual projected adoption than lower priority </w:t>
      </w:r>
      <w:r w:rsidR="004D2874" w:rsidRPr="00955DAE">
        <w:t>ones</w:t>
      </w:r>
      <w:r w:rsidR="00DA0F77" w:rsidRPr="00955DAE">
        <w:t xml:space="preserve">. </w:t>
      </w:r>
      <w:r w:rsidR="00760F18" w:rsidRPr="00955DAE">
        <w:t>Put another way, if the sum of all projected adoptions exceeded the limit</w:t>
      </w:r>
      <w:r w:rsidR="00890C54" w:rsidRPr="00955DAE">
        <w:t xml:space="preserve"> discussed above</w:t>
      </w:r>
      <w:r w:rsidR="00760F18" w:rsidRPr="00955DAE">
        <w:t>, then in reverse order of priority</w:t>
      </w:r>
      <w:r w:rsidR="002B6BB1" w:rsidRPr="00955DAE">
        <w:t>, and until that was no longer the case</w:t>
      </w:r>
      <w:r w:rsidR="00760F18" w:rsidRPr="00955DAE">
        <w:t xml:space="preserve">, the projected adoption of each solution was reduced until either the relevant bound was no longer exceeded or the adoption was zero. In practice, this mostly affected the Hybrid Cars solution, and to a lesser extent Electric Vehicles which were </w:t>
      </w:r>
      <w:r w:rsidR="00890C54" w:rsidRPr="00955DAE">
        <w:t xml:space="preserve">(respectively) the </w:t>
      </w:r>
      <w:r w:rsidR="00760F18" w:rsidRPr="00955DAE">
        <w:t xml:space="preserve">lowest </w:t>
      </w:r>
      <w:r w:rsidR="00890C54" w:rsidRPr="00955DAE">
        <w:t xml:space="preserve">and second lowest </w:t>
      </w:r>
      <w:r w:rsidR="00760F18" w:rsidRPr="00955DAE">
        <w:t>priority solutions in the urban and non-urban passenger TAM’s.</w:t>
      </w:r>
      <w:r w:rsidR="00822266" w:rsidRPr="00955DAE">
        <w:t xml:space="preserve"> The adjusted adoption projections are then used in the individual solution models and in the technical report. </w:t>
      </w:r>
      <w:r w:rsidR="00BB2A77" w:rsidRPr="00955DAE">
        <w:t>Therefore,</w:t>
      </w:r>
      <w:r w:rsidR="00822266" w:rsidRPr="00955DAE">
        <w:t xml:space="preserve"> the adoptions shown in this report already account for integration.</w:t>
      </w:r>
    </w:p>
    <w:p w14:paraId="170BEB5F" w14:textId="223DBEE2" w:rsidR="00112D84" w:rsidRPr="00955DAE" w:rsidRDefault="00112D84" w:rsidP="00112D84">
      <w:r w:rsidRPr="00955DAE">
        <w:t xml:space="preserve">For several variables, especially those relating to </w:t>
      </w:r>
      <w:r w:rsidR="002B6BB1" w:rsidRPr="00955DAE">
        <w:t>the conventional technology (</w:t>
      </w:r>
      <w:r w:rsidRPr="00955DAE">
        <w:t>ICE cars</w:t>
      </w:r>
      <w:r w:rsidR="002B6BB1" w:rsidRPr="00955DAE">
        <w:t>)</w:t>
      </w:r>
      <w:r w:rsidRPr="00955DAE">
        <w:t>, discount rates, fuel prices, emissions factors</w:t>
      </w:r>
      <w:r w:rsidR="002B6BB1" w:rsidRPr="00955DAE">
        <w:t>,</w:t>
      </w:r>
      <w:r w:rsidRPr="00955DAE">
        <w:t xml:space="preserve"> and mode shares, consistency across solutions was maintained by ensuring that the same values were used in different models needing those variables.</w:t>
      </w:r>
    </w:p>
    <w:p w14:paraId="1932BC44" w14:textId="4AAE5F3A" w:rsidR="00004ED9" w:rsidRPr="00955DAE" w:rsidRDefault="002774B0" w:rsidP="005D6FDB">
      <w:r w:rsidRPr="00955DAE">
        <w:t xml:space="preserve">In addition to intra-solution integration within the transport sector, there was an integration process across the grid </w:t>
      </w:r>
      <w:r w:rsidR="00AB79DE" w:rsidRPr="00955DAE">
        <w:t xml:space="preserve">solutions </w:t>
      </w:r>
      <w:r w:rsidRPr="00955DAE">
        <w:t xml:space="preserve">and </w:t>
      </w:r>
      <w:r w:rsidR="00AB79DE" w:rsidRPr="00955DAE">
        <w:t xml:space="preserve">the </w:t>
      </w:r>
      <w:r w:rsidRPr="00955DAE">
        <w:t>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r w:rsidRPr="00955DAE">
        <w:rPr>
          <w:rStyle w:val="FootnoteReference"/>
        </w:rPr>
        <w:footnoteReference w:id="14"/>
      </w:r>
      <w:r w:rsidRPr="00955DAE">
        <w:t>). Grid solutions are adjusted to remove the double counting as described in the Project Drawdown integration documentation.</w:t>
      </w:r>
    </w:p>
    <w:p w14:paraId="0ED84BEA" w14:textId="708FAA9B" w:rsidR="009D118F" w:rsidRPr="00955DAE" w:rsidRDefault="00686965" w:rsidP="00483FFA">
      <w:pPr>
        <w:pStyle w:val="Heading2"/>
      </w:pPr>
      <w:bookmarkStart w:id="79" w:name="_Toc72966215"/>
      <w:r w:rsidRPr="00955DAE">
        <w:t>Limitations/Further Development</w:t>
      </w:r>
      <w:bookmarkEnd w:id="79"/>
    </w:p>
    <w:p w14:paraId="67DD0ADC" w14:textId="090A0FE9" w:rsidR="00613FFD" w:rsidRPr="00955DAE" w:rsidRDefault="00613FFD" w:rsidP="005D6FDB">
      <w:r w:rsidRPr="00955DAE">
        <w:t xml:space="preserve">When addressing such a complex subject as </w:t>
      </w:r>
      <w:r w:rsidR="00FF732D" w:rsidRPr="00955DAE">
        <w:t>public</w:t>
      </w:r>
      <w:r w:rsidRPr="00955DAE">
        <w:t xml:space="preserve"> transit, with many stakeholders involved and different points of view to consider</w:t>
      </w:r>
      <w:r w:rsidR="00F32FEB" w:rsidRPr="00955DAE">
        <w:t xml:space="preserve"> necessarily</w:t>
      </w:r>
      <w:r w:rsidRPr="00955DAE">
        <w:t xml:space="preserve"> some aspects are overlooked in favor of simplicity. One basic limitation of the model is that modal shift </w:t>
      </w:r>
      <w:r w:rsidR="00F32FEB" w:rsidRPr="00955DAE">
        <w:t xml:space="preserve">is considered </w:t>
      </w:r>
      <w:r w:rsidRPr="00955DAE">
        <w:t xml:space="preserve">independently of other developments and solutions that might affect the situation in the future. </w:t>
      </w:r>
      <w:r w:rsidR="00544B61" w:rsidRPr="00955DAE">
        <w:t xml:space="preserve">Technologies such vehicle electrification and automation are likely to significantly affect and alter the status quo of urban mobility. </w:t>
      </w:r>
      <w:r w:rsidRPr="00955DAE">
        <w:t xml:space="preserve">Furthermore, different modes of </w:t>
      </w:r>
      <w:r w:rsidR="00FF732D" w:rsidRPr="00955DAE">
        <w:t>public</w:t>
      </w:r>
      <w:r w:rsidRPr="00955DAE">
        <w:t xml:space="preserve"> transit </w:t>
      </w:r>
      <w:r w:rsidR="00F32FEB" w:rsidRPr="00955DAE">
        <w:t xml:space="preserve">are evaluated </w:t>
      </w:r>
      <w:r w:rsidRPr="00955DAE">
        <w:t xml:space="preserve">as a whole, weighting their impact depending on the pkm or vehicle stock of each mode. Each mode has different characteristics and serves different roles in the urban ecosystem. Moreover, to establish a credible comparison between private car travel and </w:t>
      </w:r>
      <w:r w:rsidR="00FF732D" w:rsidRPr="00955DAE">
        <w:t>public</w:t>
      </w:r>
      <w:r w:rsidRPr="00955DAE">
        <w:t xml:space="preserve"> transit, some elements </w:t>
      </w:r>
      <w:r w:rsidR="00F32FEB" w:rsidRPr="00955DAE">
        <w:t xml:space="preserve">are fixed </w:t>
      </w:r>
      <w:r w:rsidRPr="00955DAE">
        <w:t xml:space="preserve">such as average trip distance, fuel price, transit ticket price, and engine efficiency. In addition, most urban travel and modal analyses are done in a city or region level. Especially trip distances are very likely to change if people switch from private car to </w:t>
      </w:r>
      <w:r w:rsidR="00FF732D" w:rsidRPr="00955DAE">
        <w:t>public</w:t>
      </w:r>
      <w:r w:rsidRPr="00955DAE">
        <w:t xml:space="preserve"> transit. There is a lack of real, hard data on a continental or global level, mainly from Africa and parts of Asia. The reports highlighted and used as data sources make assumptions of their own and aggregate data based on population. Even so, they are the most credible information available for such an analysis. </w:t>
      </w:r>
    </w:p>
    <w:p w14:paraId="25F68572" w14:textId="13E2CD64" w:rsidR="00613FFD" w:rsidRPr="00955DAE" w:rsidRDefault="00613FFD" w:rsidP="005D6FDB">
      <w:r w:rsidRPr="00955DAE">
        <w:t xml:space="preserve">Overall urban mobility is not a binary choice, but a mix of different options and choices depending on the situation, the traveler, the trip purpose, availability, perceptions and habit, and this choice is actually the subject of a range of ongoing research worldwide. Additionally, if someone owns a private car yet chooses to use </w:t>
      </w:r>
      <w:r w:rsidR="00FF732D" w:rsidRPr="00955DAE">
        <w:t>public</w:t>
      </w:r>
      <w:r w:rsidRPr="00955DAE">
        <w:t xml:space="preserve"> transit, he is not excluding himself from the first cost of buying the car. </w:t>
      </w:r>
    </w:p>
    <w:p w14:paraId="7D6A32FD" w14:textId="37C869AE" w:rsidR="00613FFD" w:rsidRPr="00955DAE" w:rsidRDefault="00613FFD" w:rsidP="005D6FDB">
      <w:r w:rsidRPr="00955DAE">
        <w:t xml:space="preserve">Regarding the different points of view, </w:t>
      </w:r>
      <w:r w:rsidR="00F32FEB" w:rsidRPr="00955DAE">
        <w:t>it was</w:t>
      </w:r>
      <w:r w:rsidRPr="00955DAE">
        <w:t xml:space="preserve"> decided to address the financial impacts from a user perspective. Another possible viewpoint is that of the state/regional/municipal government. In such an analysis, the costs would not be estimated by ticket price, fuel, or car purchase value; instead, investments on road or transit networks would be considered. The conventional approach could entail investment in the “transportation” budget mainly on the road network, for road maintenance, new road development, or car friendly infrastructure (parking lots, etc.); and less in </w:t>
      </w:r>
      <w:r w:rsidR="00FF732D" w:rsidRPr="00955DAE">
        <w:t>public</w:t>
      </w:r>
      <w:r w:rsidRPr="00955DAE">
        <w:t xml:space="preserve"> transit systems, just enough to maintain the current network. The solution could involve the opposite, prioritizing improvements in existing </w:t>
      </w:r>
      <w:r w:rsidR="00FF732D" w:rsidRPr="00955DAE">
        <w:t>public</w:t>
      </w:r>
      <w:r w:rsidRPr="00955DAE">
        <w:t xml:space="preserve"> transit systems, developing new lines, purchasing new and modern vehicles or rolling stocks; and spending just enough to maintain the existing road network.</w:t>
      </w:r>
    </w:p>
    <w:p w14:paraId="529101AE" w14:textId="77777777" w:rsidR="00613FFD" w:rsidRPr="00955DAE" w:rsidRDefault="00613FFD" w:rsidP="00613FFD"/>
    <w:p w14:paraId="7CAFC693" w14:textId="4A2F7BD1" w:rsidR="007C645A" w:rsidRPr="00955DAE" w:rsidRDefault="551A77D0" w:rsidP="005C77F5">
      <w:pPr>
        <w:pStyle w:val="Heading1"/>
      </w:pPr>
      <w:bookmarkStart w:id="80" w:name="_Toc72966216"/>
      <w:r w:rsidRPr="00955DAE">
        <w:t>Results</w:t>
      </w:r>
      <w:bookmarkEnd w:id="80"/>
    </w:p>
    <w:p w14:paraId="7E39F2AB" w14:textId="79101C06" w:rsidR="00B261E0" w:rsidRPr="00955DAE" w:rsidRDefault="007C645A" w:rsidP="00483FFA">
      <w:pPr>
        <w:pStyle w:val="Heading2"/>
      </w:pPr>
      <w:bookmarkStart w:id="81" w:name="_Toc72966217"/>
      <w:r w:rsidRPr="00955DAE">
        <w:t>Adoption</w:t>
      </w:r>
      <w:bookmarkEnd w:id="81"/>
    </w:p>
    <w:p w14:paraId="10EC0E5D" w14:textId="525C4D52" w:rsidR="0032353F" w:rsidRPr="00955DAE" w:rsidRDefault="0032353F" w:rsidP="005D6FDB">
      <w:pPr>
        <w:rPr>
          <w:sz w:val="20"/>
          <w:lang w:eastAsia="zh-CN"/>
        </w:rPr>
      </w:pPr>
      <w:r w:rsidRPr="00955DAE">
        <w:rPr>
          <w:lang w:eastAsia="zh-CN"/>
        </w:rPr>
        <w:t xml:space="preserve">Below are shown the world adoptions of the solution in some key years of analysis in functional units and percent for the three Project Drawdown scenarios. </w:t>
      </w:r>
    </w:p>
    <w:p w14:paraId="21183A78" w14:textId="0EABFDC9" w:rsidR="008D1491" w:rsidRPr="00955DAE" w:rsidRDefault="008D1491" w:rsidP="00EB247F">
      <w:pPr>
        <w:pStyle w:val="Caption"/>
      </w:pPr>
      <w:bookmarkStart w:id="82" w:name="_Toc72965762"/>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3</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1</w:t>
      </w:r>
      <w:r w:rsidR="008017C1">
        <w:fldChar w:fldCharType="end"/>
      </w:r>
      <w:r w:rsidRPr="00955DAE">
        <w:t xml:space="preserve"> </w:t>
      </w:r>
      <w:r w:rsidR="005C77F5" w:rsidRPr="00955DAE">
        <w:t xml:space="preserve">World </w:t>
      </w:r>
      <w:r w:rsidRPr="00955DAE">
        <w:t>Adoption</w:t>
      </w:r>
      <w:r w:rsidR="005C77F5" w:rsidRPr="00955DAE">
        <w:t xml:space="preserve"> of the Solution</w:t>
      </w:r>
      <w:bookmarkEnd w:id="82"/>
    </w:p>
    <w:tbl>
      <w:tblPr>
        <w:tblStyle w:val="TableGrid"/>
        <w:tblW w:w="9217" w:type="dxa"/>
        <w:tblLook w:val="04A0" w:firstRow="1" w:lastRow="0" w:firstColumn="1" w:lastColumn="0" w:noHBand="0" w:noVBand="1"/>
      </w:tblPr>
      <w:tblGrid>
        <w:gridCol w:w="1071"/>
        <w:gridCol w:w="982"/>
        <w:gridCol w:w="1716"/>
        <w:gridCol w:w="1816"/>
        <w:gridCol w:w="1816"/>
        <w:gridCol w:w="1816"/>
      </w:tblGrid>
      <w:tr w:rsidR="0032353F" w:rsidRPr="00955DAE" w14:paraId="3FFD2090" w14:textId="77777777" w:rsidTr="002D3BC4">
        <w:trPr>
          <w:cantSplit/>
          <w:trHeight w:val="48"/>
          <w:tblHeader/>
        </w:trPr>
        <w:tc>
          <w:tcPr>
            <w:tcW w:w="1649" w:type="dxa"/>
            <w:vMerge w:val="restart"/>
            <w:shd w:val="clear" w:color="auto" w:fill="4F81BD" w:themeFill="accent1"/>
            <w:vAlign w:val="center"/>
          </w:tcPr>
          <w:p w14:paraId="71879AD5" w14:textId="3CA30AF5" w:rsidR="0032353F" w:rsidRPr="00955DAE" w:rsidRDefault="0032353F" w:rsidP="00AD4CF8">
            <w:pPr>
              <w:spacing w:line="240" w:lineRule="auto"/>
              <w:jc w:val="center"/>
              <w:rPr>
                <w:rFonts w:cstheme="minorHAnsi"/>
                <w:b/>
                <w:bCs/>
                <w:color w:val="FFFFFF" w:themeColor="background1"/>
                <w:sz w:val="20"/>
                <w:szCs w:val="20"/>
              </w:rPr>
            </w:pPr>
            <w:r w:rsidRPr="00955DAE">
              <w:rPr>
                <w:rFonts w:cstheme="minorHAnsi"/>
                <w:b/>
                <w:bCs/>
                <w:color w:val="FFFFFF" w:themeColor="background1"/>
                <w:sz w:val="20"/>
                <w:szCs w:val="20"/>
              </w:rPr>
              <w:t>Solution</w:t>
            </w:r>
          </w:p>
        </w:tc>
        <w:tc>
          <w:tcPr>
            <w:tcW w:w="1474" w:type="dxa"/>
            <w:vMerge w:val="restart"/>
            <w:shd w:val="clear" w:color="auto" w:fill="4F81BD" w:themeFill="accent1"/>
            <w:vAlign w:val="center"/>
          </w:tcPr>
          <w:p w14:paraId="736EA4CB" w14:textId="55E81B77" w:rsidR="0032353F" w:rsidRPr="00955DAE" w:rsidRDefault="0032353F" w:rsidP="00AD4CF8">
            <w:pPr>
              <w:spacing w:line="240" w:lineRule="auto"/>
              <w:jc w:val="center"/>
              <w:rPr>
                <w:b/>
                <w:bCs/>
                <w:iCs/>
                <w:color w:val="FFFFFF" w:themeColor="background1"/>
                <w:sz w:val="20"/>
                <w:szCs w:val="20"/>
              </w:rPr>
            </w:pPr>
            <w:r w:rsidRPr="00955DAE">
              <w:rPr>
                <w:b/>
                <w:bCs/>
                <w:iCs/>
                <w:color w:val="FFFFFF" w:themeColor="background1"/>
                <w:sz w:val="20"/>
                <w:szCs w:val="20"/>
              </w:rPr>
              <w:t>Units</w:t>
            </w:r>
          </w:p>
        </w:tc>
        <w:tc>
          <w:tcPr>
            <w:tcW w:w="1516" w:type="dxa"/>
            <w:vMerge w:val="restart"/>
            <w:shd w:val="clear" w:color="auto" w:fill="4F81BD" w:themeFill="accent1"/>
            <w:vAlign w:val="center"/>
          </w:tcPr>
          <w:p w14:paraId="7A4BC7EC" w14:textId="6E0F7DA0" w:rsidR="0032353F" w:rsidRPr="00955DAE" w:rsidRDefault="0032353F" w:rsidP="00AD4CF8">
            <w:pPr>
              <w:spacing w:line="240" w:lineRule="auto"/>
              <w:jc w:val="center"/>
              <w:rPr>
                <w:b/>
                <w:bCs/>
                <w:color w:val="FFFFFF" w:themeColor="background1"/>
                <w:sz w:val="20"/>
                <w:szCs w:val="20"/>
              </w:rPr>
            </w:pPr>
            <w:r w:rsidRPr="00955DAE">
              <w:rPr>
                <w:b/>
                <w:bCs/>
                <w:iCs/>
                <w:color w:val="FFFFFF" w:themeColor="background1"/>
                <w:sz w:val="20"/>
                <w:szCs w:val="20"/>
              </w:rPr>
              <w:t xml:space="preserve">Base </w:t>
            </w:r>
            <w:r w:rsidR="00BB2A77" w:rsidRPr="00955DAE">
              <w:rPr>
                <w:b/>
                <w:bCs/>
                <w:iCs/>
                <w:color w:val="FFFFFF" w:themeColor="background1"/>
                <w:sz w:val="20"/>
                <w:szCs w:val="20"/>
              </w:rPr>
              <w:t xml:space="preserve">Year </w:t>
            </w:r>
            <w:r w:rsidR="00BB2A77" w:rsidRPr="00955DAE">
              <w:rPr>
                <w:b/>
                <w:bCs/>
                <w:color w:val="FFFFFF" w:themeColor="background1"/>
                <w:sz w:val="20"/>
                <w:szCs w:val="20"/>
              </w:rPr>
              <w:t>(</w:t>
            </w:r>
            <w:r w:rsidRPr="00955DAE">
              <w:rPr>
                <w:b/>
                <w:bCs/>
                <w:color w:val="FFFFFF" w:themeColor="background1"/>
                <w:sz w:val="20"/>
                <w:szCs w:val="20"/>
              </w:rPr>
              <w:t>2014)</w:t>
            </w:r>
          </w:p>
        </w:tc>
        <w:tc>
          <w:tcPr>
            <w:tcW w:w="4578" w:type="dxa"/>
            <w:gridSpan w:val="3"/>
            <w:shd w:val="clear" w:color="auto" w:fill="4F81BD" w:themeFill="accent1"/>
            <w:vAlign w:val="center"/>
          </w:tcPr>
          <w:p w14:paraId="1BAFBD47" w14:textId="1AD40332" w:rsidR="0032353F" w:rsidRPr="00955DAE" w:rsidRDefault="0032353F" w:rsidP="00AD4CF8">
            <w:pPr>
              <w:spacing w:line="240" w:lineRule="auto"/>
              <w:jc w:val="center"/>
              <w:rPr>
                <w:b/>
                <w:bCs/>
                <w:iCs/>
                <w:color w:val="FFFFFF" w:themeColor="background1"/>
                <w:sz w:val="20"/>
                <w:szCs w:val="20"/>
              </w:rPr>
            </w:pPr>
            <w:r w:rsidRPr="00955DAE">
              <w:rPr>
                <w:b/>
                <w:bCs/>
                <w:iCs/>
                <w:color w:val="FFFFFF" w:themeColor="background1"/>
                <w:sz w:val="20"/>
                <w:szCs w:val="20"/>
              </w:rPr>
              <w:t>World Adoption by 2050</w:t>
            </w:r>
          </w:p>
        </w:tc>
      </w:tr>
      <w:tr w:rsidR="0032353F" w:rsidRPr="00955DAE" w14:paraId="4801E75B" w14:textId="77777777" w:rsidTr="002D3BC4">
        <w:trPr>
          <w:cantSplit/>
          <w:trHeight w:val="184"/>
          <w:tblHeader/>
        </w:trPr>
        <w:tc>
          <w:tcPr>
            <w:tcW w:w="1649" w:type="dxa"/>
            <w:vMerge/>
            <w:shd w:val="clear" w:color="auto" w:fill="4F81BD" w:themeFill="accent1"/>
            <w:vAlign w:val="center"/>
          </w:tcPr>
          <w:p w14:paraId="6CD710FF" w14:textId="77777777" w:rsidR="0032353F" w:rsidRPr="00955DAE" w:rsidRDefault="0032353F" w:rsidP="00AD4CF8">
            <w:pPr>
              <w:spacing w:line="240" w:lineRule="auto"/>
              <w:jc w:val="center"/>
              <w:rPr>
                <w:rFonts w:cstheme="minorHAnsi"/>
                <w:b/>
                <w:bCs/>
                <w:i/>
                <w:color w:val="FFFFFF" w:themeColor="background1"/>
                <w:sz w:val="20"/>
                <w:szCs w:val="20"/>
              </w:rPr>
            </w:pPr>
          </w:p>
        </w:tc>
        <w:tc>
          <w:tcPr>
            <w:tcW w:w="1474" w:type="dxa"/>
            <w:vMerge/>
            <w:shd w:val="clear" w:color="auto" w:fill="4F81BD" w:themeFill="accent1"/>
            <w:vAlign w:val="center"/>
          </w:tcPr>
          <w:p w14:paraId="173F30E0" w14:textId="77777777" w:rsidR="0032353F" w:rsidRPr="00955DAE" w:rsidRDefault="0032353F" w:rsidP="00AD4CF8">
            <w:pPr>
              <w:spacing w:line="240" w:lineRule="auto"/>
              <w:jc w:val="center"/>
              <w:rPr>
                <w:bCs/>
                <w:i/>
                <w:color w:val="FFFFFF" w:themeColor="background1"/>
                <w:sz w:val="20"/>
                <w:szCs w:val="20"/>
              </w:rPr>
            </w:pPr>
          </w:p>
        </w:tc>
        <w:tc>
          <w:tcPr>
            <w:tcW w:w="1516" w:type="dxa"/>
            <w:vMerge/>
            <w:shd w:val="clear" w:color="auto" w:fill="4F81BD" w:themeFill="accent1"/>
            <w:vAlign w:val="center"/>
          </w:tcPr>
          <w:p w14:paraId="74E7E210" w14:textId="29C848AE" w:rsidR="0032353F" w:rsidRPr="00955DAE" w:rsidRDefault="0032353F" w:rsidP="00AD4CF8">
            <w:pPr>
              <w:spacing w:line="240" w:lineRule="auto"/>
              <w:jc w:val="center"/>
              <w:rPr>
                <w:bCs/>
                <w:i/>
                <w:color w:val="FFFFFF" w:themeColor="background1"/>
                <w:sz w:val="20"/>
                <w:szCs w:val="20"/>
              </w:rPr>
            </w:pPr>
          </w:p>
        </w:tc>
        <w:tc>
          <w:tcPr>
            <w:tcW w:w="1516" w:type="dxa"/>
            <w:shd w:val="clear" w:color="auto" w:fill="4F81BD" w:themeFill="accent1"/>
            <w:vAlign w:val="center"/>
          </w:tcPr>
          <w:p w14:paraId="3BAD7FDF" w14:textId="77777777" w:rsidR="0032353F" w:rsidRPr="00955DAE" w:rsidRDefault="0032353F" w:rsidP="00AD4CF8">
            <w:pPr>
              <w:spacing w:line="240" w:lineRule="auto"/>
              <w:jc w:val="center"/>
              <w:rPr>
                <w:b/>
                <w:bCs/>
                <w:iCs/>
                <w:color w:val="FFFFFF" w:themeColor="background1"/>
                <w:sz w:val="20"/>
                <w:szCs w:val="20"/>
              </w:rPr>
            </w:pPr>
            <w:r w:rsidRPr="00955DAE">
              <w:rPr>
                <w:b/>
                <w:bCs/>
                <w:iCs/>
                <w:color w:val="FFFFFF" w:themeColor="background1"/>
                <w:sz w:val="20"/>
                <w:szCs w:val="20"/>
              </w:rPr>
              <w:t>Plausible</w:t>
            </w:r>
          </w:p>
        </w:tc>
        <w:tc>
          <w:tcPr>
            <w:tcW w:w="1546" w:type="dxa"/>
            <w:shd w:val="clear" w:color="auto" w:fill="4F81BD" w:themeFill="accent1"/>
            <w:vAlign w:val="center"/>
          </w:tcPr>
          <w:p w14:paraId="0A0F5473" w14:textId="77777777" w:rsidR="0032353F" w:rsidRPr="00955DAE" w:rsidRDefault="0032353F" w:rsidP="00AD4CF8">
            <w:pPr>
              <w:spacing w:line="240" w:lineRule="auto"/>
              <w:jc w:val="center"/>
              <w:rPr>
                <w:b/>
                <w:bCs/>
                <w:iCs/>
                <w:color w:val="FFFFFF" w:themeColor="background1"/>
                <w:sz w:val="20"/>
                <w:szCs w:val="20"/>
              </w:rPr>
            </w:pPr>
            <w:r w:rsidRPr="00955DAE">
              <w:rPr>
                <w:b/>
                <w:bCs/>
                <w:iCs/>
                <w:color w:val="FFFFFF" w:themeColor="background1"/>
                <w:sz w:val="20"/>
                <w:szCs w:val="20"/>
              </w:rPr>
              <w:t>Drawdown</w:t>
            </w:r>
          </w:p>
        </w:tc>
        <w:tc>
          <w:tcPr>
            <w:tcW w:w="1516" w:type="dxa"/>
            <w:shd w:val="clear" w:color="auto" w:fill="4F81BD" w:themeFill="accent1"/>
            <w:vAlign w:val="center"/>
          </w:tcPr>
          <w:p w14:paraId="0927695E" w14:textId="7CEFD5E4" w:rsidR="0032353F" w:rsidRPr="00955DAE" w:rsidRDefault="002D3BC4" w:rsidP="00AD4CF8">
            <w:pPr>
              <w:spacing w:line="240" w:lineRule="auto"/>
              <w:jc w:val="center"/>
              <w:rPr>
                <w:b/>
                <w:bCs/>
                <w:iCs/>
                <w:color w:val="FFFFFF" w:themeColor="background1"/>
                <w:sz w:val="20"/>
                <w:szCs w:val="20"/>
              </w:rPr>
            </w:pPr>
            <w:r w:rsidRPr="00955DAE">
              <w:rPr>
                <w:b/>
                <w:bCs/>
                <w:iCs/>
                <w:color w:val="FFFFFF" w:themeColor="background1"/>
                <w:sz w:val="20"/>
                <w:szCs w:val="20"/>
              </w:rPr>
              <w:t>Maximum</w:t>
            </w:r>
          </w:p>
        </w:tc>
      </w:tr>
      <w:tr w:rsidR="002D3BC4" w:rsidRPr="00955DAE" w14:paraId="305C72A7" w14:textId="77777777" w:rsidTr="002D3BC4">
        <w:trPr>
          <w:trHeight w:val="840"/>
        </w:trPr>
        <w:tc>
          <w:tcPr>
            <w:tcW w:w="1649" w:type="dxa"/>
            <w:vMerge w:val="restart"/>
            <w:vAlign w:val="center"/>
          </w:tcPr>
          <w:p w14:paraId="2B8FFE1B" w14:textId="61DDC00F" w:rsidR="002D3BC4" w:rsidRPr="00955DAE" w:rsidRDefault="002D3BC4" w:rsidP="002D3BC4">
            <w:pPr>
              <w:spacing w:line="240" w:lineRule="auto"/>
              <w:jc w:val="center"/>
              <w:rPr>
                <w:sz w:val="20"/>
                <w:szCs w:val="20"/>
              </w:rPr>
            </w:pPr>
            <w:r w:rsidRPr="00955DAE">
              <w:rPr>
                <w:color w:val="000000"/>
                <w:sz w:val="20"/>
                <w:szCs w:val="20"/>
              </w:rPr>
              <w:t>Public Transit</w:t>
            </w:r>
          </w:p>
        </w:tc>
        <w:tc>
          <w:tcPr>
            <w:tcW w:w="1474" w:type="dxa"/>
            <w:vAlign w:val="center"/>
          </w:tcPr>
          <w:p w14:paraId="5BDA7373" w14:textId="001684A8" w:rsidR="002D3BC4" w:rsidRPr="00955DAE" w:rsidRDefault="002D3BC4" w:rsidP="002D3BC4">
            <w:pPr>
              <w:spacing w:line="240" w:lineRule="auto"/>
              <w:jc w:val="center"/>
              <w:rPr>
                <w:rFonts w:cstheme="minorHAnsi"/>
                <w:bCs/>
                <w:color w:val="000000" w:themeColor="text1"/>
                <w:sz w:val="20"/>
                <w:szCs w:val="20"/>
              </w:rPr>
            </w:pPr>
            <w:r w:rsidRPr="00955DAE">
              <w:rPr>
                <w:color w:val="000000"/>
                <w:sz w:val="20"/>
                <w:szCs w:val="20"/>
              </w:rPr>
              <w:t>Pkm (urban)</w:t>
            </w:r>
          </w:p>
        </w:tc>
        <w:tc>
          <w:tcPr>
            <w:tcW w:w="1516" w:type="dxa"/>
          </w:tcPr>
          <w:p w14:paraId="72C0B03E" w14:textId="3973D048" w:rsidR="002D3BC4" w:rsidRPr="00955DAE" w:rsidRDefault="002D3BC4" w:rsidP="002D3BC4">
            <w:pPr>
              <w:spacing w:line="240" w:lineRule="auto"/>
              <w:jc w:val="center"/>
              <w:rPr>
                <w:rFonts w:cstheme="minorHAnsi"/>
                <w:bCs/>
                <w:sz w:val="20"/>
                <w:szCs w:val="20"/>
              </w:rPr>
            </w:pPr>
            <w:r w:rsidRPr="00955DAE">
              <w:rPr>
                <w:sz w:val="20"/>
                <w:szCs w:val="20"/>
              </w:rPr>
              <w:t>9,673,010,126,584</w:t>
            </w:r>
          </w:p>
        </w:tc>
        <w:tc>
          <w:tcPr>
            <w:tcW w:w="1516" w:type="dxa"/>
          </w:tcPr>
          <w:p w14:paraId="2A8FE7A2" w14:textId="59B60AA3" w:rsidR="002D3BC4" w:rsidRPr="00955DAE" w:rsidRDefault="002D3BC4" w:rsidP="002D3BC4">
            <w:pPr>
              <w:spacing w:line="240" w:lineRule="auto"/>
              <w:jc w:val="center"/>
              <w:rPr>
                <w:rFonts w:cstheme="minorHAnsi"/>
                <w:bCs/>
                <w:sz w:val="20"/>
                <w:szCs w:val="20"/>
              </w:rPr>
            </w:pPr>
            <w:r w:rsidRPr="00955DAE">
              <w:rPr>
                <w:sz w:val="20"/>
                <w:szCs w:val="20"/>
              </w:rPr>
              <w:t>14,530,159,606,205</w:t>
            </w:r>
          </w:p>
        </w:tc>
        <w:tc>
          <w:tcPr>
            <w:tcW w:w="1546" w:type="dxa"/>
          </w:tcPr>
          <w:p w14:paraId="79EE8DDC" w14:textId="79E0C78E" w:rsidR="002D3BC4" w:rsidRPr="00955DAE" w:rsidRDefault="002D3BC4" w:rsidP="002D3BC4">
            <w:pPr>
              <w:spacing w:line="240" w:lineRule="auto"/>
              <w:jc w:val="center"/>
              <w:rPr>
                <w:rFonts w:cstheme="minorHAnsi"/>
                <w:bCs/>
                <w:sz w:val="20"/>
                <w:szCs w:val="20"/>
              </w:rPr>
            </w:pPr>
            <w:r w:rsidRPr="00955DAE">
              <w:rPr>
                <w:sz w:val="20"/>
                <w:szCs w:val="20"/>
              </w:rPr>
              <w:t>18,949,416,777,733</w:t>
            </w:r>
          </w:p>
        </w:tc>
        <w:tc>
          <w:tcPr>
            <w:tcW w:w="1516" w:type="dxa"/>
          </w:tcPr>
          <w:p w14:paraId="5B002A1D" w14:textId="2D6495DE" w:rsidR="002D3BC4" w:rsidRPr="00955DAE" w:rsidRDefault="002D3BC4" w:rsidP="002D3BC4">
            <w:pPr>
              <w:spacing w:line="240" w:lineRule="auto"/>
              <w:jc w:val="center"/>
              <w:rPr>
                <w:rFonts w:cstheme="minorHAnsi"/>
                <w:bCs/>
                <w:sz w:val="20"/>
                <w:szCs w:val="20"/>
              </w:rPr>
            </w:pPr>
            <w:r w:rsidRPr="00955DAE">
              <w:rPr>
                <w:sz w:val="20"/>
                <w:szCs w:val="20"/>
              </w:rPr>
              <w:t>33,028,082,651,190</w:t>
            </w:r>
          </w:p>
        </w:tc>
      </w:tr>
      <w:tr w:rsidR="002D3BC4" w:rsidRPr="00955DAE" w14:paraId="59E1863D" w14:textId="77777777" w:rsidTr="002D3BC4">
        <w:trPr>
          <w:trHeight w:val="32"/>
        </w:trPr>
        <w:tc>
          <w:tcPr>
            <w:tcW w:w="1649" w:type="dxa"/>
            <w:vMerge/>
            <w:vAlign w:val="center"/>
          </w:tcPr>
          <w:p w14:paraId="518ED63B" w14:textId="77777777" w:rsidR="002D3BC4" w:rsidRPr="00955DAE" w:rsidRDefault="002D3BC4" w:rsidP="002D3BC4">
            <w:pPr>
              <w:spacing w:line="240" w:lineRule="auto"/>
              <w:jc w:val="center"/>
              <w:rPr>
                <w:sz w:val="20"/>
                <w:szCs w:val="20"/>
              </w:rPr>
            </w:pPr>
          </w:p>
        </w:tc>
        <w:tc>
          <w:tcPr>
            <w:tcW w:w="1474" w:type="dxa"/>
            <w:vAlign w:val="center"/>
          </w:tcPr>
          <w:p w14:paraId="2352B4C1" w14:textId="7BA3118B" w:rsidR="002D3BC4" w:rsidRPr="00955DAE" w:rsidRDefault="002D3BC4" w:rsidP="002D3BC4">
            <w:pPr>
              <w:spacing w:line="240" w:lineRule="auto"/>
              <w:jc w:val="center"/>
              <w:rPr>
                <w:rFonts w:cstheme="minorHAnsi"/>
                <w:bCs/>
                <w:color w:val="000000" w:themeColor="text1"/>
                <w:sz w:val="20"/>
                <w:szCs w:val="20"/>
              </w:rPr>
            </w:pPr>
            <w:r w:rsidRPr="00955DAE">
              <w:rPr>
                <w:i/>
                <w:iCs/>
                <w:color w:val="000000"/>
                <w:sz w:val="20"/>
                <w:szCs w:val="20"/>
              </w:rPr>
              <w:t>(% Market)</w:t>
            </w:r>
          </w:p>
        </w:tc>
        <w:tc>
          <w:tcPr>
            <w:tcW w:w="1516" w:type="dxa"/>
            <w:vAlign w:val="center"/>
          </w:tcPr>
          <w:p w14:paraId="4FD03435" w14:textId="39E4F02A" w:rsidR="002D3BC4" w:rsidRPr="00955DAE" w:rsidRDefault="002D3BC4" w:rsidP="002D3BC4">
            <w:pPr>
              <w:spacing w:line="240" w:lineRule="auto"/>
              <w:jc w:val="center"/>
              <w:rPr>
                <w:rFonts w:cstheme="minorHAnsi"/>
                <w:bCs/>
                <w:sz w:val="20"/>
                <w:szCs w:val="20"/>
              </w:rPr>
            </w:pPr>
            <w:r w:rsidRPr="00955DAE">
              <w:rPr>
                <w:color w:val="000000"/>
                <w:sz w:val="20"/>
                <w:szCs w:val="20"/>
              </w:rPr>
              <w:t>30.0%</w:t>
            </w:r>
          </w:p>
        </w:tc>
        <w:tc>
          <w:tcPr>
            <w:tcW w:w="1516" w:type="dxa"/>
            <w:vAlign w:val="center"/>
          </w:tcPr>
          <w:p w14:paraId="34CAFB53" w14:textId="1EDE600A" w:rsidR="002D3BC4" w:rsidRPr="00955DAE" w:rsidRDefault="002D3BC4" w:rsidP="002D3BC4">
            <w:pPr>
              <w:spacing w:line="240" w:lineRule="auto"/>
              <w:jc w:val="center"/>
              <w:rPr>
                <w:rFonts w:cstheme="minorHAnsi"/>
                <w:bCs/>
                <w:sz w:val="20"/>
                <w:szCs w:val="20"/>
              </w:rPr>
            </w:pPr>
            <w:r w:rsidRPr="00955DAE">
              <w:rPr>
                <w:color w:val="000000"/>
                <w:sz w:val="20"/>
                <w:szCs w:val="20"/>
              </w:rPr>
              <w:t>28.2%</w:t>
            </w:r>
          </w:p>
        </w:tc>
        <w:tc>
          <w:tcPr>
            <w:tcW w:w="1546" w:type="dxa"/>
            <w:vAlign w:val="center"/>
          </w:tcPr>
          <w:p w14:paraId="43B375D1" w14:textId="54171EDF" w:rsidR="002D3BC4" w:rsidRPr="00955DAE" w:rsidRDefault="002D3BC4" w:rsidP="002D3BC4">
            <w:pPr>
              <w:spacing w:line="240" w:lineRule="auto"/>
              <w:jc w:val="center"/>
              <w:rPr>
                <w:rFonts w:cstheme="minorHAnsi"/>
                <w:bCs/>
                <w:sz w:val="20"/>
                <w:szCs w:val="20"/>
              </w:rPr>
            </w:pPr>
            <w:r w:rsidRPr="00955DAE">
              <w:rPr>
                <w:color w:val="000000"/>
                <w:sz w:val="20"/>
                <w:szCs w:val="20"/>
              </w:rPr>
              <w:t>37.4%</w:t>
            </w:r>
          </w:p>
        </w:tc>
        <w:tc>
          <w:tcPr>
            <w:tcW w:w="1516" w:type="dxa"/>
            <w:vAlign w:val="center"/>
          </w:tcPr>
          <w:p w14:paraId="7641EB01" w14:textId="1608368B" w:rsidR="002D3BC4" w:rsidRPr="00955DAE" w:rsidRDefault="002D3BC4" w:rsidP="002D3BC4">
            <w:pPr>
              <w:spacing w:line="240" w:lineRule="auto"/>
              <w:jc w:val="center"/>
              <w:rPr>
                <w:rFonts w:cstheme="minorHAnsi"/>
                <w:bCs/>
                <w:sz w:val="20"/>
                <w:szCs w:val="20"/>
              </w:rPr>
            </w:pPr>
            <w:r w:rsidRPr="00955DAE">
              <w:rPr>
                <w:color w:val="000000"/>
                <w:sz w:val="20"/>
                <w:szCs w:val="20"/>
              </w:rPr>
              <w:t>45.0%</w:t>
            </w:r>
          </w:p>
        </w:tc>
      </w:tr>
    </w:tbl>
    <w:p w14:paraId="2AB38D2C" w14:textId="77777777" w:rsidR="00762877" w:rsidRPr="00955DAE" w:rsidRDefault="00762877" w:rsidP="00EB247F">
      <w:pPr>
        <w:spacing w:after="0"/>
        <w:jc w:val="center"/>
        <w:rPr>
          <w:rFonts w:cstheme="minorHAnsi"/>
          <w:b/>
          <w:bCs/>
          <w:i/>
        </w:rPr>
      </w:pPr>
    </w:p>
    <w:p w14:paraId="0D817E1E" w14:textId="7625C31A" w:rsidR="0032353F" w:rsidRPr="00955DAE" w:rsidRDefault="00360CE4" w:rsidP="00EB247F">
      <w:pPr>
        <w:pStyle w:val="Caption"/>
      </w:pPr>
      <w:r w:rsidRPr="00955DAE">
        <w:rPr>
          <w:noProof/>
        </w:rPr>
        <w:drawing>
          <wp:inline distT="0" distB="0" distL="0" distR="0" wp14:anchorId="21BABC33" wp14:editId="7613BFDC">
            <wp:extent cx="4780110" cy="4241925"/>
            <wp:effectExtent l="0" t="0" r="1905" b="6350"/>
            <wp:docPr id="4" name="Chart 4">
              <a:extLst xmlns:a="http://schemas.openxmlformats.org/drawingml/2006/main">
                <a:ext uri="{FF2B5EF4-FFF2-40B4-BE49-F238E27FC236}">
                  <a16:creationId xmlns:a16="http://schemas.microsoft.com/office/drawing/2014/main" id="{00000000-0008-0000-07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A2926D4" w14:textId="139B3E9B" w:rsidR="003A7929" w:rsidRPr="00955DAE" w:rsidRDefault="003A7929" w:rsidP="00EB247F">
      <w:pPr>
        <w:pStyle w:val="Caption"/>
      </w:pPr>
    </w:p>
    <w:p w14:paraId="567E303A" w14:textId="167D170A" w:rsidR="00762877" w:rsidRPr="00955DAE" w:rsidRDefault="00977F6D" w:rsidP="005C77F5">
      <w:pPr>
        <w:pStyle w:val="Caption"/>
        <w:rPr>
          <w:b/>
          <w:bCs/>
          <w:i w:val="0"/>
          <w:iCs w:val="0"/>
        </w:rPr>
      </w:pPr>
      <w:bookmarkStart w:id="83" w:name="_Toc72965746"/>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3</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D17AC8" w:rsidRPr="00955DAE">
        <w:t>1</w:t>
      </w:r>
      <w:r w:rsidR="008017C1">
        <w:fldChar w:fldCharType="end"/>
      </w:r>
      <w:r w:rsidRPr="00955DAE">
        <w:t xml:space="preserve"> </w:t>
      </w:r>
      <w:r w:rsidR="00807D37" w:rsidRPr="00955DAE">
        <w:t xml:space="preserve">World Annual </w:t>
      </w:r>
      <w:r w:rsidRPr="00955DAE">
        <w:t>Adoption 2020-2050</w:t>
      </w:r>
      <w:bookmarkEnd w:id="83"/>
    </w:p>
    <w:p w14:paraId="6B6F22E7" w14:textId="19002B27" w:rsidR="003A7929" w:rsidRPr="00955DAE" w:rsidRDefault="551A77D0" w:rsidP="00483FFA">
      <w:pPr>
        <w:pStyle w:val="Heading2"/>
      </w:pPr>
      <w:bookmarkStart w:id="84" w:name="_Toc72966218"/>
      <w:r w:rsidRPr="00955DAE">
        <w:t>Climate Impacts</w:t>
      </w:r>
      <w:bookmarkEnd w:id="84"/>
    </w:p>
    <w:p w14:paraId="61041E32" w14:textId="1E12ADF8" w:rsidR="0032353F" w:rsidRPr="00955DAE" w:rsidRDefault="0032353F" w:rsidP="0032353F">
      <w:r w:rsidRPr="00955DAE">
        <w:t xml:space="preserve">Below are the emissions results of the analysis for each scenario which include total emissions reduction, atmospheric concentration changes, and sequestration where relevant. For a detailed explanation of each result, please see the </w:t>
      </w:r>
      <w:r w:rsidR="005D6FDB" w:rsidRPr="00955DAE">
        <w:fldChar w:fldCharType="begin"/>
      </w:r>
      <w:r w:rsidR="005D6FDB" w:rsidRPr="00955DAE">
        <w:instrText xml:space="preserve"> REF _Ref354139 \h </w:instrText>
      </w:r>
      <w:r w:rsidR="005D6FDB" w:rsidRPr="00955DAE">
        <w:fldChar w:fldCharType="separate"/>
      </w:r>
      <w:r w:rsidR="005D62EA" w:rsidRPr="00955DAE">
        <w:t>Glossary</w:t>
      </w:r>
      <w:r w:rsidR="005D6FDB" w:rsidRPr="00955DAE">
        <w:fldChar w:fldCharType="end"/>
      </w:r>
      <w:r w:rsidR="005D6FDB" w:rsidRPr="00955DAE">
        <w:t xml:space="preserve"> </w:t>
      </w:r>
      <w:r w:rsidRPr="00955DAE">
        <w:t xml:space="preserve">(Section </w:t>
      </w:r>
      <w:r w:rsidR="00135196" w:rsidRPr="00955DAE">
        <w:fldChar w:fldCharType="begin"/>
      </w:r>
      <w:r w:rsidR="00135196" w:rsidRPr="00955DAE">
        <w:instrText xml:space="preserve"> REF _Ref345080 \r \h </w:instrText>
      </w:r>
      <w:r w:rsidR="00135196" w:rsidRPr="00955DAE">
        <w:fldChar w:fldCharType="separate"/>
      </w:r>
      <w:r w:rsidR="005D62EA" w:rsidRPr="00955DAE">
        <w:t>6</w:t>
      </w:r>
      <w:r w:rsidR="00135196" w:rsidRPr="00955DAE">
        <w:fldChar w:fldCharType="end"/>
      </w:r>
      <w:r w:rsidRPr="00955DAE">
        <w:t>).</w:t>
      </w:r>
    </w:p>
    <w:p w14:paraId="52E48BE0" w14:textId="77777777" w:rsidR="00B261E0" w:rsidRPr="00955DAE" w:rsidRDefault="00B261E0" w:rsidP="00EB247F">
      <w:pPr>
        <w:spacing w:after="0"/>
        <w:rPr>
          <w:rFonts w:cstheme="minorHAnsi"/>
          <w:b/>
          <w:bCs/>
          <w:i/>
        </w:rPr>
      </w:pPr>
    </w:p>
    <w:p w14:paraId="4DA2B4CB" w14:textId="2163941C" w:rsidR="00762877" w:rsidRPr="00955DAE" w:rsidRDefault="0066753A" w:rsidP="00EB247F">
      <w:pPr>
        <w:pStyle w:val="Caption"/>
        <w:rPr>
          <w:rFonts w:eastAsia="Times New Roman" w:cs="Times New Roman"/>
          <w:sz w:val="24"/>
          <w:szCs w:val="24"/>
          <w:lang w:eastAsia="zh-CN"/>
        </w:rPr>
      </w:pPr>
      <w:bookmarkStart w:id="85" w:name="_Toc72965763"/>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3</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2</w:t>
      </w:r>
      <w:r w:rsidR="008017C1">
        <w:fldChar w:fldCharType="end"/>
      </w:r>
      <w:r w:rsidRPr="00955DAE">
        <w:t xml:space="preserve"> Climate Impacts</w:t>
      </w:r>
      <w:bookmarkEnd w:id="85"/>
    </w:p>
    <w:p w14:paraId="43965544" w14:textId="77777777" w:rsidR="00BB79D6" w:rsidRPr="00955DAE" w:rsidRDefault="00BB79D6" w:rsidP="00EB247F">
      <w:pPr>
        <w:pStyle w:val="Caption"/>
      </w:pPr>
      <w:bookmarkStart w:id="86" w:name="_Toc524993443"/>
    </w:p>
    <w:tbl>
      <w:tblPr>
        <w:tblW w:w="6900" w:type="dxa"/>
        <w:jc w:val="center"/>
        <w:tblLook w:val="04A0" w:firstRow="1" w:lastRow="0" w:firstColumn="1" w:lastColumn="0" w:noHBand="0" w:noVBand="1"/>
      </w:tblPr>
      <w:tblGrid>
        <w:gridCol w:w="1380"/>
        <w:gridCol w:w="1380"/>
        <w:gridCol w:w="1380"/>
        <w:gridCol w:w="1380"/>
        <w:gridCol w:w="1380"/>
      </w:tblGrid>
      <w:tr w:rsidR="00360CE4" w:rsidRPr="00955DAE" w14:paraId="01C3D535" w14:textId="77777777" w:rsidTr="006A55B6">
        <w:trPr>
          <w:trHeight w:val="1020"/>
          <w:jc w:val="center"/>
        </w:trPr>
        <w:tc>
          <w:tcPr>
            <w:tcW w:w="13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6CBBDA9A" w14:textId="77777777" w:rsidR="00360CE4" w:rsidRPr="00955DAE" w:rsidRDefault="00360CE4" w:rsidP="006A55B6">
            <w:pPr>
              <w:spacing w:after="0" w:line="240" w:lineRule="auto"/>
              <w:jc w:val="center"/>
              <w:rPr>
                <w:rFonts w:eastAsia="Times New Roman" w:cs="Times New Roman"/>
                <w:b/>
                <w:bCs/>
                <w:color w:val="FFFFFF"/>
                <w:sz w:val="20"/>
                <w:szCs w:val="20"/>
                <w:lang w:eastAsia="zh-CN"/>
              </w:rPr>
            </w:pPr>
            <w:r w:rsidRPr="00955DAE">
              <w:rPr>
                <w:rFonts w:eastAsia="Times New Roman" w:cs="Times New Roman"/>
                <w:b/>
                <w:bCs/>
                <w:color w:val="FFFFFF"/>
                <w:sz w:val="20"/>
                <w:szCs w:val="20"/>
                <w:lang w:eastAsia="zh-CN"/>
              </w:rPr>
              <w:t>Scenario</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7DBE3A15" w14:textId="77777777" w:rsidR="00360CE4" w:rsidRPr="00955DAE" w:rsidRDefault="00360CE4" w:rsidP="006A55B6">
            <w:pPr>
              <w:spacing w:after="0" w:line="240" w:lineRule="auto"/>
              <w:jc w:val="center"/>
              <w:rPr>
                <w:rFonts w:eastAsia="Times New Roman" w:cs="Times New Roman"/>
                <w:b/>
                <w:bCs/>
                <w:color w:val="FFFFFF"/>
                <w:sz w:val="20"/>
                <w:szCs w:val="20"/>
                <w:lang w:eastAsia="zh-CN"/>
              </w:rPr>
            </w:pPr>
            <w:r w:rsidRPr="00955DAE">
              <w:rPr>
                <w:rFonts w:eastAsia="Times New Roman" w:cs="Times New Roman"/>
                <w:b/>
                <w:bCs/>
                <w:color w:val="FFFFFF"/>
                <w:sz w:val="20"/>
                <w:szCs w:val="20"/>
                <w:lang w:eastAsia="zh-CN"/>
              </w:rPr>
              <w:t>Maximum Annual Emissions Reduction</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05C7264D" w14:textId="77777777" w:rsidR="00360CE4" w:rsidRPr="00955DAE" w:rsidRDefault="00360CE4" w:rsidP="006A55B6">
            <w:pPr>
              <w:spacing w:after="0" w:line="240" w:lineRule="auto"/>
              <w:jc w:val="center"/>
              <w:rPr>
                <w:rFonts w:eastAsia="Times New Roman" w:cs="Times New Roman"/>
                <w:b/>
                <w:bCs/>
                <w:color w:val="FFFFFF"/>
                <w:sz w:val="20"/>
                <w:szCs w:val="20"/>
                <w:lang w:eastAsia="zh-CN"/>
              </w:rPr>
            </w:pPr>
            <w:r w:rsidRPr="00955DAE">
              <w:rPr>
                <w:rFonts w:eastAsia="Times New Roman" w:cs="Times New Roman"/>
                <w:b/>
                <w:bCs/>
                <w:color w:val="FFFFFF"/>
                <w:sz w:val="20"/>
                <w:szCs w:val="20"/>
                <w:lang w:eastAsia="zh-CN"/>
              </w:rPr>
              <w:t>Total Emissions Reduction</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44151663" w14:textId="77777777" w:rsidR="00360CE4" w:rsidRPr="00955DAE" w:rsidRDefault="00360CE4" w:rsidP="006A55B6">
            <w:pPr>
              <w:spacing w:after="0" w:line="240" w:lineRule="auto"/>
              <w:jc w:val="center"/>
              <w:rPr>
                <w:rFonts w:eastAsia="Times New Roman" w:cs="Times New Roman"/>
                <w:b/>
                <w:bCs/>
                <w:color w:val="FFFFFF"/>
                <w:sz w:val="20"/>
                <w:szCs w:val="20"/>
                <w:lang w:eastAsia="zh-CN"/>
              </w:rPr>
            </w:pPr>
            <w:r w:rsidRPr="00955DAE">
              <w:rPr>
                <w:rFonts w:eastAsia="Times New Roman" w:cs="Times New Roman"/>
                <w:b/>
                <w:bCs/>
                <w:color w:val="FFFFFF"/>
                <w:sz w:val="20"/>
                <w:szCs w:val="20"/>
                <w:lang w:eastAsia="zh-CN"/>
              </w:rPr>
              <w:t>Emissions Reduction in 2030</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7808B991" w14:textId="77777777" w:rsidR="00360CE4" w:rsidRPr="00955DAE" w:rsidRDefault="00360CE4" w:rsidP="006A55B6">
            <w:pPr>
              <w:spacing w:after="0" w:line="240" w:lineRule="auto"/>
              <w:jc w:val="center"/>
              <w:rPr>
                <w:rFonts w:eastAsia="Times New Roman" w:cs="Times New Roman"/>
                <w:b/>
                <w:bCs/>
                <w:color w:val="FFFFFF"/>
                <w:sz w:val="20"/>
                <w:szCs w:val="20"/>
                <w:lang w:eastAsia="zh-CN"/>
              </w:rPr>
            </w:pPr>
            <w:r w:rsidRPr="00955DAE">
              <w:rPr>
                <w:rFonts w:eastAsia="Times New Roman" w:cs="Times New Roman"/>
                <w:b/>
                <w:bCs/>
                <w:color w:val="FFFFFF"/>
                <w:sz w:val="20"/>
                <w:szCs w:val="20"/>
                <w:lang w:eastAsia="zh-CN"/>
              </w:rPr>
              <w:t>Emissions Reduction in 2050</w:t>
            </w:r>
          </w:p>
        </w:tc>
      </w:tr>
      <w:tr w:rsidR="00360CE4" w:rsidRPr="00955DAE" w14:paraId="0AD07F64" w14:textId="77777777" w:rsidTr="006A55B6">
        <w:trPr>
          <w:trHeight w:val="540"/>
          <w:jc w:val="center"/>
        </w:trPr>
        <w:tc>
          <w:tcPr>
            <w:tcW w:w="1380" w:type="dxa"/>
            <w:vMerge/>
            <w:tcBorders>
              <w:top w:val="single" w:sz="4" w:space="0" w:color="auto"/>
              <w:left w:val="single" w:sz="4" w:space="0" w:color="auto"/>
              <w:bottom w:val="single" w:sz="4" w:space="0" w:color="auto"/>
              <w:right w:val="single" w:sz="4" w:space="0" w:color="auto"/>
            </w:tcBorders>
            <w:vAlign w:val="center"/>
            <w:hideMark/>
          </w:tcPr>
          <w:p w14:paraId="50D70A86" w14:textId="77777777" w:rsidR="00360CE4" w:rsidRPr="00955DAE" w:rsidRDefault="00360CE4" w:rsidP="006A55B6">
            <w:pPr>
              <w:spacing w:after="0" w:line="240" w:lineRule="auto"/>
              <w:jc w:val="left"/>
              <w:rPr>
                <w:rFonts w:eastAsia="Times New Roman" w:cs="Times New Roman"/>
                <w:b/>
                <w:bCs/>
                <w:color w:val="FFFFFF"/>
                <w:sz w:val="20"/>
                <w:szCs w:val="20"/>
                <w:lang w:eastAsia="zh-CN"/>
              </w:rPr>
            </w:pPr>
          </w:p>
        </w:tc>
        <w:tc>
          <w:tcPr>
            <w:tcW w:w="1380" w:type="dxa"/>
            <w:tcBorders>
              <w:top w:val="nil"/>
              <w:left w:val="nil"/>
              <w:bottom w:val="single" w:sz="4" w:space="0" w:color="auto"/>
              <w:right w:val="single" w:sz="4" w:space="0" w:color="auto"/>
            </w:tcBorders>
            <w:shd w:val="clear" w:color="000000" w:fill="4F81BD"/>
            <w:vAlign w:val="center"/>
            <w:hideMark/>
          </w:tcPr>
          <w:p w14:paraId="64BBA054" w14:textId="77777777" w:rsidR="00360CE4" w:rsidRPr="00955DAE" w:rsidRDefault="00360CE4" w:rsidP="006A55B6">
            <w:pPr>
              <w:spacing w:after="0" w:line="240" w:lineRule="auto"/>
              <w:jc w:val="center"/>
              <w:rPr>
                <w:rFonts w:eastAsia="Times New Roman" w:cs="Times New Roman"/>
                <w:i/>
                <w:iCs/>
                <w:color w:val="FFFFFF"/>
                <w:sz w:val="20"/>
                <w:szCs w:val="20"/>
                <w:lang w:eastAsia="zh-CN"/>
              </w:rPr>
            </w:pPr>
            <w:r w:rsidRPr="00955DAE">
              <w:rPr>
                <w:rFonts w:eastAsia="Times New Roman" w:cs="Times New Roman"/>
                <w:i/>
                <w:iCs/>
                <w:color w:val="FFFFFF"/>
                <w:sz w:val="20"/>
                <w:szCs w:val="20"/>
                <w:lang w:eastAsia="zh-CN"/>
              </w:rPr>
              <w:t>(Gt CO</w:t>
            </w:r>
            <w:r w:rsidRPr="00955DAE">
              <w:rPr>
                <w:rFonts w:eastAsia="Times New Roman" w:cs="Times New Roman"/>
                <w:i/>
                <w:iCs/>
                <w:color w:val="FFFFFF"/>
                <w:sz w:val="20"/>
                <w:szCs w:val="20"/>
                <w:vertAlign w:val="subscript"/>
                <w:lang w:eastAsia="zh-CN"/>
              </w:rPr>
              <w:t>2</w:t>
            </w:r>
            <w:r w:rsidRPr="00955DAE">
              <w:rPr>
                <w:rFonts w:eastAsia="Times New Roman" w:cs="Times New Roman"/>
                <w:i/>
                <w:iCs/>
                <w:color w:val="FFFFFF"/>
                <w:sz w:val="20"/>
                <w:szCs w:val="20"/>
                <w:lang w:eastAsia="zh-CN"/>
              </w:rPr>
              <w:t>-eq/yr.)</w:t>
            </w:r>
          </w:p>
        </w:tc>
        <w:tc>
          <w:tcPr>
            <w:tcW w:w="1380" w:type="dxa"/>
            <w:tcBorders>
              <w:top w:val="nil"/>
              <w:left w:val="nil"/>
              <w:bottom w:val="single" w:sz="4" w:space="0" w:color="auto"/>
              <w:right w:val="single" w:sz="4" w:space="0" w:color="auto"/>
            </w:tcBorders>
            <w:shd w:val="clear" w:color="000000" w:fill="4F81BD"/>
            <w:vAlign w:val="center"/>
            <w:hideMark/>
          </w:tcPr>
          <w:p w14:paraId="0D02ABB5" w14:textId="7256BC7D" w:rsidR="00360CE4" w:rsidRPr="00955DAE" w:rsidRDefault="00360CE4" w:rsidP="006A55B6">
            <w:pPr>
              <w:spacing w:after="0" w:line="240" w:lineRule="auto"/>
              <w:jc w:val="center"/>
              <w:rPr>
                <w:rFonts w:eastAsia="Times New Roman" w:cs="Times New Roman"/>
                <w:i/>
                <w:iCs/>
                <w:color w:val="FFFFFF"/>
                <w:sz w:val="20"/>
                <w:szCs w:val="20"/>
                <w:lang w:eastAsia="zh-CN"/>
              </w:rPr>
            </w:pPr>
            <w:r w:rsidRPr="00955DAE">
              <w:rPr>
                <w:rFonts w:eastAsia="Times New Roman" w:cs="Times New Roman"/>
                <w:i/>
                <w:iCs/>
                <w:color w:val="FFFFFF"/>
                <w:sz w:val="20"/>
                <w:szCs w:val="20"/>
                <w:lang w:eastAsia="zh-CN"/>
              </w:rPr>
              <w:t>Gt CO</w:t>
            </w:r>
            <w:r w:rsidRPr="00955DAE">
              <w:rPr>
                <w:rFonts w:eastAsia="Times New Roman" w:cs="Times New Roman"/>
                <w:i/>
                <w:iCs/>
                <w:color w:val="FFFFFF"/>
                <w:sz w:val="20"/>
                <w:szCs w:val="20"/>
                <w:vertAlign w:val="subscript"/>
                <w:lang w:eastAsia="zh-CN"/>
              </w:rPr>
              <w:t>2</w:t>
            </w:r>
            <w:r w:rsidRPr="00955DAE">
              <w:rPr>
                <w:rFonts w:eastAsia="Times New Roman" w:cs="Times New Roman"/>
                <w:i/>
                <w:iCs/>
                <w:color w:val="FFFFFF"/>
                <w:sz w:val="20"/>
                <w:szCs w:val="20"/>
                <w:lang w:eastAsia="zh-CN"/>
              </w:rPr>
              <w:t>-eq (2020-2050)</w:t>
            </w:r>
          </w:p>
        </w:tc>
        <w:tc>
          <w:tcPr>
            <w:tcW w:w="1380" w:type="dxa"/>
            <w:tcBorders>
              <w:top w:val="nil"/>
              <w:left w:val="nil"/>
              <w:bottom w:val="single" w:sz="4" w:space="0" w:color="auto"/>
              <w:right w:val="single" w:sz="4" w:space="0" w:color="auto"/>
            </w:tcBorders>
            <w:shd w:val="clear" w:color="000000" w:fill="4F81BD"/>
            <w:vAlign w:val="center"/>
            <w:hideMark/>
          </w:tcPr>
          <w:p w14:paraId="3A81F587" w14:textId="77777777" w:rsidR="00360CE4" w:rsidRPr="00955DAE" w:rsidRDefault="00360CE4" w:rsidP="006A55B6">
            <w:pPr>
              <w:spacing w:after="0" w:line="240" w:lineRule="auto"/>
              <w:jc w:val="center"/>
              <w:rPr>
                <w:rFonts w:eastAsia="Times New Roman" w:cs="Times New Roman"/>
                <w:i/>
                <w:iCs/>
                <w:color w:val="FFFFFF"/>
                <w:sz w:val="20"/>
                <w:szCs w:val="20"/>
                <w:lang w:eastAsia="zh-CN"/>
              </w:rPr>
            </w:pPr>
            <w:r w:rsidRPr="00955DAE">
              <w:rPr>
                <w:rFonts w:eastAsia="Times New Roman" w:cs="Times New Roman"/>
                <w:i/>
                <w:iCs/>
                <w:color w:val="FFFFFF"/>
                <w:sz w:val="20"/>
                <w:szCs w:val="20"/>
                <w:lang w:eastAsia="zh-CN"/>
              </w:rPr>
              <w:t>(Gt CO2-eq/year)</w:t>
            </w:r>
          </w:p>
        </w:tc>
        <w:tc>
          <w:tcPr>
            <w:tcW w:w="1380" w:type="dxa"/>
            <w:tcBorders>
              <w:top w:val="nil"/>
              <w:left w:val="nil"/>
              <w:bottom w:val="single" w:sz="4" w:space="0" w:color="auto"/>
              <w:right w:val="single" w:sz="4" w:space="0" w:color="auto"/>
            </w:tcBorders>
            <w:shd w:val="clear" w:color="000000" w:fill="4F81BD"/>
            <w:vAlign w:val="center"/>
            <w:hideMark/>
          </w:tcPr>
          <w:p w14:paraId="26B50D6B" w14:textId="77777777" w:rsidR="00360CE4" w:rsidRPr="00955DAE" w:rsidRDefault="00360CE4" w:rsidP="006A55B6">
            <w:pPr>
              <w:spacing w:after="0" w:line="240" w:lineRule="auto"/>
              <w:jc w:val="center"/>
              <w:rPr>
                <w:rFonts w:eastAsia="Times New Roman" w:cs="Times New Roman"/>
                <w:i/>
                <w:iCs/>
                <w:color w:val="FFFFFF"/>
                <w:sz w:val="20"/>
                <w:szCs w:val="20"/>
                <w:lang w:eastAsia="zh-CN"/>
              </w:rPr>
            </w:pPr>
            <w:r w:rsidRPr="00955DAE">
              <w:rPr>
                <w:rFonts w:eastAsia="Times New Roman" w:cs="Times New Roman"/>
                <w:i/>
                <w:iCs/>
                <w:color w:val="FFFFFF"/>
                <w:sz w:val="20"/>
                <w:szCs w:val="20"/>
                <w:lang w:eastAsia="zh-CN"/>
              </w:rPr>
              <w:t>(Gt CO2-eq/year)</w:t>
            </w:r>
          </w:p>
        </w:tc>
      </w:tr>
      <w:tr w:rsidR="00360CE4" w:rsidRPr="00955DAE" w14:paraId="6CECB2E9" w14:textId="77777777" w:rsidTr="006A55B6">
        <w:trPr>
          <w:trHeight w:val="315"/>
          <w:jc w:val="center"/>
        </w:trPr>
        <w:tc>
          <w:tcPr>
            <w:tcW w:w="1380" w:type="dxa"/>
            <w:tcBorders>
              <w:top w:val="nil"/>
              <w:left w:val="single" w:sz="4" w:space="0" w:color="auto"/>
              <w:bottom w:val="single" w:sz="4" w:space="0" w:color="auto"/>
              <w:right w:val="single" w:sz="4" w:space="0" w:color="auto"/>
            </w:tcBorders>
            <w:shd w:val="clear" w:color="auto" w:fill="auto"/>
            <w:vAlign w:val="center"/>
            <w:hideMark/>
          </w:tcPr>
          <w:p w14:paraId="7BB3D7AC" w14:textId="77777777" w:rsidR="00360CE4" w:rsidRPr="00955DAE" w:rsidRDefault="00360CE4" w:rsidP="00360CE4">
            <w:pPr>
              <w:spacing w:after="0" w:line="240" w:lineRule="auto"/>
              <w:jc w:val="center"/>
              <w:rPr>
                <w:rFonts w:eastAsia="Times New Roman" w:cs="Times New Roman"/>
                <w:b/>
                <w:bCs/>
                <w:i/>
                <w:iCs/>
                <w:color w:val="000000"/>
                <w:sz w:val="20"/>
                <w:szCs w:val="20"/>
                <w:lang w:eastAsia="zh-CN"/>
              </w:rPr>
            </w:pPr>
            <w:r w:rsidRPr="00955DAE">
              <w:rPr>
                <w:rFonts w:eastAsia="Times New Roman" w:cs="Times New Roman"/>
                <w:b/>
                <w:bCs/>
                <w:i/>
                <w:iCs/>
                <w:color w:val="000000"/>
                <w:sz w:val="20"/>
                <w:szCs w:val="20"/>
                <w:lang w:eastAsia="zh-CN"/>
              </w:rPr>
              <w:t>Plausible</w:t>
            </w:r>
          </w:p>
        </w:tc>
        <w:tc>
          <w:tcPr>
            <w:tcW w:w="1380" w:type="dxa"/>
            <w:tcBorders>
              <w:top w:val="nil"/>
              <w:left w:val="nil"/>
              <w:bottom w:val="single" w:sz="4" w:space="0" w:color="auto"/>
              <w:right w:val="single" w:sz="4" w:space="0" w:color="auto"/>
            </w:tcBorders>
            <w:shd w:val="clear" w:color="auto" w:fill="auto"/>
            <w:vAlign w:val="center"/>
            <w:hideMark/>
          </w:tcPr>
          <w:p w14:paraId="3D65D21A" w14:textId="0BEA06F7"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1.04</w:t>
            </w:r>
          </w:p>
        </w:tc>
        <w:tc>
          <w:tcPr>
            <w:tcW w:w="1380" w:type="dxa"/>
            <w:tcBorders>
              <w:top w:val="nil"/>
              <w:left w:val="nil"/>
              <w:bottom w:val="single" w:sz="4" w:space="0" w:color="auto"/>
              <w:right w:val="single" w:sz="4" w:space="0" w:color="auto"/>
            </w:tcBorders>
            <w:shd w:val="clear" w:color="auto" w:fill="auto"/>
            <w:vAlign w:val="center"/>
            <w:hideMark/>
          </w:tcPr>
          <w:p w14:paraId="063A0997" w14:textId="78CB704D"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11.27</w:t>
            </w:r>
          </w:p>
        </w:tc>
        <w:tc>
          <w:tcPr>
            <w:tcW w:w="1380" w:type="dxa"/>
            <w:tcBorders>
              <w:top w:val="nil"/>
              <w:left w:val="nil"/>
              <w:bottom w:val="single" w:sz="4" w:space="0" w:color="auto"/>
              <w:right w:val="single" w:sz="4" w:space="0" w:color="auto"/>
            </w:tcBorders>
            <w:shd w:val="clear" w:color="auto" w:fill="auto"/>
            <w:vAlign w:val="center"/>
            <w:hideMark/>
          </w:tcPr>
          <w:p w14:paraId="7B8E86AC" w14:textId="30C7E364"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0.09</w:t>
            </w:r>
          </w:p>
        </w:tc>
        <w:tc>
          <w:tcPr>
            <w:tcW w:w="1380" w:type="dxa"/>
            <w:tcBorders>
              <w:top w:val="nil"/>
              <w:left w:val="nil"/>
              <w:bottom w:val="single" w:sz="4" w:space="0" w:color="auto"/>
              <w:right w:val="single" w:sz="4" w:space="0" w:color="auto"/>
            </w:tcBorders>
            <w:shd w:val="clear" w:color="auto" w:fill="auto"/>
            <w:vAlign w:val="center"/>
            <w:hideMark/>
          </w:tcPr>
          <w:p w14:paraId="25D163C1" w14:textId="4E23CE57"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1.04</w:t>
            </w:r>
          </w:p>
        </w:tc>
      </w:tr>
      <w:tr w:rsidR="00360CE4" w:rsidRPr="00955DAE" w14:paraId="565F2760" w14:textId="77777777" w:rsidTr="006A55B6">
        <w:trPr>
          <w:trHeight w:val="315"/>
          <w:jc w:val="center"/>
        </w:trPr>
        <w:tc>
          <w:tcPr>
            <w:tcW w:w="1380" w:type="dxa"/>
            <w:tcBorders>
              <w:top w:val="nil"/>
              <w:left w:val="single" w:sz="4" w:space="0" w:color="auto"/>
              <w:bottom w:val="single" w:sz="4" w:space="0" w:color="auto"/>
              <w:right w:val="single" w:sz="4" w:space="0" w:color="auto"/>
            </w:tcBorders>
            <w:shd w:val="clear" w:color="auto" w:fill="auto"/>
            <w:vAlign w:val="center"/>
            <w:hideMark/>
          </w:tcPr>
          <w:p w14:paraId="4F987FA4" w14:textId="77777777" w:rsidR="00360CE4" w:rsidRPr="00955DAE" w:rsidRDefault="00360CE4" w:rsidP="00360CE4">
            <w:pPr>
              <w:spacing w:after="0" w:line="240" w:lineRule="auto"/>
              <w:jc w:val="center"/>
              <w:rPr>
                <w:rFonts w:eastAsia="Times New Roman" w:cs="Times New Roman"/>
                <w:b/>
                <w:bCs/>
                <w:i/>
                <w:iCs/>
                <w:color w:val="000000"/>
                <w:sz w:val="20"/>
                <w:szCs w:val="20"/>
                <w:lang w:eastAsia="zh-CN"/>
              </w:rPr>
            </w:pPr>
            <w:r w:rsidRPr="00955DAE">
              <w:rPr>
                <w:rFonts w:eastAsia="Times New Roman" w:cs="Times New Roman"/>
                <w:b/>
                <w:bCs/>
                <w:i/>
                <w:iCs/>
                <w:color w:val="000000"/>
                <w:sz w:val="20"/>
                <w:szCs w:val="20"/>
                <w:lang w:eastAsia="zh-CN"/>
              </w:rPr>
              <w:t>Drawdown</w:t>
            </w:r>
          </w:p>
        </w:tc>
        <w:tc>
          <w:tcPr>
            <w:tcW w:w="1380" w:type="dxa"/>
            <w:tcBorders>
              <w:top w:val="nil"/>
              <w:left w:val="nil"/>
              <w:bottom w:val="single" w:sz="4" w:space="0" w:color="auto"/>
              <w:right w:val="single" w:sz="4" w:space="0" w:color="auto"/>
            </w:tcBorders>
            <w:shd w:val="clear" w:color="auto" w:fill="auto"/>
            <w:vAlign w:val="center"/>
            <w:hideMark/>
          </w:tcPr>
          <w:p w14:paraId="28659F1B" w14:textId="49A5F6D7"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1.97</w:t>
            </w:r>
          </w:p>
        </w:tc>
        <w:tc>
          <w:tcPr>
            <w:tcW w:w="1380" w:type="dxa"/>
            <w:tcBorders>
              <w:top w:val="nil"/>
              <w:left w:val="nil"/>
              <w:bottom w:val="single" w:sz="4" w:space="0" w:color="auto"/>
              <w:right w:val="single" w:sz="4" w:space="0" w:color="auto"/>
            </w:tcBorders>
            <w:shd w:val="clear" w:color="auto" w:fill="auto"/>
            <w:vAlign w:val="center"/>
            <w:hideMark/>
          </w:tcPr>
          <w:p w14:paraId="5D959132" w14:textId="0F4D253A"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27.77</w:t>
            </w:r>
          </w:p>
        </w:tc>
        <w:tc>
          <w:tcPr>
            <w:tcW w:w="1380" w:type="dxa"/>
            <w:tcBorders>
              <w:top w:val="nil"/>
              <w:left w:val="nil"/>
              <w:bottom w:val="single" w:sz="4" w:space="0" w:color="auto"/>
              <w:right w:val="single" w:sz="4" w:space="0" w:color="auto"/>
            </w:tcBorders>
            <w:shd w:val="clear" w:color="auto" w:fill="auto"/>
            <w:vAlign w:val="center"/>
            <w:hideMark/>
          </w:tcPr>
          <w:p w14:paraId="4DF00274" w14:textId="32C1A09A"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0.50</w:t>
            </w:r>
          </w:p>
        </w:tc>
        <w:tc>
          <w:tcPr>
            <w:tcW w:w="1380" w:type="dxa"/>
            <w:tcBorders>
              <w:top w:val="nil"/>
              <w:left w:val="nil"/>
              <w:bottom w:val="single" w:sz="4" w:space="0" w:color="auto"/>
              <w:right w:val="single" w:sz="4" w:space="0" w:color="auto"/>
            </w:tcBorders>
            <w:shd w:val="clear" w:color="auto" w:fill="auto"/>
            <w:vAlign w:val="center"/>
            <w:hideMark/>
          </w:tcPr>
          <w:p w14:paraId="0B9B0D70" w14:textId="75371B9C"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1.97</w:t>
            </w:r>
          </w:p>
        </w:tc>
      </w:tr>
      <w:tr w:rsidR="00360CE4" w:rsidRPr="00955DAE" w14:paraId="16393CEE" w14:textId="77777777" w:rsidTr="006A55B6">
        <w:trPr>
          <w:trHeight w:val="315"/>
          <w:jc w:val="center"/>
        </w:trPr>
        <w:tc>
          <w:tcPr>
            <w:tcW w:w="1380" w:type="dxa"/>
            <w:tcBorders>
              <w:top w:val="nil"/>
              <w:left w:val="single" w:sz="4" w:space="0" w:color="auto"/>
              <w:bottom w:val="single" w:sz="4" w:space="0" w:color="auto"/>
              <w:right w:val="single" w:sz="4" w:space="0" w:color="auto"/>
            </w:tcBorders>
            <w:shd w:val="clear" w:color="auto" w:fill="auto"/>
            <w:vAlign w:val="center"/>
            <w:hideMark/>
          </w:tcPr>
          <w:p w14:paraId="1B7675BA" w14:textId="346C9871" w:rsidR="00360CE4" w:rsidRPr="00955DAE" w:rsidRDefault="00360CE4" w:rsidP="00360CE4">
            <w:pPr>
              <w:spacing w:after="0" w:line="240" w:lineRule="auto"/>
              <w:jc w:val="center"/>
              <w:rPr>
                <w:rFonts w:eastAsia="Times New Roman" w:cs="Times New Roman"/>
                <w:b/>
                <w:bCs/>
                <w:i/>
                <w:iCs/>
                <w:color w:val="000000"/>
                <w:sz w:val="20"/>
                <w:szCs w:val="20"/>
                <w:lang w:eastAsia="zh-CN"/>
              </w:rPr>
            </w:pPr>
            <w:r w:rsidRPr="00955DAE">
              <w:rPr>
                <w:rFonts w:eastAsia="Times New Roman" w:cs="Times New Roman"/>
                <w:b/>
                <w:bCs/>
                <w:i/>
                <w:iCs/>
                <w:color w:val="000000"/>
                <w:sz w:val="20"/>
                <w:szCs w:val="20"/>
                <w:lang w:eastAsia="zh-CN"/>
              </w:rPr>
              <w:t>Maximum</w:t>
            </w:r>
          </w:p>
        </w:tc>
        <w:tc>
          <w:tcPr>
            <w:tcW w:w="1380" w:type="dxa"/>
            <w:tcBorders>
              <w:top w:val="nil"/>
              <w:left w:val="nil"/>
              <w:bottom w:val="single" w:sz="4" w:space="0" w:color="auto"/>
              <w:right w:val="single" w:sz="4" w:space="0" w:color="auto"/>
            </w:tcBorders>
            <w:shd w:val="clear" w:color="auto" w:fill="auto"/>
            <w:vAlign w:val="center"/>
            <w:hideMark/>
          </w:tcPr>
          <w:p w14:paraId="2A8F30F8" w14:textId="36B39A55"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4.93</w:t>
            </w:r>
          </w:p>
        </w:tc>
        <w:tc>
          <w:tcPr>
            <w:tcW w:w="1380" w:type="dxa"/>
            <w:tcBorders>
              <w:top w:val="nil"/>
              <w:left w:val="nil"/>
              <w:bottom w:val="single" w:sz="4" w:space="0" w:color="auto"/>
              <w:right w:val="single" w:sz="4" w:space="0" w:color="auto"/>
            </w:tcBorders>
            <w:shd w:val="clear" w:color="auto" w:fill="auto"/>
            <w:vAlign w:val="center"/>
            <w:hideMark/>
          </w:tcPr>
          <w:p w14:paraId="5256701C" w14:textId="32DADC18"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81.35</w:t>
            </w:r>
          </w:p>
        </w:tc>
        <w:tc>
          <w:tcPr>
            <w:tcW w:w="1380" w:type="dxa"/>
            <w:tcBorders>
              <w:top w:val="nil"/>
              <w:left w:val="nil"/>
              <w:bottom w:val="single" w:sz="4" w:space="0" w:color="auto"/>
              <w:right w:val="single" w:sz="4" w:space="0" w:color="auto"/>
            </w:tcBorders>
            <w:shd w:val="clear" w:color="auto" w:fill="auto"/>
            <w:vAlign w:val="center"/>
            <w:hideMark/>
          </w:tcPr>
          <w:p w14:paraId="5917D017" w14:textId="038770F3"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1.85</w:t>
            </w:r>
          </w:p>
        </w:tc>
        <w:tc>
          <w:tcPr>
            <w:tcW w:w="1380" w:type="dxa"/>
            <w:tcBorders>
              <w:top w:val="nil"/>
              <w:left w:val="nil"/>
              <w:bottom w:val="single" w:sz="4" w:space="0" w:color="auto"/>
              <w:right w:val="single" w:sz="4" w:space="0" w:color="auto"/>
            </w:tcBorders>
            <w:shd w:val="clear" w:color="auto" w:fill="auto"/>
            <w:vAlign w:val="center"/>
            <w:hideMark/>
          </w:tcPr>
          <w:p w14:paraId="0196EE1B" w14:textId="1930D878" w:rsidR="00360CE4" w:rsidRPr="00955DAE" w:rsidRDefault="00360CE4" w:rsidP="00360CE4">
            <w:pPr>
              <w:spacing w:after="0" w:line="240" w:lineRule="auto"/>
              <w:jc w:val="center"/>
              <w:rPr>
                <w:rFonts w:eastAsia="Times New Roman" w:cs="Times New Roman"/>
                <w:color w:val="000000"/>
                <w:sz w:val="20"/>
                <w:szCs w:val="20"/>
                <w:lang w:eastAsia="zh-CN"/>
              </w:rPr>
            </w:pPr>
            <w:r w:rsidRPr="00955DAE">
              <w:rPr>
                <w:color w:val="000000"/>
                <w:sz w:val="20"/>
                <w:szCs w:val="20"/>
              </w:rPr>
              <w:t>4.93</w:t>
            </w:r>
          </w:p>
        </w:tc>
      </w:tr>
    </w:tbl>
    <w:p w14:paraId="202E4EFB" w14:textId="77777777" w:rsidR="00360CE4" w:rsidRPr="00955DAE" w:rsidRDefault="00360CE4" w:rsidP="005D6FDB"/>
    <w:p w14:paraId="30AFEE0B" w14:textId="02A8C8DC" w:rsidR="005C77F5" w:rsidRPr="00955DAE" w:rsidRDefault="00087D3B" w:rsidP="005D6FDB">
      <w:r w:rsidRPr="00955DAE">
        <w:t>T</w:t>
      </w:r>
      <w:r w:rsidR="0032353F" w:rsidRPr="00955DAE">
        <w:t>he solution was</w:t>
      </w:r>
      <w:r w:rsidR="005C77F5" w:rsidRPr="00955DAE">
        <w:t xml:space="preserve"> </w:t>
      </w:r>
      <w:r w:rsidR="0032353F" w:rsidRPr="00955DAE">
        <w:t xml:space="preserve">integrated with all other </w:t>
      </w:r>
      <w:r w:rsidR="00B251A2" w:rsidRPr="00955DAE">
        <w:t xml:space="preserve">Project Drawdown </w:t>
      </w:r>
      <w:r w:rsidR="0032353F" w:rsidRPr="00955DAE">
        <w:t>solutions and</w:t>
      </w:r>
      <w:r w:rsidR="0069014F" w:rsidRPr="00955DAE">
        <w:t xml:space="preserve"> may have different emissions results</w:t>
      </w:r>
      <w:r w:rsidR="00B251A2" w:rsidRPr="00955DAE">
        <w:t xml:space="preserve"> </w:t>
      </w:r>
      <w:r w:rsidR="00926C81" w:rsidRPr="00955DAE">
        <w:t>from the models</w:t>
      </w:r>
      <w:r w:rsidR="0069014F" w:rsidRPr="00955DAE">
        <w:t xml:space="preserve">. This is due to adjustments caused by interactions among solutions that limit full adoption (such as by feedstock or demand limits) or </w:t>
      </w:r>
      <w:r w:rsidR="00B251A2" w:rsidRPr="00955DAE">
        <w:t xml:space="preserve">that </w:t>
      </w:r>
      <w:r w:rsidR="0069014F" w:rsidRPr="00955DAE">
        <w:t>limit</w:t>
      </w:r>
      <w:r w:rsidR="00B251A2" w:rsidRPr="00955DAE">
        <w:t xml:space="preserve"> </w:t>
      </w:r>
      <w:r w:rsidR="0069014F" w:rsidRPr="00955DAE">
        <w:t>the full benefit of some solutions</w:t>
      </w:r>
      <w:r w:rsidR="00B251A2" w:rsidRPr="00955DAE">
        <w:t xml:space="preserve"> (such as reduced individual </w:t>
      </w:r>
      <w:r w:rsidRPr="00955DAE">
        <w:t xml:space="preserve">solution </w:t>
      </w:r>
      <w:r w:rsidR="00B251A2" w:rsidRPr="00955DAE">
        <w:t xml:space="preserve">impact </w:t>
      </w:r>
      <w:r w:rsidRPr="00955DAE">
        <w:t>when technologies are</w:t>
      </w:r>
      <w:r w:rsidR="00B251A2" w:rsidRPr="00955DAE">
        <w:t xml:space="preserve"> combined)</w:t>
      </w:r>
      <w:r w:rsidR="0032353F" w:rsidRPr="00955DAE">
        <w:t>.</w:t>
      </w:r>
    </w:p>
    <w:p w14:paraId="54B5EBE5" w14:textId="77777777" w:rsidR="006B675D" w:rsidRPr="00955DAE" w:rsidRDefault="006B675D" w:rsidP="005C77F5"/>
    <w:p w14:paraId="524B77BF" w14:textId="1EA7492E" w:rsidR="00762877" w:rsidRPr="00955DAE" w:rsidRDefault="003A7929" w:rsidP="00EB247F">
      <w:pPr>
        <w:pStyle w:val="Caption"/>
        <w:rPr>
          <w:rFonts w:eastAsia="Times New Roman" w:cs="Times New Roman"/>
          <w:sz w:val="24"/>
          <w:szCs w:val="24"/>
          <w:lang w:eastAsia="zh-CN"/>
        </w:rPr>
      </w:pPr>
      <w:bookmarkStart w:id="87" w:name="_Toc72965764"/>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3</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3</w:t>
      </w:r>
      <w:r w:rsidR="008017C1">
        <w:fldChar w:fldCharType="end"/>
      </w:r>
      <w:r w:rsidRPr="00955DAE">
        <w:t xml:space="preserve"> Impacts on Atmospheric Concentrations of CO</w:t>
      </w:r>
      <w:r w:rsidRPr="00955DAE">
        <w:rPr>
          <w:vertAlign w:val="subscript"/>
        </w:rPr>
        <w:t>2</w:t>
      </w:r>
      <w:r w:rsidRPr="00955DAE">
        <w:t>-eq</w:t>
      </w:r>
      <w:bookmarkEnd w:id="86"/>
      <w:bookmarkEnd w:id="87"/>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60CE4" w:rsidRPr="00955DAE" w14:paraId="169A5D4D" w14:textId="77777777" w:rsidTr="006A55B6">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C4E0290" w14:textId="77777777" w:rsidR="00360CE4" w:rsidRPr="00955DAE" w:rsidRDefault="00360CE4" w:rsidP="006A55B6">
            <w:pPr>
              <w:spacing w:line="240" w:lineRule="auto"/>
              <w:jc w:val="center"/>
              <w:rPr>
                <w:rFonts w:cstheme="minorHAnsi"/>
                <w:b/>
                <w:bCs/>
                <w:color w:val="FFFFFF" w:themeColor="background1"/>
                <w:sz w:val="20"/>
                <w:szCs w:val="20"/>
                <w:lang w:eastAsia="zh-CN"/>
              </w:rPr>
            </w:pPr>
            <w:r w:rsidRPr="00955DAE">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7C53292" w14:textId="77777777" w:rsidR="00360CE4" w:rsidRPr="00955DAE" w:rsidRDefault="00360CE4" w:rsidP="006A55B6">
            <w:pPr>
              <w:spacing w:line="240" w:lineRule="auto"/>
              <w:jc w:val="center"/>
              <w:rPr>
                <w:rFonts w:cstheme="minorHAnsi"/>
                <w:b/>
                <w:bCs/>
                <w:color w:val="FFFFFF" w:themeColor="background1"/>
                <w:sz w:val="20"/>
                <w:szCs w:val="20"/>
                <w:lang w:eastAsia="zh-CN"/>
              </w:rPr>
            </w:pPr>
            <w:r w:rsidRPr="00955DAE">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331BFDD" w14:textId="77777777" w:rsidR="00360CE4" w:rsidRPr="00955DAE" w:rsidRDefault="00360CE4" w:rsidP="006A55B6">
            <w:pPr>
              <w:spacing w:line="240" w:lineRule="auto"/>
              <w:jc w:val="center"/>
              <w:rPr>
                <w:rFonts w:cstheme="minorHAnsi"/>
                <w:b/>
                <w:bCs/>
                <w:color w:val="FFFFFF" w:themeColor="background1"/>
                <w:sz w:val="20"/>
                <w:szCs w:val="20"/>
                <w:lang w:eastAsia="zh-CN"/>
              </w:rPr>
            </w:pPr>
            <w:r w:rsidRPr="00955DAE">
              <w:rPr>
                <w:rFonts w:cstheme="minorHAnsi"/>
                <w:b/>
                <w:bCs/>
                <w:color w:val="FFFFFF" w:themeColor="background1"/>
                <w:sz w:val="20"/>
                <w:szCs w:val="20"/>
                <w:lang w:eastAsia="zh-CN"/>
              </w:rPr>
              <w:t>GHG Concentration Rate of Change in 2050</w:t>
            </w:r>
          </w:p>
        </w:tc>
      </w:tr>
      <w:tr w:rsidR="00360CE4" w:rsidRPr="00955DAE" w14:paraId="633AF986" w14:textId="77777777" w:rsidTr="006A55B6">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AFA088C" w14:textId="77777777" w:rsidR="00360CE4" w:rsidRPr="00955DAE" w:rsidRDefault="00360CE4" w:rsidP="006A55B6">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526B7D4" w14:textId="77777777" w:rsidR="00360CE4" w:rsidRPr="00955DAE" w:rsidRDefault="00360CE4" w:rsidP="006A55B6">
            <w:pPr>
              <w:spacing w:line="240" w:lineRule="auto"/>
              <w:jc w:val="center"/>
              <w:rPr>
                <w:rFonts w:cstheme="minorHAnsi"/>
                <w:bCs/>
                <w:i/>
                <w:color w:val="FFFFFF" w:themeColor="background1"/>
                <w:sz w:val="20"/>
                <w:szCs w:val="20"/>
                <w:lang w:eastAsia="zh-CN"/>
              </w:rPr>
            </w:pPr>
            <w:r w:rsidRPr="00955DAE">
              <w:rPr>
                <w:rFonts w:cstheme="minorHAnsi"/>
                <w:bCs/>
                <w:i/>
                <w:color w:val="FFFFFF" w:themeColor="background1"/>
                <w:sz w:val="20"/>
                <w:szCs w:val="20"/>
                <w:lang w:eastAsia="zh-CN"/>
              </w:rPr>
              <w:t>PPM CO</w:t>
            </w:r>
            <w:r w:rsidRPr="00955DAE">
              <w:rPr>
                <w:rFonts w:cstheme="minorHAnsi"/>
                <w:bCs/>
                <w:i/>
                <w:color w:val="FFFFFF" w:themeColor="background1"/>
                <w:sz w:val="20"/>
                <w:szCs w:val="20"/>
                <w:vertAlign w:val="subscript"/>
                <w:lang w:eastAsia="zh-CN"/>
              </w:rPr>
              <w:t>2</w:t>
            </w:r>
            <w:r w:rsidRPr="00955DAE">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967191B" w14:textId="77777777" w:rsidR="00360CE4" w:rsidRPr="00955DAE" w:rsidRDefault="00360CE4" w:rsidP="006A55B6">
            <w:pPr>
              <w:spacing w:line="240" w:lineRule="auto"/>
              <w:jc w:val="center"/>
              <w:rPr>
                <w:rFonts w:cstheme="minorHAnsi"/>
                <w:bCs/>
                <w:i/>
                <w:color w:val="FFFFFF" w:themeColor="background1"/>
                <w:sz w:val="20"/>
                <w:szCs w:val="20"/>
                <w:lang w:eastAsia="zh-CN"/>
              </w:rPr>
            </w:pPr>
            <w:r w:rsidRPr="00955DAE">
              <w:rPr>
                <w:rFonts w:cstheme="minorHAnsi"/>
                <w:bCs/>
                <w:i/>
                <w:color w:val="FFFFFF" w:themeColor="background1"/>
                <w:sz w:val="20"/>
                <w:szCs w:val="20"/>
                <w:lang w:eastAsia="zh-CN"/>
              </w:rPr>
              <w:t>PPM CO</w:t>
            </w:r>
            <w:r w:rsidRPr="00955DAE">
              <w:rPr>
                <w:rFonts w:cstheme="minorHAnsi"/>
                <w:bCs/>
                <w:i/>
                <w:color w:val="FFFFFF" w:themeColor="background1"/>
                <w:sz w:val="20"/>
                <w:szCs w:val="20"/>
                <w:vertAlign w:val="subscript"/>
                <w:lang w:eastAsia="zh-CN"/>
              </w:rPr>
              <w:t>2</w:t>
            </w:r>
            <w:r w:rsidRPr="00955DAE">
              <w:rPr>
                <w:rFonts w:cstheme="minorHAnsi"/>
                <w:bCs/>
                <w:i/>
                <w:color w:val="FFFFFF" w:themeColor="background1"/>
                <w:sz w:val="20"/>
                <w:szCs w:val="20"/>
                <w:lang w:eastAsia="zh-CN"/>
              </w:rPr>
              <w:t>-eq change from 2049-2050</w:t>
            </w:r>
          </w:p>
        </w:tc>
      </w:tr>
      <w:tr w:rsidR="00360CE4" w:rsidRPr="00955DAE" w14:paraId="32A71BB0" w14:textId="77777777" w:rsidTr="00260E3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88365EA" w14:textId="77777777" w:rsidR="00360CE4" w:rsidRPr="00955DAE" w:rsidRDefault="00360CE4" w:rsidP="00360CE4">
            <w:pPr>
              <w:shd w:val="clear" w:color="auto" w:fill="FFFFFF" w:themeFill="background1"/>
              <w:spacing w:after="0" w:line="240" w:lineRule="auto"/>
              <w:jc w:val="center"/>
              <w:rPr>
                <w:color w:val="000000" w:themeColor="text1"/>
                <w:sz w:val="20"/>
                <w:szCs w:val="20"/>
                <w:lang w:eastAsia="zh-CN"/>
              </w:rPr>
            </w:pPr>
            <w:r w:rsidRPr="00955DAE">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3E9B2DA" w14:textId="693956E0" w:rsidR="00360CE4" w:rsidRPr="00955DAE" w:rsidRDefault="00360CE4" w:rsidP="00360CE4">
            <w:pPr>
              <w:shd w:val="clear" w:color="auto" w:fill="FFFFFF"/>
              <w:spacing w:after="0" w:line="240" w:lineRule="auto"/>
              <w:jc w:val="center"/>
              <w:rPr>
                <w:rFonts w:eastAsia="Times New Roman" w:cstheme="minorHAnsi"/>
                <w:color w:val="000000" w:themeColor="text1"/>
                <w:sz w:val="20"/>
                <w:szCs w:val="20"/>
                <w:lang w:eastAsia="zh-CN"/>
              </w:rPr>
            </w:pPr>
            <w:r w:rsidRPr="00955DAE">
              <w:rPr>
                <w:color w:val="000000"/>
                <w:sz w:val="20"/>
                <w:szCs w:val="20"/>
              </w:rPr>
              <w:t>1.0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7F1DCE" w14:textId="7BD4EEF5" w:rsidR="00360CE4" w:rsidRPr="00955DAE" w:rsidRDefault="00360CE4" w:rsidP="00360CE4">
            <w:pPr>
              <w:shd w:val="clear" w:color="auto" w:fill="FFFFFF"/>
              <w:spacing w:after="0" w:line="240" w:lineRule="auto"/>
              <w:jc w:val="center"/>
              <w:rPr>
                <w:rFonts w:eastAsia="Times New Roman" w:cstheme="minorHAnsi"/>
                <w:color w:val="000000" w:themeColor="text1"/>
                <w:sz w:val="20"/>
                <w:szCs w:val="20"/>
                <w:lang w:eastAsia="zh-CN"/>
              </w:rPr>
            </w:pPr>
            <w:r w:rsidRPr="00955DAE">
              <w:rPr>
                <w:color w:val="000000"/>
                <w:sz w:val="20"/>
                <w:szCs w:val="20"/>
              </w:rPr>
              <w:t>0.09</w:t>
            </w:r>
          </w:p>
        </w:tc>
      </w:tr>
      <w:tr w:rsidR="00360CE4" w:rsidRPr="00955DAE" w14:paraId="69E2FFDA" w14:textId="77777777" w:rsidTr="00260E3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FDDFD16" w14:textId="77777777" w:rsidR="00360CE4" w:rsidRPr="00955DAE" w:rsidRDefault="00360CE4" w:rsidP="00360CE4">
            <w:pPr>
              <w:shd w:val="clear" w:color="auto" w:fill="FFFFFF" w:themeFill="background1"/>
              <w:spacing w:after="0" w:line="240" w:lineRule="auto"/>
              <w:jc w:val="center"/>
              <w:rPr>
                <w:color w:val="000000" w:themeColor="text1"/>
                <w:sz w:val="20"/>
                <w:szCs w:val="20"/>
                <w:lang w:eastAsia="zh-CN"/>
              </w:rPr>
            </w:pPr>
            <w:r w:rsidRPr="00955DAE">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2432025" w14:textId="5EB44AAB" w:rsidR="00360CE4" w:rsidRPr="00955DAE" w:rsidRDefault="00360CE4" w:rsidP="00360CE4">
            <w:pPr>
              <w:shd w:val="clear" w:color="auto" w:fill="FFFFFF"/>
              <w:spacing w:after="0" w:line="240" w:lineRule="auto"/>
              <w:jc w:val="center"/>
              <w:rPr>
                <w:rFonts w:eastAsia="Times New Roman" w:cstheme="minorHAnsi"/>
                <w:color w:val="000000" w:themeColor="text1"/>
                <w:sz w:val="20"/>
                <w:szCs w:val="20"/>
                <w:lang w:eastAsia="zh-CN"/>
              </w:rPr>
            </w:pPr>
            <w:r w:rsidRPr="00955DAE">
              <w:rPr>
                <w:color w:val="000000"/>
                <w:sz w:val="20"/>
                <w:szCs w:val="20"/>
              </w:rPr>
              <w:t>2.4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434D52D" w14:textId="5EC6EAB2" w:rsidR="00360CE4" w:rsidRPr="00955DAE" w:rsidRDefault="00360CE4" w:rsidP="00360CE4">
            <w:pPr>
              <w:shd w:val="clear" w:color="auto" w:fill="FFFFFF"/>
              <w:spacing w:after="0" w:line="240" w:lineRule="auto"/>
              <w:jc w:val="center"/>
              <w:rPr>
                <w:rFonts w:eastAsia="Times New Roman" w:cstheme="minorHAnsi"/>
                <w:color w:val="000000" w:themeColor="text1"/>
                <w:sz w:val="20"/>
                <w:szCs w:val="20"/>
                <w:lang w:eastAsia="zh-CN"/>
              </w:rPr>
            </w:pPr>
            <w:r w:rsidRPr="00955DAE">
              <w:rPr>
                <w:color w:val="000000"/>
                <w:sz w:val="20"/>
                <w:szCs w:val="20"/>
              </w:rPr>
              <w:t>0.16</w:t>
            </w:r>
          </w:p>
        </w:tc>
      </w:tr>
      <w:tr w:rsidR="00360CE4" w:rsidRPr="00955DAE" w14:paraId="70CEEEB9" w14:textId="77777777" w:rsidTr="00260E3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E4C99" w14:textId="13CE6785" w:rsidR="00360CE4" w:rsidRPr="00955DAE" w:rsidRDefault="00360CE4" w:rsidP="00360CE4">
            <w:pPr>
              <w:shd w:val="clear" w:color="auto" w:fill="FFFFFF" w:themeFill="background1"/>
              <w:spacing w:after="0" w:line="240" w:lineRule="auto"/>
              <w:jc w:val="center"/>
              <w:rPr>
                <w:color w:val="000000" w:themeColor="text1"/>
                <w:sz w:val="20"/>
                <w:szCs w:val="20"/>
                <w:lang w:eastAsia="zh-CN"/>
              </w:rPr>
            </w:pPr>
            <w:r w:rsidRPr="00955DAE">
              <w:rPr>
                <w:b/>
                <w:bCs/>
                <w:color w:val="000000" w:themeColor="text1"/>
                <w:sz w:val="20"/>
                <w:szCs w:val="20"/>
                <w:lang w:eastAsia="zh-CN"/>
              </w:rPr>
              <w:t>Max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C4D73D5" w14:textId="334697E7" w:rsidR="00360CE4" w:rsidRPr="00955DAE" w:rsidRDefault="00360CE4" w:rsidP="00360CE4">
            <w:pPr>
              <w:shd w:val="clear" w:color="auto" w:fill="FFFFFF"/>
              <w:spacing w:after="0" w:line="240" w:lineRule="auto"/>
              <w:jc w:val="center"/>
              <w:rPr>
                <w:rFonts w:eastAsia="Times New Roman" w:cstheme="minorHAnsi"/>
                <w:color w:val="000000" w:themeColor="text1"/>
                <w:sz w:val="20"/>
                <w:szCs w:val="20"/>
                <w:lang w:eastAsia="zh-CN"/>
              </w:rPr>
            </w:pPr>
            <w:r w:rsidRPr="00955DAE">
              <w:rPr>
                <w:color w:val="000000"/>
                <w:sz w:val="20"/>
                <w:szCs w:val="20"/>
              </w:rPr>
              <w:t>6.8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2617B97" w14:textId="1110819B" w:rsidR="00360CE4" w:rsidRPr="00955DAE" w:rsidRDefault="00360CE4" w:rsidP="00360CE4">
            <w:pPr>
              <w:shd w:val="clear" w:color="auto" w:fill="FFFFFF"/>
              <w:spacing w:after="0" w:line="240" w:lineRule="auto"/>
              <w:jc w:val="center"/>
              <w:rPr>
                <w:rFonts w:eastAsia="Times New Roman" w:cstheme="minorHAnsi"/>
                <w:color w:val="000000" w:themeColor="text1"/>
                <w:sz w:val="20"/>
                <w:szCs w:val="20"/>
                <w:lang w:eastAsia="zh-CN"/>
              </w:rPr>
            </w:pPr>
            <w:r w:rsidRPr="00955DAE">
              <w:rPr>
                <w:color w:val="000000"/>
                <w:sz w:val="20"/>
                <w:szCs w:val="20"/>
              </w:rPr>
              <w:t>0.38</w:t>
            </w:r>
          </w:p>
        </w:tc>
      </w:tr>
    </w:tbl>
    <w:p w14:paraId="52077D33" w14:textId="77777777" w:rsidR="003A7FE2" w:rsidRPr="00955DAE" w:rsidRDefault="003A7FE2" w:rsidP="00EB247F">
      <w:pPr>
        <w:pStyle w:val="Caption"/>
      </w:pPr>
    </w:p>
    <w:p w14:paraId="6DD4F749" w14:textId="77777777" w:rsidR="006B675D" w:rsidRPr="00955DAE" w:rsidRDefault="006B675D" w:rsidP="006B675D"/>
    <w:p w14:paraId="61997373" w14:textId="00A5F80E" w:rsidR="003A7929" w:rsidRPr="00955DAE" w:rsidRDefault="00360CE4" w:rsidP="00EB247F">
      <w:pPr>
        <w:jc w:val="center"/>
        <w:rPr>
          <w:highlight w:val="red"/>
        </w:rPr>
      </w:pPr>
      <w:r w:rsidRPr="00955DAE">
        <w:rPr>
          <w:noProof/>
        </w:rPr>
        <w:drawing>
          <wp:inline distT="0" distB="0" distL="0" distR="0" wp14:anchorId="7A29D5B9" wp14:editId="31F91398">
            <wp:extent cx="4741073" cy="3904769"/>
            <wp:effectExtent l="0" t="0" r="2540" b="635"/>
            <wp:docPr id="1" name="Chart 1">
              <a:extLst xmlns:a="http://schemas.openxmlformats.org/drawingml/2006/main">
                <a:ext uri="{FF2B5EF4-FFF2-40B4-BE49-F238E27FC236}">
                  <a16:creationId xmlns:a16="http://schemas.microsoft.com/office/drawing/2014/main" id="{00000000-0008-0000-07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DAEFCF6" w14:textId="100D2E7A" w:rsidR="00762877" w:rsidRPr="00955DAE" w:rsidRDefault="003A7929" w:rsidP="00996E91">
      <w:pPr>
        <w:pStyle w:val="Caption"/>
        <w:rPr>
          <w:rFonts w:eastAsia="Times New Roman" w:cs="Times New Roman"/>
          <w:sz w:val="24"/>
          <w:szCs w:val="24"/>
          <w:lang w:eastAsia="zh-CN"/>
        </w:rPr>
      </w:pPr>
      <w:bookmarkStart w:id="88" w:name="_Toc524993433"/>
      <w:bookmarkStart w:id="89" w:name="_Toc72965747"/>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3</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D17AC8" w:rsidRPr="00955DAE">
        <w:t>2</w:t>
      </w:r>
      <w:r w:rsidR="008017C1">
        <w:fldChar w:fldCharType="end"/>
      </w:r>
      <w:r w:rsidRPr="00955DAE">
        <w:t xml:space="preserve"> World Annual</w:t>
      </w:r>
      <w:r w:rsidRPr="00955DAE">
        <w:rPr>
          <w:vertAlign w:val="subscript"/>
        </w:rPr>
        <w:t xml:space="preserve"> </w:t>
      </w:r>
      <w:r w:rsidRPr="00955DAE">
        <w:t>Greenhouse Gas Emissions Reduction</w:t>
      </w:r>
      <w:bookmarkEnd w:id="88"/>
      <w:bookmarkEnd w:id="89"/>
    </w:p>
    <w:p w14:paraId="66EC2EBB" w14:textId="500D3397" w:rsidR="00B261E0" w:rsidRPr="00955DAE" w:rsidRDefault="551A77D0" w:rsidP="00483FFA">
      <w:pPr>
        <w:pStyle w:val="Heading2"/>
      </w:pPr>
      <w:bookmarkStart w:id="90" w:name="_Toc72966219"/>
      <w:r w:rsidRPr="00955DAE">
        <w:t>Financial Impacts</w:t>
      </w:r>
      <w:bookmarkEnd w:id="90"/>
    </w:p>
    <w:p w14:paraId="306213A7" w14:textId="77777777" w:rsidR="006B675D" w:rsidRPr="00955DAE" w:rsidRDefault="006B675D" w:rsidP="005D6FDB">
      <w:r w:rsidRPr="00955DAE">
        <w:t>Below are the financial results of the analysis for each scenario. For a detailed explanation of each result, please see the glossary.</w:t>
      </w:r>
    </w:p>
    <w:p w14:paraId="4F6C2C45" w14:textId="77777777" w:rsidR="00E14F94" w:rsidRPr="00955DAE" w:rsidRDefault="00E14F94" w:rsidP="00EB247F">
      <w:pPr>
        <w:spacing w:after="0"/>
        <w:rPr>
          <w:bCs/>
          <w:i/>
        </w:rPr>
      </w:pPr>
    </w:p>
    <w:p w14:paraId="09347CCA" w14:textId="557A84CD" w:rsidR="00492F5E" w:rsidRPr="00955DAE" w:rsidRDefault="00492F5E" w:rsidP="00EB247F">
      <w:pPr>
        <w:pStyle w:val="Caption"/>
        <w:rPr>
          <w:i w:val="0"/>
          <w:iCs w:val="0"/>
        </w:rPr>
      </w:pPr>
      <w:bookmarkStart w:id="91" w:name="_Ref516474"/>
      <w:bookmarkStart w:id="92" w:name="_Toc72965765"/>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3</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4</w:t>
      </w:r>
      <w:r w:rsidR="008017C1">
        <w:fldChar w:fldCharType="end"/>
      </w:r>
      <w:bookmarkEnd w:id="91"/>
      <w:r w:rsidRPr="00955DAE">
        <w:t xml:space="preserve"> Financial Impacts</w:t>
      </w:r>
      <w:bookmarkEnd w:id="92"/>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245"/>
        <w:gridCol w:w="1260"/>
        <w:gridCol w:w="1620"/>
        <w:gridCol w:w="2790"/>
      </w:tblGrid>
      <w:tr w:rsidR="00360CE4" w:rsidRPr="00955DAE" w14:paraId="02854E71" w14:textId="77777777" w:rsidTr="006A55B6">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54CC5ED" w14:textId="77777777" w:rsidR="00360CE4" w:rsidRPr="00955DAE" w:rsidRDefault="00360CE4" w:rsidP="006A55B6">
            <w:pPr>
              <w:spacing w:after="0" w:line="240" w:lineRule="auto"/>
              <w:jc w:val="center"/>
              <w:rPr>
                <w:b/>
                <w:color w:val="FFFFFF" w:themeColor="background1"/>
                <w:sz w:val="20"/>
                <w:szCs w:val="20"/>
                <w:lang w:eastAsia="zh-CN"/>
              </w:rPr>
            </w:pPr>
            <w:r w:rsidRPr="00955DAE">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D51CDD1" w14:textId="25AB8787" w:rsidR="00360CE4" w:rsidRPr="00955DAE" w:rsidRDefault="00360CE4" w:rsidP="006A55B6">
            <w:pPr>
              <w:spacing w:after="0" w:line="240" w:lineRule="auto"/>
              <w:jc w:val="center"/>
              <w:rPr>
                <w:b/>
                <w:color w:val="FFFFFF" w:themeColor="background1"/>
                <w:sz w:val="20"/>
                <w:szCs w:val="20"/>
                <w:lang w:eastAsia="zh-CN"/>
              </w:rPr>
            </w:pPr>
            <w:r w:rsidRPr="00955DAE">
              <w:rPr>
                <w:b/>
                <w:bCs/>
                <w:color w:val="FFFFFF" w:themeColor="background1"/>
                <w:sz w:val="20"/>
                <w:szCs w:val="20"/>
                <w:lang w:eastAsia="zh-CN"/>
              </w:rPr>
              <w:t>Cumulative First Cost</w:t>
            </w:r>
            <w:r w:rsidR="00FA3102">
              <w:rPr>
                <w:rStyle w:val="FootnoteReference"/>
                <w:b/>
                <w:bCs/>
                <w:color w:val="FFFFFF" w:themeColor="background1"/>
                <w:sz w:val="20"/>
                <w:szCs w:val="20"/>
                <w:lang w:eastAsia="zh-CN"/>
              </w:rPr>
              <w:footnoteReference w:id="15"/>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651B805" w14:textId="4731E26F" w:rsidR="00360CE4" w:rsidRPr="00955DAE" w:rsidRDefault="00360CE4" w:rsidP="006A55B6">
            <w:pPr>
              <w:spacing w:after="0" w:line="240" w:lineRule="auto"/>
              <w:jc w:val="center"/>
              <w:rPr>
                <w:b/>
                <w:color w:val="FFFFFF" w:themeColor="background1"/>
                <w:sz w:val="20"/>
                <w:szCs w:val="20"/>
                <w:lang w:eastAsia="zh-CN"/>
              </w:rPr>
            </w:pPr>
            <w:r w:rsidRPr="00955DAE">
              <w:rPr>
                <w:b/>
                <w:bCs/>
                <w:color w:val="FFFFFF" w:themeColor="background1"/>
                <w:sz w:val="20"/>
                <w:szCs w:val="20"/>
                <w:lang w:eastAsia="zh-CN"/>
              </w:rPr>
              <w:t>Marginal First Cost</w:t>
            </w:r>
            <w:r w:rsidR="00FA3102">
              <w:rPr>
                <w:rStyle w:val="FootnoteReference"/>
                <w:b/>
                <w:bCs/>
                <w:color w:val="FFFFFF" w:themeColor="background1"/>
                <w:sz w:val="20"/>
                <w:szCs w:val="20"/>
                <w:lang w:eastAsia="zh-CN"/>
              </w:rPr>
              <w:footnoteReference w:id="16"/>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80D83A4" w14:textId="77777777" w:rsidR="00360CE4" w:rsidRPr="00955DAE" w:rsidRDefault="00360CE4" w:rsidP="006A55B6">
            <w:pPr>
              <w:spacing w:after="0" w:line="240" w:lineRule="auto"/>
              <w:jc w:val="center"/>
              <w:rPr>
                <w:b/>
                <w:color w:val="FFFFFF" w:themeColor="background1"/>
                <w:sz w:val="20"/>
                <w:szCs w:val="20"/>
                <w:lang w:eastAsia="zh-CN"/>
              </w:rPr>
            </w:pPr>
            <w:r w:rsidRPr="00955DAE">
              <w:rPr>
                <w:b/>
                <w:bCs/>
                <w:color w:val="FFFFFF" w:themeColor="background1"/>
                <w:sz w:val="20"/>
                <w:szCs w:val="20"/>
                <w:lang w:eastAsia="zh-CN"/>
              </w:rPr>
              <w:t>Net Operating Savings</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97FECBD" w14:textId="77777777" w:rsidR="00360CE4" w:rsidRPr="00955DAE" w:rsidRDefault="00360CE4" w:rsidP="006A55B6">
            <w:pPr>
              <w:spacing w:after="0" w:line="240" w:lineRule="auto"/>
              <w:jc w:val="center"/>
              <w:rPr>
                <w:b/>
                <w:bCs/>
                <w:color w:val="FFFFFF" w:themeColor="background1"/>
                <w:sz w:val="20"/>
                <w:szCs w:val="20"/>
                <w:lang w:eastAsia="zh-CN"/>
              </w:rPr>
            </w:pPr>
            <w:r w:rsidRPr="00955DAE">
              <w:rPr>
                <w:b/>
                <w:color w:val="FFFFFF" w:themeColor="background1"/>
                <w:sz w:val="20"/>
                <w:szCs w:val="20"/>
                <w:lang w:eastAsia="zh-CN"/>
              </w:rPr>
              <w:t>Lifetime Profit Margin</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BA9F769" w14:textId="77777777" w:rsidR="00360CE4" w:rsidRPr="00955DAE" w:rsidRDefault="00360CE4" w:rsidP="006A55B6">
            <w:pPr>
              <w:spacing w:after="0" w:line="240" w:lineRule="auto"/>
              <w:jc w:val="center"/>
              <w:rPr>
                <w:b/>
                <w:color w:val="FFFFFF" w:themeColor="background1"/>
                <w:sz w:val="20"/>
                <w:szCs w:val="20"/>
                <w:lang w:eastAsia="zh-CN"/>
              </w:rPr>
            </w:pPr>
            <w:r w:rsidRPr="00955DAE">
              <w:rPr>
                <w:b/>
                <w:bCs/>
                <w:color w:val="FFFFFF" w:themeColor="background1"/>
                <w:sz w:val="20"/>
                <w:szCs w:val="20"/>
                <w:lang w:eastAsia="zh-CN"/>
              </w:rPr>
              <w:t>Lifetime Cashflow Savings NPV (of All Implementation Units)</w:t>
            </w:r>
          </w:p>
        </w:tc>
      </w:tr>
      <w:tr w:rsidR="00360CE4" w:rsidRPr="00955DAE" w14:paraId="0AF7352E" w14:textId="77777777" w:rsidTr="006A55B6">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4F1EE99D" w14:textId="77777777" w:rsidR="00360CE4" w:rsidRPr="00955DAE" w:rsidRDefault="00360CE4" w:rsidP="006A55B6">
            <w:pPr>
              <w:spacing w:after="0" w:line="240" w:lineRule="auto"/>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FF51E73" w14:textId="77777777" w:rsidR="00360CE4" w:rsidRPr="00955DAE" w:rsidRDefault="00360CE4" w:rsidP="006A55B6">
            <w:pPr>
              <w:spacing w:after="0" w:line="240" w:lineRule="auto"/>
              <w:jc w:val="center"/>
              <w:rPr>
                <w:i/>
                <w:color w:val="FFFFFF" w:themeColor="background1"/>
                <w:sz w:val="20"/>
                <w:szCs w:val="20"/>
                <w:lang w:eastAsia="zh-CN"/>
              </w:rPr>
            </w:pPr>
            <w:r w:rsidRPr="00955DAE">
              <w:rPr>
                <w:i/>
                <w:color w:val="FFFFFF" w:themeColor="background1"/>
                <w:sz w:val="20"/>
                <w:szCs w:val="20"/>
                <w:lang w:eastAsia="zh-CN"/>
              </w:rPr>
              <w:t>2015-2050 Billion USD</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99E20A2" w14:textId="77777777" w:rsidR="00360CE4" w:rsidRPr="00955DAE" w:rsidRDefault="00360CE4" w:rsidP="006A55B6">
            <w:pPr>
              <w:spacing w:after="0" w:line="240" w:lineRule="auto"/>
              <w:jc w:val="center"/>
              <w:rPr>
                <w:i/>
                <w:color w:val="FFFFFF" w:themeColor="background1"/>
                <w:sz w:val="20"/>
                <w:szCs w:val="20"/>
                <w:lang w:eastAsia="zh-CN"/>
              </w:rPr>
            </w:pPr>
            <w:r w:rsidRPr="00955DAE">
              <w:rPr>
                <w:i/>
                <w:color w:val="FFFFFF" w:themeColor="background1"/>
                <w:sz w:val="20"/>
                <w:szCs w:val="20"/>
                <w:lang w:eastAsia="zh-CN"/>
              </w:rPr>
              <w:t>2015-2050 Billion USD</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256AE42" w14:textId="77777777" w:rsidR="00360CE4" w:rsidRPr="00955DAE" w:rsidRDefault="00360CE4" w:rsidP="006A55B6">
            <w:pPr>
              <w:spacing w:after="0" w:line="240" w:lineRule="auto"/>
              <w:jc w:val="center"/>
              <w:rPr>
                <w:i/>
                <w:color w:val="FFFFFF" w:themeColor="background1"/>
                <w:sz w:val="20"/>
                <w:szCs w:val="20"/>
                <w:lang w:eastAsia="zh-CN"/>
              </w:rPr>
            </w:pPr>
            <w:r w:rsidRPr="00955DAE">
              <w:rPr>
                <w:i/>
                <w:color w:val="FFFFFF" w:themeColor="background1"/>
                <w:sz w:val="20"/>
                <w:szCs w:val="20"/>
                <w:lang w:eastAsia="zh-CN"/>
              </w:rPr>
              <w:t>2020-2050 Billion USD</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267F7C9" w14:textId="77777777" w:rsidR="00360CE4" w:rsidRPr="00955DAE" w:rsidRDefault="00360CE4" w:rsidP="006A55B6">
            <w:pPr>
              <w:spacing w:after="0" w:line="240" w:lineRule="auto"/>
              <w:jc w:val="center"/>
              <w:rPr>
                <w:i/>
                <w:color w:val="FFFFFF" w:themeColor="background1"/>
                <w:sz w:val="20"/>
                <w:szCs w:val="20"/>
                <w:lang w:eastAsia="zh-CN"/>
              </w:rPr>
            </w:pPr>
            <w:r w:rsidRPr="00955DAE">
              <w:rPr>
                <w:i/>
                <w:color w:val="FFFFFF" w:themeColor="background1"/>
                <w:sz w:val="20"/>
                <w:szCs w:val="20"/>
                <w:lang w:eastAsia="zh-CN"/>
              </w:rPr>
              <w:t>2020-2050 Billion USD</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999C3BF" w14:textId="77777777" w:rsidR="00360CE4" w:rsidRPr="00955DAE" w:rsidRDefault="00360CE4" w:rsidP="006A55B6">
            <w:pPr>
              <w:spacing w:after="0" w:line="240" w:lineRule="auto"/>
              <w:jc w:val="center"/>
              <w:rPr>
                <w:i/>
                <w:color w:val="FFFFFF" w:themeColor="background1"/>
                <w:sz w:val="20"/>
                <w:szCs w:val="20"/>
                <w:lang w:eastAsia="zh-CN"/>
              </w:rPr>
            </w:pPr>
            <w:r w:rsidRPr="00955DAE">
              <w:rPr>
                <w:i/>
                <w:color w:val="FFFFFF" w:themeColor="background1"/>
                <w:sz w:val="20"/>
                <w:szCs w:val="20"/>
                <w:lang w:eastAsia="zh-CN"/>
              </w:rPr>
              <w:t>Billion USD</w:t>
            </w:r>
          </w:p>
        </w:tc>
      </w:tr>
      <w:tr w:rsidR="00360CE4" w:rsidRPr="00955DAE" w14:paraId="1FE0CEED" w14:textId="77777777" w:rsidTr="006A55B6">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8BFE16E" w14:textId="77777777" w:rsidR="00360CE4" w:rsidRPr="00955DAE" w:rsidRDefault="00360CE4" w:rsidP="00360CE4">
            <w:pPr>
              <w:spacing w:after="0" w:line="240" w:lineRule="auto"/>
              <w:jc w:val="center"/>
              <w:rPr>
                <w:sz w:val="20"/>
                <w:szCs w:val="20"/>
                <w:lang w:eastAsia="zh-CN"/>
              </w:rPr>
            </w:pPr>
            <w:r w:rsidRPr="00955DAE">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43809E3" w14:textId="412125D7"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0.00</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4E00388" w14:textId="604DDC84"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0.00</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0F46FD7" w14:textId="0EAC860E"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12,920.32</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737979" w14:textId="7F19C465"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12,088.87</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080628" w14:textId="301D0D06"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3,327.16</w:t>
            </w:r>
          </w:p>
        </w:tc>
      </w:tr>
      <w:tr w:rsidR="00360CE4" w:rsidRPr="00955DAE" w14:paraId="43D672DD" w14:textId="77777777" w:rsidTr="006A55B6">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E6F1BE3" w14:textId="77777777" w:rsidR="00360CE4" w:rsidRPr="00955DAE" w:rsidRDefault="00360CE4" w:rsidP="00360CE4">
            <w:pPr>
              <w:spacing w:after="0" w:line="240" w:lineRule="auto"/>
              <w:jc w:val="center"/>
              <w:rPr>
                <w:sz w:val="20"/>
                <w:szCs w:val="20"/>
                <w:lang w:eastAsia="zh-CN"/>
              </w:rPr>
            </w:pPr>
            <w:r w:rsidRPr="00955DAE">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78D995F" w14:textId="63CF7F30"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0.00</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E41BD68" w14:textId="3D97A9F8"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0.00</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0C2E33" w14:textId="549ABF81"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31,077.65</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D553843" w14:textId="6960815F"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30,595.87</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95C452B" w14:textId="385F2584"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11,235.73</w:t>
            </w:r>
          </w:p>
        </w:tc>
      </w:tr>
      <w:tr w:rsidR="00360CE4" w:rsidRPr="00955DAE" w14:paraId="60A9755F" w14:textId="77777777" w:rsidTr="006A55B6">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50165E0" w14:textId="5E677818" w:rsidR="00360CE4" w:rsidRPr="00955DAE" w:rsidRDefault="00360CE4" w:rsidP="00360CE4">
            <w:pPr>
              <w:spacing w:after="0" w:line="240" w:lineRule="auto"/>
              <w:jc w:val="center"/>
              <w:rPr>
                <w:sz w:val="20"/>
                <w:szCs w:val="20"/>
                <w:lang w:eastAsia="zh-CN"/>
              </w:rPr>
            </w:pPr>
            <w:r w:rsidRPr="00955DAE">
              <w:rPr>
                <w:b/>
                <w:bCs/>
                <w:color w:val="000000" w:themeColor="text1"/>
                <w:sz w:val="20"/>
                <w:szCs w:val="20"/>
                <w:lang w:eastAsia="zh-CN"/>
              </w:rPr>
              <w:t>Max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ADF0D4" w14:textId="6B553761"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0.00</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FCE688" w14:textId="410F0AC9"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0.00</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924D070" w14:textId="7C864139"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90,072.06</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5D3B24" w14:textId="0854D6D7"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90,614.95</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7B2C7D8" w14:textId="7E5A8EFE" w:rsidR="00360CE4" w:rsidRPr="00955DAE" w:rsidRDefault="00360CE4" w:rsidP="00360CE4">
            <w:pPr>
              <w:spacing w:after="0" w:line="240" w:lineRule="auto"/>
              <w:jc w:val="center"/>
              <w:rPr>
                <w:rFonts w:eastAsia="Times New Roman" w:cstheme="minorHAnsi"/>
                <w:sz w:val="20"/>
                <w:szCs w:val="20"/>
                <w:lang w:eastAsia="zh-CN"/>
              </w:rPr>
            </w:pPr>
            <w:r w:rsidRPr="00955DAE">
              <w:rPr>
                <w:color w:val="000000"/>
                <w:sz w:val="20"/>
                <w:szCs w:val="20"/>
              </w:rPr>
              <w:t>36,949.90</w:t>
            </w:r>
          </w:p>
        </w:tc>
      </w:tr>
    </w:tbl>
    <w:p w14:paraId="65064E23" w14:textId="77777777" w:rsidR="00E8320F" w:rsidRPr="00955DAE" w:rsidRDefault="00E8320F" w:rsidP="00EB247F">
      <w:pPr>
        <w:pStyle w:val="Caption"/>
      </w:pPr>
    </w:p>
    <w:p w14:paraId="2C06DB22" w14:textId="7A31340A" w:rsidR="006745FF" w:rsidRPr="00955DAE" w:rsidRDefault="006745FF" w:rsidP="00EB247F"/>
    <w:p w14:paraId="6039AB12" w14:textId="0032A449" w:rsidR="009E6074" w:rsidRPr="00955DAE" w:rsidRDefault="00AD59BF" w:rsidP="00EB247F">
      <w:pPr>
        <w:pStyle w:val="Caption"/>
        <w:rPr>
          <w:highlight w:val="red"/>
        </w:rPr>
      </w:pPr>
      <w:bookmarkStart w:id="93" w:name="_Toc524993434"/>
      <w:r w:rsidRPr="00955DAE">
        <w:rPr>
          <w:noProof/>
        </w:rPr>
        <w:drawing>
          <wp:inline distT="0" distB="0" distL="0" distR="0" wp14:anchorId="31D53839" wp14:editId="6EB442B2">
            <wp:extent cx="4784215" cy="3905289"/>
            <wp:effectExtent l="0" t="0" r="16510" b="0"/>
            <wp:docPr id="22" name="Chart 22">
              <a:extLst xmlns:a="http://schemas.openxmlformats.org/drawingml/2006/main">
                <a:ext uri="{FF2B5EF4-FFF2-40B4-BE49-F238E27FC236}">
                  <a16:creationId xmlns:a16="http://schemas.microsoft.com/office/drawing/2014/main" id="{00000000-0008-0000-07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A2D4F95" w14:textId="3625884E" w:rsidR="006B675D" w:rsidRPr="00955DAE" w:rsidRDefault="006B675D" w:rsidP="006B675D">
      <w:pPr>
        <w:pStyle w:val="Caption"/>
      </w:pPr>
      <w:bookmarkStart w:id="94" w:name="_Toc526978707"/>
      <w:bookmarkStart w:id="95" w:name="_Toc72965748"/>
      <w:bookmarkStart w:id="96" w:name="_Toc524993435"/>
      <w:bookmarkEnd w:id="93"/>
      <w:r w:rsidRPr="00955DAE">
        <w:t xml:space="preserve">Figure </w:t>
      </w:r>
      <w:r w:rsidR="008017C1">
        <w:fldChar w:fldCharType="begin"/>
      </w:r>
      <w:r w:rsidR="008017C1">
        <w:instrText xml:space="preserve"> STYLEREF 1 \s </w:instrText>
      </w:r>
      <w:r w:rsidR="008017C1">
        <w:fldChar w:fldCharType="separate"/>
      </w:r>
      <w:r w:rsidR="00D17AC8" w:rsidRPr="00955DAE">
        <w:rPr>
          <w:cs/>
        </w:rPr>
        <w:t>‎</w:t>
      </w:r>
      <w:r w:rsidR="00D17AC8" w:rsidRPr="00955DAE">
        <w:t>3</w:t>
      </w:r>
      <w:r w:rsidR="008017C1">
        <w:fldChar w:fldCharType="end"/>
      </w:r>
      <w:r w:rsidR="00D17AC8" w:rsidRPr="00955DAE">
        <w:t>.</w:t>
      </w:r>
      <w:r w:rsidR="008017C1">
        <w:fldChar w:fldCharType="begin"/>
      </w:r>
      <w:r w:rsidR="008017C1">
        <w:instrText xml:space="preserve"> SEQ Figure \* ARABIC \s 1 </w:instrText>
      </w:r>
      <w:r w:rsidR="008017C1">
        <w:fldChar w:fldCharType="separate"/>
      </w:r>
      <w:r w:rsidR="00D17AC8" w:rsidRPr="00955DAE">
        <w:t>3</w:t>
      </w:r>
      <w:r w:rsidR="008017C1">
        <w:fldChar w:fldCharType="end"/>
      </w:r>
      <w:r w:rsidRPr="00955DAE">
        <w:t xml:space="preserve"> Operating Costs Over Time</w:t>
      </w:r>
      <w:bookmarkEnd w:id="94"/>
      <w:bookmarkEnd w:id="95"/>
    </w:p>
    <w:p w14:paraId="638C27B6" w14:textId="6E33062C" w:rsidR="00F52595" w:rsidRPr="00955DAE" w:rsidRDefault="551A77D0" w:rsidP="00483FFA">
      <w:pPr>
        <w:pStyle w:val="Heading1"/>
      </w:pPr>
      <w:bookmarkStart w:id="97" w:name="_Toc72966220"/>
      <w:bookmarkStart w:id="98" w:name="_Hlk72962220"/>
      <w:bookmarkEnd w:id="96"/>
      <w:r w:rsidRPr="00955DAE">
        <w:t>Discussion</w:t>
      </w:r>
      <w:bookmarkEnd w:id="97"/>
    </w:p>
    <w:bookmarkEnd w:id="98"/>
    <w:p w14:paraId="7ABFA7FB" w14:textId="7B8E2106" w:rsidR="00AD59BF" w:rsidRPr="00955DAE" w:rsidRDefault="00AD59BF" w:rsidP="00AD59BF">
      <w:pPr>
        <w:spacing w:after="240"/>
      </w:pPr>
      <w:r w:rsidRPr="00955DAE">
        <w:t>Public transit is definitely an important solution to consider for Drawdown. Currently it is estimated that 9.5 Gt CO</w:t>
      </w:r>
      <w:r w:rsidRPr="00955DAE">
        <w:rPr>
          <w:vertAlign w:val="subscript"/>
        </w:rPr>
        <w:t>2</w:t>
      </w:r>
      <w:r w:rsidRPr="00955DAE">
        <w:t xml:space="preserve"> eq was produced due to the transportation sector around the world in 2018</w:t>
      </w:r>
      <w:r w:rsidR="00537A27" w:rsidRPr="00955DAE">
        <w:t xml:space="preserve"> </w:t>
      </w:r>
      <w:r w:rsidRPr="00955DAE">
        <w:fldChar w:fldCharType="begin"/>
      </w:r>
      <w:r w:rsidRPr="00955DAE">
        <w:instrText xml:space="preserve"> ADDIN ZOTERO_ITEM CSL_CITATION {"citationID":"bPH6KZmh","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Pr="00955DAE">
        <w:fldChar w:fldCharType="separate"/>
      </w:r>
      <w:r w:rsidRPr="00955DAE">
        <w:rPr>
          <w:rFonts w:cs="Times New Roman"/>
        </w:rPr>
        <w:t>(IEA, 2018)</w:t>
      </w:r>
      <w:r w:rsidRPr="00955DAE">
        <w:fldChar w:fldCharType="end"/>
      </w:r>
      <w:r w:rsidRPr="00955DAE">
        <w:t>. The current estimates show that using public transit in place of the conventional mode can reduce CO</w:t>
      </w:r>
      <w:r w:rsidRPr="00955DAE">
        <w:rPr>
          <w:vertAlign w:val="subscript"/>
        </w:rPr>
        <w:t>2</w:t>
      </w:r>
      <w:r w:rsidRPr="00955DAE">
        <w:t xml:space="preserve"> eq per year by </w:t>
      </w:r>
      <w:r w:rsidR="00537A27" w:rsidRPr="00955DAE">
        <w:t>1.04</w:t>
      </w:r>
      <w:r w:rsidRPr="00955DAE">
        <w:t xml:space="preserve"> Gt (</w:t>
      </w:r>
      <w:r w:rsidR="00537A27" w:rsidRPr="00955DAE">
        <w:t>on average for</w:t>
      </w:r>
      <w:r w:rsidRPr="00955DAE">
        <w:t xml:space="preserve"> 2020-2050 in the Plausible Scenario)</w:t>
      </w:r>
      <w:r w:rsidR="00A20490">
        <w:t xml:space="preserve"> resulting in 11.27 Gt </w:t>
      </w:r>
      <w:r w:rsidR="00A20490" w:rsidRPr="00955DAE">
        <w:t>CO</w:t>
      </w:r>
      <w:r w:rsidR="00A20490" w:rsidRPr="00955DAE">
        <w:rPr>
          <w:vertAlign w:val="subscript"/>
        </w:rPr>
        <w:t>2</w:t>
      </w:r>
      <w:r w:rsidR="00A20490" w:rsidRPr="00955DAE">
        <w:t xml:space="preserve"> eq</w:t>
      </w:r>
      <w:r w:rsidR="00A20490">
        <w:t xml:space="preserve"> cumulatively from 2020-2050</w:t>
      </w:r>
      <w:r w:rsidRPr="00955DAE">
        <w:t xml:space="preserve">. Shifting passengers to lower emission modes is a huge step towards the Drawdown goal. </w:t>
      </w:r>
    </w:p>
    <w:p w14:paraId="7A9978C5" w14:textId="77777777" w:rsidR="003C5BB2" w:rsidRPr="00955DAE" w:rsidRDefault="003C5BB2" w:rsidP="003C5BB2">
      <w:r w:rsidRPr="00955DAE">
        <w:t xml:space="preserve">With over 3 trillion urban trips done by public transit in 2050, the financial benefits from switching from car trips to public transit trips will be significant. Since the financial side was addressed from the point of view of the user, people who do not own private cars because public transit and other mode alternatives serve their mobility needs, will have significant savings. </w:t>
      </w:r>
    </w:p>
    <w:p w14:paraId="16C46418" w14:textId="77777777" w:rsidR="001A330D" w:rsidRPr="00955DAE" w:rsidRDefault="00AD59BF" w:rsidP="001A330D">
      <w:r w:rsidRPr="00955DAE">
        <w:t xml:space="preserve">The financial results presented in </w:t>
      </w:r>
      <w:r w:rsidRPr="00955DAE">
        <w:fldChar w:fldCharType="begin"/>
      </w:r>
      <w:r w:rsidRPr="00955DAE">
        <w:instrText xml:space="preserve"> REF _Ref4178770 \h  \* MERGEFORMAT </w:instrText>
      </w:r>
      <w:r w:rsidRPr="00955DAE">
        <w:fldChar w:fldCharType="separate"/>
      </w:r>
      <w:r w:rsidRPr="00955DAE">
        <w:t>Table 3.4</w:t>
      </w:r>
      <w:r w:rsidRPr="00955DAE">
        <w:fldChar w:fldCharType="end"/>
      </w:r>
      <w:r w:rsidRPr="00955DAE">
        <w:t xml:space="preserve"> show the NPV of the </w:t>
      </w:r>
      <w:r w:rsidR="00537A27" w:rsidRPr="00955DAE">
        <w:t>public transit</w:t>
      </w:r>
      <w:r w:rsidRPr="00955DAE">
        <w:t xml:space="preserve"> solution to be $</w:t>
      </w:r>
      <w:r w:rsidR="00537A27" w:rsidRPr="00955DAE">
        <w:t>3,327</w:t>
      </w:r>
      <w:r w:rsidRPr="00955DAE">
        <w:t xml:space="preserve"> billion with a net operating savings of $</w:t>
      </w:r>
      <w:r w:rsidR="00537A27" w:rsidRPr="00955DAE">
        <w:t>12,920</w:t>
      </w:r>
      <w:r w:rsidRPr="00955DAE">
        <w:t xml:space="preserve"> billion. This is an </w:t>
      </w:r>
      <w:r w:rsidR="00537A27" w:rsidRPr="00955DAE">
        <w:t>existing</w:t>
      </w:r>
      <w:r w:rsidRPr="00955DAE">
        <w:t>, cost-effective solution that has significant reductions in emissions.</w:t>
      </w:r>
      <w:r w:rsidR="001A330D" w:rsidRPr="00955DAE">
        <w:t xml:space="preserve"> </w:t>
      </w:r>
    </w:p>
    <w:p w14:paraId="62FA77A7" w14:textId="77777777" w:rsidR="001A330D" w:rsidRPr="00955DAE" w:rsidRDefault="001A330D" w:rsidP="001A330D">
      <w:r w:rsidRPr="00955DAE">
        <w:t>It is highlighted that public transit ticket pricing usually has multiple monthly and seasonal unlimited rides plans, which may change the financial results.</w:t>
      </w:r>
    </w:p>
    <w:p w14:paraId="6B73B09B" w14:textId="6B6EDA95" w:rsidR="001A330D" w:rsidRPr="00955DAE" w:rsidRDefault="001A330D" w:rsidP="001A330D">
      <w:r w:rsidRPr="00955DAE">
        <w:t xml:space="preserve">Public transit can serve the mobility needs of large number of people effectively and efficiently, while reducing the required urban space and emissions produced otherwise. </w:t>
      </w:r>
    </w:p>
    <w:p w14:paraId="08714A7F" w14:textId="4F3FED50" w:rsidR="003C5BB2" w:rsidRPr="00955DAE" w:rsidRDefault="003C5BB2" w:rsidP="001A330D">
      <w:pPr>
        <w:jc w:val="left"/>
      </w:pPr>
      <w:r w:rsidRPr="00955DAE">
        <w:t xml:space="preserve">Public transit does not contribute to congestion. </w:t>
      </w:r>
      <w:r w:rsidR="00613FFD" w:rsidRPr="00955DAE">
        <w:t>Some publications estimate that annual urban road congestion costs for the US amount to $160 billion</w:t>
      </w:r>
      <w:r w:rsidR="00613FFD" w:rsidRPr="00955DAE">
        <w:rPr>
          <w:rStyle w:val="FootnoteReference"/>
          <w:bCs/>
        </w:rPr>
        <w:footnoteReference w:id="17"/>
      </w:r>
      <w:r w:rsidR="00613FFD" w:rsidRPr="00955DAE">
        <w:t xml:space="preserve"> and for the European Union </w:t>
      </w:r>
      <w:r w:rsidRPr="00955DAE">
        <w:t>€</w:t>
      </w:r>
      <w:r w:rsidR="00613FFD" w:rsidRPr="00955DAE">
        <w:t>100 billion</w:t>
      </w:r>
      <w:r w:rsidR="00613FFD" w:rsidRPr="00955DAE">
        <w:rPr>
          <w:rStyle w:val="FootnoteReference"/>
          <w:bCs/>
        </w:rPr>
        <w:footnoteReference w:id="18"/>
      </w:r>
      <w:r w:rsidR="00613FFD" w:rsidRPr="00955DAE">
        <w:t>, which would amount to $8</w:t>
      </w:r>
      <w:r w:rsidRPr="00955DAE">
        <w:t>,000</w:t>
      </w:r>
      <w:r w:rsidR="00613FFD" w:rsidRPr="00955DAE">
        <w:t xml:space="preserve"> </w:t>
      </w:r>
      <w:r w:rsidRPr="00955DAE">
        <w:t>b</w:t>
      </w:r>
      <w:r w:rsidR="00613FFD" w:rsidRPr="00955DAE">
        <w:t>illion over 30 years at current currency exchange rates for just 2 regions of the world.</w:t>
      </w:r>
    </w:p>
    <w:p w14:paraId="123E2E53" w14:textId="0CD7D027" w:rsidR="00613FFD" w:rsidRPr="00955DAE" w:rsidRDefault="00613FFD" w:rsidP="005D6FDB">
      <w:r w:rsidRPr="00955DAE">
        <w:t xml:space="preserve">The sheer size of urban mobility and the externalities associated with private cars have a significant impact in CO2 emissions. On contrast, </w:t>
      </w:r>
      <w:r w:rsidR="00FF732D" w:rsidRPr="00955DAE">
        <w:t>public</w:t>
      </w:r>
      <w:r w:rsidRPr="00955DAE">
        <w:t xml:space="preserve"> transit modes transport larger numbers of people and are significantly greener and sustainable. Having about </w:t>
      </w:r>
      <w:r w:rsidR="003C5BB2" w:rsidRPr="00955DAE">
        <w:t>14,</w:t>
      </w:r>
      <w:r w:rsidRPr="00955DAE">
        <w:t xml:space="preserve">000 billion pkm in 2050 done by </w:t>
      </w:r>
      <w:r w:rsidR="00FF732D" w:rsidRPr="00955DAE">
        <w:t>public</w:t>
      </w:r>
      <w:r w:rsidRPr="00955DAE">
        <w:t xml:space="preserve"> transit modes instead of private cars will reduce CO2 emissions by up to </w:t>
      </w:r>
      <w:r w:rsidR="003C5BB2" w:rsidRPr="00955DAE">
        <w:t>1.04</w:t>
      </w:r>
      <w:r w:rsidRPr="00955DAE">
        <w:t xml:space="preserve"> Gt annually. Throughout the study period, 11.</w:t>
      </w:r>
      <w:r w:rsidR="003C5BB2" w:rsidRPr="00955DAE">
        <w:t>27</w:t>
      </w:r>
      <w:r w:rsidRPr="00955DAE">
        <w:t xml:space="preserve"> Gt CO2 will not be emitted, which corresponds to almost 1 part per million reduction. That alone might not seem </w:t>
      </w:r>
      <w:r w:rsidR="00BB2A77" w:rsidRPr="00955DAE">
        <w:t>significant but</w:t>
      </w:r>
      <w:r w:rsidRPr="00955DAE">
        <w:t xml:space="preserve"> combined with improvements from other solutions can significantly alter climate change trajectories.</w:t>
      </w:r>
    </w:p>
    <w:p w14:paraId="3BA157AE" w14:textId="3441EC28" w:rsidR="00613FFD" w:rsidRPr="00955DAE" w:rsidRDefault="00613FFD" w:rsidP="005D6FDB">
      <w:r w:rsidRPr="00955DAE">
        <w:t xml:space="preserve">Transportation in urban areas already has the lions’ share in world transport; a figure that is expected to grow as urbanization continues. It supports and facilitates a </w:t>
      </w:r>
      <w:r w:rsidR="00F32FEB" w:rsidRPr="00955DAE">
        <w:t>large</w:t>
      </w:r>
      <w:r w:rsidRPr="00955DAE">
        <w:t xml:space="preserve"> part of all economic activity; and has huge financial and climate impacts. By choosing to enable </w:t>
      </w:r>
      <w:r w:rsidR="00FF732D" w:rsidRPr="00955DAE">
        <w:t>public</w:t>
      </w:r>
      <w:r w:rsidRPr="00955DAE">
        <w:t xml:space="preserve"> transit to perform a larger share of this travel demand, the externalities that are associated with private vehicle usage</w:t>
      </w:r>
      <w:r w:rsidR="00F32FEB" w:rsidRPr="00955DAE">
        <w:t xml:space="preserve"> can be significantly mitigated</w:t>
      </w:r>
      <w:r w:rsidRPr="00955DAE">
        <w:t xml:space="preserve">. </w:t>
      </w:r>
    </w:p>
    <w:p w14:paraId="37AD79D0" w14:textId="0F9A70C4" w:rsidR="00613FFD" w:rsidRPr="00955DAE" w:rsidRDefault="00613FFD" w:rsidP="005D6FDB">
      <w:r w:rsidRPr="00955DAE">
        <w:t xml:space="preserve">In terms of financial benefits, the model presented above takes the perspective of the user, who will see increased costs, mainly from increased per –km travel costs although they will not have to bear the costs of buying a car. Some economic analyses however show lower unit costs of </w:t>
      </w:r>
      <w:r w:rsidR="00FF732D" w:rsidRPr="00955DAE">
        <w:t>public</w:t>
      </w:r>
      <w:r w:rsidRPr="00955DAE">
        <w:t xml:space="preserve"> transit when a broader perspective is taken. </w:t>
      </w:r>
      <w:r w:rsidR="00BB2A77" w:rsidRPr="00955DAE">
        <w:t>On</w:t>
      </w:r>
      <w:r w:rsidRPr="00955DAE">
        <w:t xml:space="preserve"> many occasions today, and with better planning and organization, </w:t>
      </w:r>
      <w:r w:rsidR="00BB2A77" w:rsidRPr="00955DAE">
        <w:t>on</w:t>
      </w:r>
      <w:r w:rsidRPr="00955DAE">
        <w:t xml:space="preserve"> most occasions in the future, </w:t>
      </w:r>
      <w:r w:rsidR="00FF732D" w:rsidRPr="00955DAE">
        <w:t>public</w:t>
      </w:r>
      <w:r w:rsidRPr="00955DAE">
        <w:t xml:space="preserve"> transit will be able to provide competitive travel times with private cars. Complimentary modes that have shown up in urban ecosystems during the last decade, such as car-sharing, hail-a-ride, and shared bicycles can help complete the “first and last mile” problem. The cities of tomorrow, through proper planning and effective policies, can become more pedestrian and transit friendly, liberating urban space that is used today for car activities. </w:t>
      </w:r>
    </w:p>
    <w:p w14:paraId="3680C656" w14:textId="3612840C" w:rsidR="00613FFD" w:rsidRPr="00955DAE" w:rsidRDefault="00613FFD" w:rsidP="00613FFD">
      <w:r w:rsidRPr="00955DAE">
        <w:t xml:space="preserve">The different status of </w:t>
      </w:r>
      <w:r w:rsidR="00FF732D" w:rsidRPr="00955DAE">
        <w:t>public</w:t>
      </w:r>
      <w:r w:rsidRPr="00955DAE">
        <w:t xml:space="preserve"> transit in different regions of the world is a matter of concern. In some regions, such as Europe or parts of Asia, </w:t>
      </w:r>
      <w:r w:rsidR="00FF732D" w:rsidRPr="00955DAE">
        <w:t>public</w:t>
      </w:r>
      <w:r w:rsidRPr="00955DAE">
        <w:t xml:space="preserve"> transit systems are very advanced and serve a large portion of the population. In other parts of the developed world, they play a supplementary road to car-oriented cities. Lower income levels in Latin America, Africa, and large parts of Asia, force most people to </w:t>
      </w:r>
      <w:r w:rsidR="00FF732D" w:rsidRPr="00955DAE">
        <w:t>public</w:t>
      </w:r>
      <w:r w:rsidRPr="00955DAE">
        <w:t xml:space="preserve"> transit systems with low levels of service. However, expected future population and travel demand growth is set to occur mostly in these areas. </w:t>
      </w:r>
      <w:r w:rsidR="00BB2A77" w:rsidRPr="00955DAE">
        <w:t>Therefore,</w:t>
      </w:r>
      <w:r w:rsidRPr="00955DAE">
        <w:t xml:space="preserve"> it is very important that new transit systems are built in these parts of the world; and that the cities are developed upon the transit-successful cities of Europe or Asia and not the car-friendly cities of North America. </w:t>
      </w:r>
    </w:p>
    <w:p w14:paraId="75B7DA0E" w14:textId="63D15A12" w:rsidR="00544B61" w:rsidRPr="00955DAE" w:rsidRDefault="00544B61" w:rsidP="00544B61">
      <w:pPr>
        <w:spacing w:after="0"/>
        <w:rPr>
          <w:bCs/>
        </w:rPr>
      </w:pPr>
      <w:r w:rsidRPr="00955DAE">
        <w:rPr>
          <w:bCs/>
        </w:rPr>
        <w:t xml:space="preserve">TNC’s and demand responsive services are likely to change the mobility landscape in the future. They currently have a small share of trips (even fewer in vkm), but the future looks favorable for them. Partnerships between them and transit operators are occurring, primarily in the US, a trend that should be encouraged. They should become a part of the sustainable transit friendly future our cities need, and not a competitor. Last but not least, potential developments in vehicle electrification and automation might drastically change the shape of urban mobility. </w:t>
      </w:r>
      <w:r w:rsidR="00FF732D" w:rsidRPr="00955DAE">
        <w:rPr>
          <w:bCs/>
        </w:rPr>
        <w:t>Public</w:t>
      </w:r>
      <w:r w:rsidRPr="00955DAE">
        <w:rPr>
          <w:bCs/>
        </w:rPr>
        <w:t xml:space="preserve"> transit needs to be a pioneer and adopt these new technologies as soon as possible. </w:t>
      </w:r>
    </w:p>
    <w:p w14:paraId="319DCBD8" w14:textId="4385A49A" w:rsidR="006745FF" w:rsidRPr="00955DAE" w:rsidRDefault="006745FF" w:rsidP="00483FFA">
      <w:pPr>
        <w:pStyle w:val="Heading2"/>
      </w:pPr>
      <w:bookmarkStart w:id="99" w:name="_Toc72966221"/>
      <w:r w:rsidRPr="00955DAE">
        <w:t>Limitations</w:t>
      </w:r>
      <w:bookmarkEnd w:id="99"/>
    </w:p>
    <w:p w14:paraId="45938673" w14:textId="54E8C973" w:rsidR="00BB2A77" w:rsidRPr="00955DAE" w:rsidRDefault="001A330D" w:rsidP="00BB2A77">
      <w:r w:rsidRPr="00955DAE">
        <w:t xml:space="preserve">One major challenge for public transit systems is providing broad accessibility to travelers to and from </w:t>
      </w:r>
      <w:r w:rsidR="00BB2A77" w:rsidRPr="00955DAE">
        <w:t>wherever</w:t>
      </w:r>
      <w:r w:rsidRPr="00955DAE">
        <w:t xml:space="preserve"> their life takes them. In theory, this means providing excellent connectivity across the public transit network and entry/exit points to the network at every possible location in the served area. In practice, this is very expensive or difficult to do, particularly with the more expensive modes like trains which require a lot of cost and devoted space to be developed. Many transport networks in bigger cities invest in their bus networks to provide that broad accessibility to the network but there is still often a challenge to providing service to all travelers at a reasonable cost. This very often leads to a gap in the service where the traveler just cannot enter the system from her start point without first walking or driving a long distance. A similar gap may exist at the end point of the public transit network. This gap is termed the ‘last mile’ regardless of length and direction and represents a key factor in attracting users of the public transit network. One reason why private cars are so popular is that the driver rarely has a last mile problem. Transit agencies have been attempting many ways of minimizing the last mile problem and improving accessibility mainly through investments to grow their network </w:t>
      </w:r>
      <w:r w:rsidR="00BB2A77" w:rsidRPr="00955DAE">
        <w:t>services and</w:t>
      </w:r>
      <w:r w:rsidRPr="00955DAE">
        <w:t xml:space="preserve"> encouraging the complementary use of other modes of transport for that last mile.</w:t>
      </w:r>
    </w:p>
    <w:p w14:paraId="2139E8E7" w14:textId="5E62DC36" w:rsidR="006745FF" w:rsidRPr="00955DAE" w:rsidRDefault="006745FF" w:rsidP="00483FFA">
      <w:pPr>
        <w:pStyle w:val="Heading2"/>
      </w:pPr>
      <w:bookmarkStart w:id="100" w:name="_Toc72966222"/>
      <w:r w:rsidRPr="00955DAE">
        <w:t>Benchmarks</w:t>
      </w:r>
      <w:bookmarkEnd w:id="100"/>
    </w:p>
    <w:p w14:paraId="11A6E135" w14:textId="6E90FE01" w:rsidR="004167DB" w:rsidRPr="00955DAE" w:rsidRDefault="004167DB" w:rsidP="004167DB">
      <w:r w:rsidRPr="00955DAE">
        <w:t xml:space="preserve">As discussed above, adoption data is reported in different forms and requires adjustment for comparison. </w:t>
      </w:r>
      <w:r w:rsidR="00BB2A77" w:rsidRPr="00955DAE">
        <w:t>Therefore,</w:t>
      </w:r>
      <w:r w:rsidRPr="00955DAE">
        <w:t xml:space="preserve"> it is difficult to find comparable (without adjustment) sources for benchmarking. Only one source reported adoption data as a percent of urban passenger travel and is benchmarked in Table 4.1. </w:t>
      </w:r>
    </w:p>
    <w:p w14:paraId="79DB6E21" w14:textId="33610167" w:rsidR="006745FF" w:rsidRPr="00955DAE" w:rsidRDefault="006745FF" w:rsidP="00EB247F">
      <w:pPr>
        <w:pStyle w:val="Caption"/>
        <w:rPr>
          <w:b/>
          <w:bCs/>
        </w:rPr>
      </w:pPr>
      <w:bookmarkStart w:id="101" w:name="_Toc524993445"/>
      <w:bookmarkStart w:id="102" w:name="_Toc72965766"/>
      <w:r w:rsidRPr="00955DAE">
        <w:t xml:space="preserve">Table </w:t>
      </w:r>
      <w:r w:rsidR="008017C1">
        <w:fldChar w:fldCharType="begin"/>
      </w:r>
      <w:r w:rsidR="008017C1">
        <w:instrText xml:space="preserve"> STYLEREF 1 \s </w:instrText>
      </w:r>
      <w:r w:rsidR="008017C1">
        <w:fldChar w:fldCharType="separate"/>
      </w:r>
      <w:r w:rsidR="008F2B14" w:rsidRPr="00955DAE">
        <w:rPr>
          <w:cs/>
        </w:rPr>
        <w:t>‎</w:t>
      </w:r>
      <w:r w:rsidR="008F2B14" w:rsidRPr="00955DAE">
        <w:t>4</w:t>
      </w:r>
      <w:r w:rsidR="008017C1">
        <w:fldChar w:fldCharType="end"/>
      </w:r>
      <w:r w:rsidR="008F2B14" w:rsidRPr="00955DAE">
        <w:t>.</w:t>
      </w:r>
      <w:r w:rsidR="008017C1">
        <w:fldChar w:fldCharType="begin"/>
      </w:r>
      <w:r w:rsidR="008017C1">
        <w:instrText xml:space="preserve"> SEQ Table \* ARABIC \s 1 </w:instrText>
      </w:r>
      <w:r w:rsidR="008017C1">
        <w:fldChar w:fldCharType="separate"/>
      </w:r>
      <w:r w:rsidR="008F2B14" w:rsidRPr="00955DAE">
        <w:t>1</w:t>
      </w:r>
      <w:r w:rsidR="008017C1">
        <w:fldChar w:fldCharType="end"/>
      </w:r>
      <w:r w:rsidRPr="00955DAE">
        <w:t xml:space="preserve"> Benchmarks</w:t>
      </w:r>
      <w:bookmarkEnd w:id="101"/>
      <w:bookmarkEnd w:id="102"/>
    </w:p>
    <w:tbl>
      <w:tblPr>
        <w:tblStyle w:val="TableGrid"/>
        <w:tblW w:w="2025" w:type="pct"/>
        <w:jc w:val="center"/>
        <w:tblLook w:val="04A0" w:firstRow="1" w:lastRow="0" w:firstColumn="1" w:lastColumn="0" w:noHBand="0" w:noVBand="1"/>
      </w:tblPr>
      <w:tblGrid>
        <w:gridCol w:w="2341"/>
        <w:gridCol w:w="1446"/>
      </w:tblGrid>
      <w:tr w:rsidR="004167DB" w:rsidRPr="00955DAE" w14:paraId="4FACB92A" w14:textId="77777777" w:rsidTr="006A55B6">
        <w:trPr>
          <w:cantSplit/>
          <w:trHeight w:val="329"/>
          <w:tblHeader/>
          <w:jc w:val="center"/>
        </w:trPr>
        <w:tc>
          <w:tcPr>
            <w:tcW w:w="3091" w:type="pct"/>
            <w:shd w:val="clear" w:color="auto" w:fill="4F81BD" w:themeFill="accent1"/>
            <w:vAlign w:val="center"/>
          </w:tcPr>
          <w:p w14:paraId="504B14CC" w14:textId="77777777" w:rsidR="004167DB" w:rsidRPr="00955DAE" w:rsidRDefault="004167DB" w:rsidP="006A55B6">
            <w:pPr>
              <w:spacing w:line="240" w:lineRule="auto"/>
              <w:jc w:val="center"/>
              <w:rPr>
                <w:b/>
                <w:bCs/>
                <w:color w:val="FFFFFF" w:themeColor="background1"/>
                <w:sz w:val="20"/>
                <w:szCs w:val="20"/>
              </w:rPr>
            </w:pPr>
            <w:r w:rsidRPr="00955DAE">
              <w:rPr>
                <w:b/>
                <w:bCs/>
                <w:color w:val="FFFFFF" w:themeColor="background1"/>
                <w:sz w:val="20"/>
                <w:szCs w:val="20"/>
              </w:rPr>
              <w:t>Source and Scenario</w:t>
            </w:r>
          </w:p>
        </w:tc>
        <w:tc>
          <w:tcPr>
            <w:tcW w:w="1909" w:type="pct"/>
            <w:shd w:val="clear" w:color="auto" w:fill="4F81BD" w:themeFill="accent1"/>
            <w:vAlign w:val="center"/>
          </w:tcPr>
          <w:p w14:paraId="6B69AA07" w14:textId="77777777" w:rsidR="004167DB" w:rsidRPr="00955DAE" w:rsidRDefault="004167DB" w:rsidP="006A55B6">
            <w:pPr>
              <w:spacing w:line="240" w:lineRule="auto"/>
              <w:jc w:val="center"/>
              <w:rPr>
                <w:b/>
                <w:color w:val="FFFFFF" w:themeColor="background1"/>
                <w:sz w:val="20"/>
                <w:szCs w:val="20"/>
              </w:rPr>
            </w:pPr>
            <w:r w:rsidRPr="00955DAE">
              <w:rPr>
                <w:b/>
                <w:color w:val="FFFFFF" w:themeColor="background1"/>
                <w:sz w:val="20"/>
                <w:szCs w:val="20"/>
              </w:rPr>
              <w:t>Market Share in 2050 (%)</w:t>
            </w:r>
          </w:p>
        </w:tc>
      </w:tr>
      <w:tr w:rsidR="004167DB" w:rsidRPr="00955DAE" w14:paraId="477E61C7" w14:textId="77777777" w:rsidTr="006A55B6">
        <w:trPr>
          <w:trHeight w:val="432"/>
          <w:jc w:val="center"/>
        </w:trPr>
        <w:tc>
          <w:tcPr>
            <w:tcW w:w="3091" w:type="pct"/>
            <w:vAlign w:val="center"/>
          </w:tcPr>
          <w:p w14:paraId="3A383F78" w14:textId="43E451B6" w:rsidR="004167DB" w:rsidRPr="00955DAE" w:rsidRDefault="005F3932" w:rsidP="007F5B1F">
            <w:pPr>
              <w:spacing w:line="240" w:lineRule="auto"/>
              <w:jc w:val="center"/>
              <w:rPr>
                <w:sz w:val="20"/>
                <w:szCs w:val="20"/>
              </w:rPr>
            </w:pPr>
            <w:r w:rsidRPr="00955DAE">
              <w:rPr>
                <w:sz w:val="20"/>
                <w:szCs w:val="20"/>
              </w:rPr>
              <w:fldChar w:fldCharType="begin"/>
            </w:r>
            <w:r w:rsidR="007F5B1F" w:rsidRPr="00955DAE">
              <w:rPr>
                <w:sz w:val="20"/>
                <w:szCs w:val="20"/>
              </w:rPr>
              <w:instrText xml:space="preserve"> ADDIN ZOTERO_ITEM CSL_CITATION {"citationID":"X8MltnzA","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Pr="00955DAE">
              <w:rPr>
                <w:sz w:val="20"/>
                <w:szCs w:val="20"/>
              </w:rPr>
              <w:fldChar w:fldCharType="separate"/>
            </w:r>
            <w:r w:rsidR="007F5B1F" w:rsidRPr="00955DAE">
              <w:rPr>
                <w:rFonts w:cs="Times New Roman"/>
                <w:sz w:val="20"/>
              </w:rPr>
              <w:t>(IEA, 2016a)</w:t>
            </w:r>
            <w:r w:rsidRPr="00955DAE">
              <w:rPr>
                <w:sz w:val="20"/>
                <w:szCs w:val="20"/>
              </w:rPr>
              <w:fldChar w:fldCharType="end"/>
            </w:r>
            <w:r w:rsidRPr="00955DAE">
              <w:rPr>
                <w:sz w:val="20"/>
                <w:szCs w:val="20"/>
              </w:rPr>
              <w:t xml:space="preserve"> – 6ds</w:t>
            </w:r>
          </w:p>
        </w:tc>
        <w:tc>
          <w:tcPr>
            <w:tcW w:w="1909" w:type="pct"/>
            <w:vAlign w:val="center"/>
          </w:tcPr>
          <w:p w14:paraId="1AE7BE5B" w14:textId="71A55442" w:rsidR="004167DB" w:rsidRPr="00955DAE" w:rsidRDefault="004167DB" w:rsidP="006A55B6">
            <w:pPr>
              <w:spacing w:line="240" w:lineRule="auto"/>
              <w:jc w:val="center"/>
              <w:rPr>
                <w:bCs/>
                <w:sz w:val="20"/>
                <w:szCs w:val="20"/>
              </w:rPr>
            </w:pPr>
            <w:r w:rsidRPr="00955DAE">
              <w:rPr>
                <w:bCs/>
                <w:sz w:val="20"/>
                <w:szCs w:val="20"/>
              </w:rPr>
              <w:t>21.2</w:t>
            </w:r>
            <w:r w:rsidR="005F3932" w:rsidRPr="00955DAE">
              <w:rPr>
                <w:bCs/>
                <w:sz w:val="20"/>
                <w:szCs w:val="20"/>
              </w:rPr>
              <w:t>%</w:t>
            </w:r>
          </w:p>
        </w:tc>
      </w:tr>
      <w:tr w:rsidR="004167DB" w:rsidRPr="00955DAE" w14:paraId="79EBACD2" w14:textId="77777777" w:rsidTr="006A55B6">
        <w:trPr>
          <w:trHeight w:val="432"/>
          <w:jc w:val="center"/>
        </w:trPr>
        <w:tc>
          <w:tcPr>
            <w:tcW w:w="3091" w:type="pct"/>
            <w:vAlign w:val="center"/>
          </w:tcPr>
          <w:p w14:paraId="30486C61" w14:textId="50BFB1AB" w:rsidR="004167DB" w:rsidRPr="00955DAE" w:rsidRDefault="004167DB" w:rsidP="007F5B1F">
            <w:pPr>
              <w:spacing w:line="240" w:lineRule="auto"/>
              <w:jc w:val="center"/>
              <w:rPr>
                <w:bCs/>
                <w:sz w:val="20"/>
                <w:szCs w:val="20"/>
              </w:rPr>
            </w:pPr>
            <w:r w:rsidRPr="00955DAE">
              <w:rPr>
                <w:sz w:val="20"/>
                <w:szCs w:val="20"/>
              </w:rPr>
              <w:fldChar w:fldCharType="begin"/>
            </w:r>
            <w:r w:rsidR="007F5B1F" w:rsidRPr="00955DAE">
              <w:rPr>
                <w:sz w:val="20"/>
                <w:szCs w:val="20"/>
              </w:rPr>
              <w:instrText xml:space="preserve"> ADDIN ZOTERO_ITEM CSL_CITATION {"citationID":"LWuqlLgD","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Pr="00955DAE">
              <w:rPr>
                <w:sz w:val="20"/>
                <w:szCs w:val="20"/>
              </w:rPr>
              <w:fldChar w:fldCharType="separate"/>
            </w:r>
            <w:r w:rsidR="007F5B1F" w:rsidRPr="00955DAE">
              <w:rPr>
                <w:rFonts w:cs="Times New Roman"/>
                <w:sz w:val="20"/>
              </w:rPr>
              <w:t>(IEA, 2016a)</w:t>
            </w:r>
            <w:r w:rsidRPr="00955DAE">
              <w:rPr>
                <w:sz w:val="20"/>
                <w:szCs w:val="20"/>
              </w:rPr>
              <w:fldChar w:fldCharType="end"/>
            </w:r>
            <w:r w:rsidRPr="00955DAE">
              <w:rPr>
                <w:sz w:val="20"/>
                <w:szCs w:val="20"/>
              </w:rPr>
              <w:t xml:space="preserve"> </w:t>
            </w:r>
            <w:r w:rsidR="005F3932" w:rsidRPr="00955DAE">
              <w:rPr>
                <w:sz w:val="20"/>
                <w:szCs w:val="20"/>
              </w:rPr>
              <w:t>– 4ds</w:t>
            </w:r>
          </w:p>
        </w:tc>
        <w:tc>
          <w:tcPr>
            <w:tcW w:w="1909" w:type="pct"/>
            <w:vAlign w:val="center"/>
          </w:tcPr>
          <w:p w14:paraId="6572A332" w14:textId="3E7A87E6" w:rsidR="004167DB" w:rsidRPr="00955DAE" w:rsidRDefault="005F3932" w:rsidP="006A55B6">
            <w:pPr>
              <w:spacing w:line="240" w:lineRule="auto"/>
              <w:jc w:val="center"/>
              <w:rPr>
                <w:bCs/>
                <w:sz w:val="20"/>
                <w:szCs w:val="20"/>
              </w:rPr>
            </w:pPr>
            <w:r w:rsidRPr="00955DAE">
              <w:rPr>
                <w:bCs/>
                <w:sz w:val="20"/>
                <w:szCs w:val="20"/>
              </w:rPr>
              <w:t>26.8</w:t>
            </w:r>
            <w:r w:rsidR="004167DB" w:rsidRPr="00955DAE">
              <w:rPr>
                <w:bCs/>
                <w:sz w:val="20"/>
                <w:szCs w:val="20"/>
              </w:rPr>
              <w:t>%</w:t>
            </w:r>
          </w:p>
        </w:tc>
      </w:tr>
      <w:tr w:rsidR="004167DB" w:rsidRPr="00955DAE" w14:paraId="49F77F52" w14:textId="77777777" w:rsidTr="006A55B6">
        <w:trPr>
          <w:trHeight w:val="427"/>
          <w:jc w:val="center"/>
        </w:trPr>
        <w:tc>
          <w:tcPr>
            <w:tcW w:w="3091" w:type="pct"/>
            <w:vAlign w:val="center"/>
          </w:tcPr>
          <w:p w14:paraId="6151F790" w14:textId="198F03FC" w:rsidR="004167DB" w:rsidRPr="00955DAE" w:rsidRDefault="004167DB" w:rsidP="007F5B1F">
            <w:pPr>
              <w:spacing w:line="240" w:lineRule="auto"/>
              <w:jc w:val="center"/>
              <w:rPr>
                <w:sz w:val="20"/>
                <w:szCs w:val="20"/>
              </w:rPr>
            </w:pPr>
            <w:r w:rsidRPr="00955DAE">
              <w:rPr>
                <w:sz w:val="20"/>
                <w:szCs w:val="20"/>
              </w:rPr>
              <w:fldChar w:fldCharType="begin"/>
            </w:r>
            <w:r w:rsidR="007F5B1F" w:rsidRPr="00955DAE">
              <w:rPr>
                <w:sz w:val="20"/>
                <w:szCs w:val="20"/>
              </w:rPr>
              <w:instrText xml:space="preserve"> ADDIN ZOTERO_ITEM CSL_CITATION {"citationID":"DYXMgoQU","properties":{"formattedCitation":"(IEA, 2016a)","plainCitation":"(IEA, 2016a)","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Pr="00955DAE">
              <w:rPr>
                <w:sz w:val="20"/>
                <w:szCs w:val="20"/>
              </w:rPr>
              <w:fldChar w:fldCharType="separate"/>
            </w:r>
            <w:r w:rsidR="007F5B1F" w:rsidRPr="00955DAE">
              <w:rPr>
                <w:rFonts w:cs="Times New Roman"/>
                <w:sz w:val="20"/>
              </w:rPr>
              <w:t>(IEA, 2016a)</w:t>
            </w:r>
            <w:r w:rsidRPr="00955DAE">
              <w:rPr>
                <w:sz w:val="20"/>
                <w:szCs w:val="20"/>
              </w:rPr>
              <w:fldChar w:fldCharType="end"/>
            </w:r>
            <w:r w:rsidRPr="00955DAE">
              <w:rPr>
                <w:sz w:val="20"/>
                <w:szCs w:val="20"/>
              </w:rPr>
              <w:t xml:space="preserve"> </w:t>
            </w:r>
            <w:r w:rsidR="005F3932" w:rsidRPr="00955DAE">
              <w:rPr>
                <w:sz w:val="20"/>
                <w:szCs w:val="20"/>
              </w:rPr>
              <w:t>– 2ds</w:t>
            </w:r>
          </w:p>
        </w:tc>
        <w:tc>
          <w:tcPr>
            <w:tcW w:w="1909" w:type="pct"/>
            <w:vAlign w:val="center"/>
          </w:tcPr>
          <w:p w14:paraId="20933225" w14:textId="6A918FFA" w:rsidR="004167DB" w:rsidRPr="00955DAE" w:rsidRDefault="005F3932" w:rsidP="006A55B6">
            <w:pPr>
              <w:spacing w:line="240" w:lineRule="auto"/>
              <w:jc w:val="center"/>
              <w:rPr>
                <w:bCs/>
                <w:sz w:val="20"/>
                <w:szCs w:val="20"/>
              </w:rPr>
            </w:pPr>
            <w:r w:rsidRPr="00955DAE">
              <w:rPr>
                <w:bCs/>
                <w:sz w:val="20"/>
                <w:szCs w:val="20"/>
              </w:rPr>
              <w:t>37.0</w:t>
            </w:r>
            <w:r w:rsidR="004167DB" w:rsidRPr="00955DAE">
              <w:rPr>
                <w:bCs/>
                <w:sz w:val="20"/>
                <w:szCs w:val="20"/>
              </w:rPr>
              <w:t>%</w:t>
            </w:r>
          </w:p>
        </w:tc>
      </w:tr>
      <w:tr w:rsidR="004167DB" w:rsidRPr="00955DAE" w14:paraId="69CC8CD1" w14:textId="77777777" w:rsidTr="006A55B6">
        <w:trPr>
          <w:trHeight w:val="329"/>
          <w:jc w:val="center"/>
        </w:trPr>
        <w:tc>
          <w:tcPr>
            <w:tcW w:w="3091" w:type="pct"/>
            <w:vAlign w:val="center"/>
          </w:tcPr>
          <w:p w14:paraId="36DC4A60" w14:textId="49D8A373" w:rsidR="004167DB" w:rsidRPr="00955DAE" w:rsidRDefault="004167DB" w:rsidP="006A55B6">
            <w:pPr>
              <w:spacing w:line="240" w:lineRule="auto"/>
              <w:jc w:val="center"/>
              <w:rPr>
                <w:bCs/>
                <w:sz w:val="20"/>
                <w:szCs w:val="20"/>
              </w:rPr>
            </w:pPr>
            <w:r w:rsidRPr="00955DAE">
              <w:rPr>
                <w:sz w:val="20"/>
                <w:szCs w:val="20"/>
              </w:rPr>
              <w:t>Project Drawdown – Plausible Scenario)</w:t>
            </w:r>
          </w:p>
        </w:tc>
        <w:tc>
          <w:tcPr>
            <w:tcW w:w="1909" w:type="pct"/>
            <w:vAlign w:val="center"/>
          </w:tcPr>
          <w:p w14:paraId="3C1E19B2" w14:textId="74FD208D" w:rsidR="004167DB" w:rsidRPr="00955DAE" w:rsidRDefault="005F3932" w:rsidP="006A55B6">
            <w:pPr>
              <w:spacing w:line="240" w:lineRule="auto"/>
              <w:jc w:val="center"/>
              <w:rPr>
                <w:bCs/>
                <w:sz w:val="20"/>
                <w:szCs w:val="20"/>
              </w:rPr>
            </w:pPr>
            <w:r w:rsidRPr="00955DAE">
              <w:rPr>
                <w:bCs/>
                <w:sz w:val="20"/>
                <w:szCs w:val="20"/>
              </w:rPr>
              <w:t>28.2</w:t>
            </w:r>
            <w:r w:rsidR="004167DB" w:rsidRPr="00955DAE">
              <w:rPr>
                <w:bCs/>
                <w:sz w:val="20"/>
                <w:szCs w:val="20"/>
              </w:rPr>
              <w:t>%</w:t>
            </w:r>
          </w:p>
        </w:tc>
      </w:tr>
      <w:tr w:rsidR="004167DB" w:rsidRPr="00955DAE" w14:paraId="718EA560" w14:textId="77777777" w:rsidTr="006A55B6">
        <w:trPr>
          <w:trHeight w:val="329"/>
          <w:jc w:val="center"/>
        </w:trPr>
        <w:tc>
          <w:tcPr>
            <w:tcW w:w="3091" w:type="pct"/>
            <w:vAlign w:val="center"/>
          </w:tcPr>
          <w:p w14:paraId="67430EE2" w14:textId="17034DF8" w:rsidR="004167DB" w:rsidRPr="00955DAE" w:rsidRDefault="004167DB" w:rsidP="006A55B6">
            <w:pPr>
              <w:spacing w:line="240" w:lineRule="auto"/>
              <w:jc w:val="center"/>
              <w:rPr>
                <w:sz w:val="20"/>
                <w:szCs w:val="20"/>
              </w:rPr>
            </w:pPr>
            <w:r w:rsidRPr="00955DAE">
              <w:rPr>
                <w:sz w:val="20"/>
                <w:szCs w:val="20"/>
              </w:rPr>
              <w:t xml:space="preserve">Project Drawdown – Drawdown Scenario </w:t>
            </w:r>
          </w:p>
        </w:tc>
        <w:tc>
          <w:tcPr>
            <w:tcW w:w="1909" w:type="pct"/>
            <w:vAlign w:val="center"/>
          </w:tcPr>
          <w:p w14:paraId="129ECF98" w14:textId="12E3ADD0" w:rsidR="004167DB" w:rsidRPr="00955DAE" w:rsidRDefault="004167DB" w:rsidP="006A55B6">
            <w:pPr>
              <w:spacing w:line="240" w:lineRule="auto"/>
              <w:jc w:val="center"/>
              <w:rPr>
                <w:bCs/>
                <w:sz w:val="20"/>
                <w:szCs w:val="20"/>
              </w:rPr>
            </w:pPr>
            <w:r w:rsidRPr="00955DAE">
              <w:rPr>
                <w:bCs/>
                <w:sz w:val="20"/>
                <w:szCs w:val="20"/>
              </w:rPr>
              <w:t>3</w:t>
            </w:r>
            <w:r w:rsidR="005F3932" w:rsidRPr="00955DAE">
              <w:rPr>
                <w:bCs/>
                <w:sz w:val="20"/>
                <w:szCs w:val="20"/>
              </w:rPr>
              <w:t>7</w:t>
            </w:r>
            <w:r w:rsidRPr="00955DAE">
              <w:rPr>
                <w:bCs/>
                <w:sz w:val="20"/>
                <w:szCs w:val="20"/>
              </w:rPr>
              <w:t>.</w:t>
            </w:r>
            <w:r w:rsidR="005F3932" w:rsidRPr="00955DAE">
              <w:rPr>
                <w:bCs/>
                <w:sz w:val="20"/>
                <w:szCs w:val="20"/>
              </w:rPr>
              <w:t>4</w:t>
            </w:r>
            <w:r w:rsidRPr="00955DAE">
              <w:rPr>
                <w:bCs/>
                <w:sz w:val="20"/>
                <w:szCs w:val="20"/>
              </w:rPr>
              <w:t>%</w:t>
            </w:r>
          </w:p>
        </w:tc>
      </w:tr>
      <w:tr w:rsidR="004167DB" w:rsidRPr="00955DAE" w14:paraId="194BC971" w14:textId="77777777" w:rsidTr="006A55B6">
        <w:trPr>
          <w:trHeight w:val="329"/>
          <w:jc w:val="center"/>
        </w:trPr>
        <w:tc>
          <w:tcPr>
            <w:tcW w:w="3091" w:type="pct"/>
            <w:vAlign w:val="center"/>
          </w:tcPr>
          <w:p w14:paraId="086B45B2" w14:textId="597A0A90" w:rsidR="004167DB" w:rsidRPr="00955DAE" w:rsidRDefault="004167DB" w:rsidP="006A55B6">
            <w:pPr>
              <w:spacing w:line="240" w:lineRule="auto"/>
              <w:jc w:val="center"/>
              <w:rPr>
                <w:sz w:val="20"/>
                <w:szCs w:val="20"/>
              </w:rPr>
            </w:pPr>
            <w:r w:rsidRPr="00955DAE">
              <w:rPr>
                <w:sz w:val="20"/>
                <w:szCs w:val="20"/>
              </w:rPr>
              <w:t>Project Drawdown – Maximum Scenario</w:t>
            </w:r>
          </w:p>
        </w:tc>
        <w:tc>
          <w:tcPr>
            <w:tcW w:w="1909" w:type="pct"/>
            <w:vAlign w:val="center"/>
          </w:tcPr>
          <w:p w14:paraId="165D6DD9" w14:textId="27EAFED5" w:rsidR="004167DB" w:rsidRPr="00955DAE" w:rsidRDefault="005F3932" w:rsidP="006A55B6">
            <w:pPr>
              <w:spacing w:line="240" w:lineRule="auto"/>
              <w:jc w:val="center"/>
              <w:rPr>
                <w:bCs/>
                <w:sz w:val="20"/>
                <w:szCs w:val="20"/>
              </w:rPr>
            </w:pPr>
            <w:r w:rsidRPr="00955DAE">
              <w:rPr>
                <w:bCs/>
                <w:sz w:val="20"/>
                <w:szCs w:val="20"/>
              </w:rPr>
              <w:t>45.0</w:t>
            </w:r>
            <w:r w:rsidR="004167DB" w:rsidRPr="00955DAE">
              <w:rPr>
                <w:bCs/>
                <w:sz w:val="20"/>
                <w:szCs w:val="20"/>
              </w:rPr>
              <w:t>%</w:t>
            </w:r>
          </w:p>
        </w:tc>
      </w:tr>
    </w:tbl>
    <w:p w14:paraId="105A5AA0" w14:textId="7DA7057F" w:rsidR="000D30DE" w:rsidRPr="00955DAE" w:rsidRDefault="000D30DE" w:rsidP="00EB247F">
      <w:pPr>
        <w:rPr>
          <w:rFonts w:asciiTheme="majorHAnsi" w:eastAsiaTheme="majorEastAsia" w:hAnsiTheme="majorHAnsi" w:cstheme="majorBidi"/>
          <w:b/>
          <w:bCs/>
          <w:smallCaps/>
          <w:color w:val="000000" w:themeColor="text1"/>
          <w:sz w:val="36"/>
          <w:szCs w:val="36"/>
        </w:rPr>
      </w:pPr>
    </w:p>
    <w:p w14:paraId="7454D80C" w14:textId="4B3E4B8E" w:rsidR="00434F61" w:rsidRPr="00955DAE" w:rsidRDefault="003B2C93" w:rsidP="003B2C93">
      <w:pPr>
        <w:pStyle w:val="Heading1"/>
        <w:numPr>
          <w:ilvl w:val="0"/>
          <w:numId w:val="0"/>
        </w:numPr>
        <w:ind w:left="432"/>
        <w:rPr>
          <w:highlight w:val="red"/>
        </w:rPr>
      </w:pPr>
      <w:bookmarkStart w:id="103" w:name="_Toc72966223"/>
      <w:r w:rsidRPr="00955DAE">
        <w:t xml:space="preserve">5. </w:t>
      </w:r>
      <w:r w:rsidR="551A77D0" w:rsidRPr="00955DAE">
        <w:t>References</w:t>
      </w:r>
      <w:bookmarkEnd w:id="103"/>
    </w:p>
    <w:p w14:paraId="22F318EA" w14:textId="10DC3918" w:rsidR="00613FFD" w:rsidRPr="00955DAE" w:rsidRDefault="00613FFD" w:rsidP="00613FFD">
      <w:pPr>
        <w:ind w:left="540" w:hanging="540"/>
      </w:pPr>
      <w:bookmarkStart w:id="104" w:name="_ENREF_2"/>
      <w:r w:rsidRPr="00955DAE">
        <w:t xml:space="preserve">European Commission Et Al., E. C. 2011. White Paper roadmap to a single European transport area towards a competitive and resource efficient transport system. </w:t>
      </w:r>
      <w:r w:rsidRPr="00955DAE">
        <w:rPr>
          <w:i/>
        </w:rPr>
        <w:t>COM (2011),</w:t>
      </w:r>
      <w:r w:rsidRPr="00955DAE">
        <w:t xml:space="preserve"> 144.</w:t>
      </w:r>
      <w:bookmarkEnd w:id="104"/>
    </w:p>
    <w:p w14:paraId="1F354964" w14:textId="2C91B79C" w:rsidR="00613FFD" w:rsidRPr="00955DAE" w:rsidRDefault="00613FFD" w:rsidP="00613FFD">
      <w:pPr>
        <w:ind w:left="540" w:hanging="540"/>
      </w:pPr>
      <w:bookmarkStart w:id="105" w:name="_ENREF_9"/>
      <w:r w:rsidRPr="00955DAE">
        <w:t xml:space="preserve">IEA. 2016. Energy </w:t>
      </w:r>
      <w:r w:rsidR="00A55AE4" w:rsidRPr="00955DAE">
        <w:t xml:space="preserve">Technology Perspectives: Towards Sustainable Urban Energy Systems. OECD/IEA, </w:t>
      </w:r>
      <w:r w:rsidRPr="00955DAE">
        <w:t>Paris.</w:t>
      </w:r>
      <w:bookmarkEnd w:id="105"/>
    </w:p>
    <w:p w14:paraId="165CABAE" w14:textId="091B43A9" w:rsidR="00A55AE4" w:rsidRPr="00955DAE" w:rsidRDefault="00A55AE4" w:rsidP="00613FFD">
      <w:pPr>
        <w:ind w:left="540" w:hanging="540"/>
      </w:pPr>
      <w:r w:rsidRPr="00955DAE">
        <w:t>IEA. 2017. Energy Technology Perspectives: Catalyzing Energy Technology Transformations. OECD/IEA, Paris</w:t>
      </w:r>
    </w:p>
    <w:p w14:paraId="5A4D3F5E" w14:textId="42802548" w:rsidR="00613FFD" w:rsidRPr="00955DAE" w:rsidRDefault="00613FFD" w:rsidP="00613FFD">
      <w:pPr>
        <w:ind w:left="540" w:hanging="540"/>
      </w:pPr>
      <w:bookmarkStart w:id="106" w:name="_ENREF_10"/>
      <w:r w:rsidRPr="00955DAE">
        <w:t>IP</w:t>
      </w:r>
      <w:r w:rsidR="00A55AE4" w:rsidRPr="00955DAE">
        <w:t>C</w:t>
      </w:r>
      <w:r w:rsidRPr="00955DAE">
        <w:t xml:space="preserve">C 2014. </w:t>
      </w:r>
      <w:r w:rsidRPr="00955DAE">
        <w:rPr>
          <w:i/>
        </w:rPr>
        <w:t xml:space="preserv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 </w:t>
      </w:r>
      <w:r w:rsidRPr="00955DAE">
        <w:t>Cambridge, United Kingdom and New York, NY, USA, Cambridge University Press.</w:t>
      </w:r>
      <w:bookmarkEnd w:id="106"/>
    </w:p>
    <w:p w14:paraId="60E79790" w14:textId="77777777" w:rsidR="00783D51" w:rsidRDefault="00613FFD" w:rsidP="00783D51">
      <w:pPr>
        <w:pStyle w:val="Bibliography"/>
        <w:rPr>
          <w:rFonts w:cs="Times New Roman"/>
          <w:szCs w:val="24"/>
        </w:rPr>
      </w:pPr>
      <w:bookmarkStart w:id="107" w:name="_ENREF_15"/>
      <w:r w:rsidRPr="00955DAE">
        <w:t>Pachauri, R. K., Allen, M. R., Barros, V., Broome, J., Cramer, W., Chris</w:t>
      </w:r>
      <w:r w:rsidR="008C0172" w:rsidRPr="00955DAE">
        <w:t xml:space="preserve"> </w:t>
      </w:r>
      <w:r w:rsidR="005F3932" w:rsidRPr="00955DAE">
        <w:fldChar w:fldCharType="begin"/>
      </w:r>
      <w:r w:rsidR="00783D51">
        <w:instrText xml:space="preserve"> ADDIN ZOTERO_BIBL {"uncited":[],"omitted":[],"custom":[]} CSL_BIBLIOGRAPHY </w:instrText>
      </w:r>
      <w:r w:rsidR="005F3932" w:rsidRPr="00955DAE">
        <w:fldChar w:fldCharType="separate"/>
      </w:r>
      <w:r w:rsidR="00783D51">
        <w:rPr>
          <w:rFonts w:cs="Times New Roman"/>
          <w:szCs w:val="24"/>
        </w:rPr>
        <w:t xml:space="preserve">AAA. (2019). </w:t>
      </w:r>
      <w:r w:rsidR="00783D51">
        <w:rPr>
          <w:rFonts w:cs="Times New Roman"/>
          <w:i/>
          <w:iCs/>
          <w:szCs w:val="24"/>
        </w:rPr>
        <w:t>AAA’s Your Driving Costs | AAA Exchange</w:t>
      </w:r>
      <w:r w:rsidR="00783D51">
        <w:rPr>
          <w:rFonts w:cs="Times New Roman"/>
          <w:szCs w:val="24"/>
        </w:rPr>
        <w:t>. https://exchange.aaa.com/automotive/driving-costs/#.YGpUgZ37Tid</w:t>
      </w:r>
    </w:p>
    <w:p w14:paraId="2FAE6926" w14:textId="77777777" w:rsidR="00783D51" w:rsidRDefault="00783D51" w:rsidP="00783D51">
      <w:pPr>
        <w:pStyle w:val="Bibliography"/>
        <w:rPr>
          <w:rFonts w:cs="Times New Roman"/>
          <w:szCs w:val="24"/>
        </w:rPr>
      </w:pPr>
      <w:r>
        <w:rPr>
          <w:rFonts w:cs="Times New Roman"/>
          <w:szCs w:val="24"/>
        </w:rPr>
        <w:t xml:space="preserve">Acheampong, R. A., Siiba, A., Okyere, D. K., &amp; Tuffour, J. P. (2020). Mobility-on-demand: An empirical study of internet-based ride-hailing adoption factors, travel characteristics and mode substitution effects. </w:t>
      </w:r>
      <w:r>
        <w:rPr>
          <w:rFonts w:cs="Times New Roman"/>
          <w:i/>
          <w:iCs/>
          <w:szCs w:val="24"/>
        </w:rPr>
        <w:t>Transportation Research Part C: Emerging Technologies</w:t>
      </w:r>
      <w:r>
        <w:rPr>
          <w:rFonts w:cs="Times New Roman"/>
          <w:szCs w:val="24"/>
        </w:rPr>
        <w:t xml:space="preserve">, </w:t>
      </w:r>
      <w:r>
        <w:rPr>
          <w:rFonts w:cs="Times New Roman"/>
          <w:i/>
          <w:iCs/>
          <w:szCs w:val="24"/>
        </w:rPr>
        <w:t>115</w:t>
      </w:r>
      <w:r>
        <w:rPr>
          <w:rFonts w:cs="Times New Roman"/>
          <w:szCs w:val="24"/>
        </w:rPr>
        <w:t>, 102638. https://doi.org/10.1016/j.trc.2020.102638</w:t>
      </w:r>
    </w:p>
    <w:p w14:paraId="5104979E" w14:textId="77777777" w:rsidR="00783D51" w:rsidRDefault="00783D51" w:rsidP="00783D51">
      <w:pPr>
        <w:pStyle w:val="Bibliography"/>
        <w:rPr>
          <w:rFonts w:cs="Times New Roman"/>
          <w:szCs w:val="24"/>
        </w:rPr>
      </w:pPr>
      <w:r>
        <w:rPr>
          <w:rFonts w:cs="Times New Roman"/>
          <w:szCs w:val="24"/>
        </w:rPr>
        <w:t xml:space="preserve">AlKheder, S. (2021). Promoting public transport as a strategy to reduce GHG emissions from private vehicles in Kuwait. </w:t>
      </w:r>
      <w:r>
        <w:rPr>
          <w:rFonts w:cs="Times New Roman"/>
          <w:i/>
          <w:iCs/>
          <w:szCs w:val="24"/>
        </w:rPr>
        <w:t>Environmental Challenges</w:t>
      </w:r>
      <w:r>
        <w:rPr>
          <w:rFonts w:cs="Times New Roman"/>
          <w:szCs w:val="24"/>
        </w:rPr>
        <w:t xml:space="preserve">, </w:t>
      </w:r>
      <w:r>
        <w:rPr>
          <w:rFonts w:cs="Times New Roman"/>
          <w:i/>
          <w:iCs/>
          <w:szCs w:val="24"/>
        </w:rPr>
        <w:t>3</w:t>
      </w:r>
      <w:r>
        <w:rPr>
          <w:rFonts w:cs="Times New Roman"/>
          <w:szCs w:val="24"/>
        </w:rPr>
        <w:t>, 100075. https://doi.org/10.1016/j.envc.2021.100075</w:t>
      </w:r>
    </w:p>
    <w:p w14:paraId="383966CF" w14:textId="77777777" w:rsidR="00783D51" w:rsidRDefault="00783D51" w:rsidP="00783D51">
      <w:pPr>
        <w:pStyle w:val="Bibliography"/>
        <w:rPr>
          <w:rFonts w:cs="Times New Roman"/>
          <w:szCs w:val="24"/>
        </w:rPr>
      </w:pPr>
      <w:r>
        <w:rPr>
          <w:rFonts w:cs="Times New Roman"/>
          <w:szCs w:val="24"/>
        </w:rPr>
        <w:t xml:space="preserve">Altieri, M., Silva, C., &amp; Terabe, S. (2020). Give public transit a chance: A comparative analysis of competitive travel time in public transit modal share. </w:t>
      </w:r>
      <w:r>
        <w:rPr>
          <w:rFonts w:cs="Times New Roman"/>
          <w:i/>
          <w:iCs/>
          <w:szCs w:val="24"/>
        </w:rPr>
        <w:t>Journal of Transport Geography</w:t>
      </w:r>
      <w:r>
        <w:rPr>
          <w:rFonts w:cs="Times New Roman"/>
          <w:szCs w:val="24"/>
        </w:rPr>
        <w:t xml:space="preserve">, </w:t>
      </w:r>
      <w:r>
        <w:rPr>
          <w:rFonts w:cs="Times New Roman"/>
          <w:i/>
          <w:iCs/>
          <w:szCs w:val="24"/>
        </w:rPr>
        <w:t>87</w:t>
      </w:r>
      <w:r>
        <w:rPr>
          <w:rFonts w:cs="Times New Roman"/>
          <w:szCs w:val="24"/>
        </w:rPr>
        <w:t>, 102817. https://doi.org/10.1016/j.jtrangeo.2020.102817</w:t>
      </w:r>
    </w:p>
    <w:p w14:paraId="0D29E7F2" w14:textId="77777777" w:rsidR="00783D51" w:rsidRDefault="00783D51" w:rsidP="00783D51">
      <w:pPr>
        <w:pStyle w:val="Bibliography"/>
        <w:rPr>
          <w:rFonts w:cs="Times New Roman"/>
          <w:szCs w:val="24"/>
        </w:rPr>
      </w:pPr>
      <w:r>
        <w:rPr>
          <w:rFonts w:cs="Times New Roman"/>
          <w:szCs w:val="24"/>
        </w:rPr>
        <w:t xml:space="preserve">Bartlett, J. S. (n.d.). </w:t>
      </w:r>
      <w:r>
        <w:rPr>
          <w:rFonts w:cs="Times New Roman"/>
          <w:i/>
          <w:iCs/>
          <w:szCs w:val="24"/>
        </w:rPr>
        <w:t>The Cost of Car Ownership Over Time</w:t>
      </w:r>
      <w:r>
        <w:rPr>
          <w:rFonts w:cs="Times New Roman"/>
          <w:szCs w:val="24"/>
        </w:rPr>
        <w:t>. Consumer Reports. Retrieved April 5, 2021, from https://www.consumerreports.org/car-maintenance/the-cost-of-car-ownership/</w:t>
      </w:r>
    </w:p>
    <w:p w14:paraId="1BB3F31A" w14:textId="77777777" w:rsidR="00783D51" w:rsidRDefault="00783D51" w:rsidP="00783D51">
      <w:pPr>
        <w:pStyle w:val="Bibliography"/>
        <w:rPr>
          <w:rFonts w:cs="Times New Roman"/>
          <w:szCs w:val="24"/>
        </w:rPr>
      </w:pPr>
      <w:r>
        <w:rPr>
          <w:rFonts w:cs="Times New Roman"/>
          <w:szCs w:val="24"/>
        </w:rPr>
        <w:t xml:space="preserve">Bieker, G. (2020). </w:t>
      </w:r>
      <w:r>
        <w:rPr>
          <w:rFonts w:cs="Times New Roman"/>
          <w:i/>
          <w:iCs/>
          <w:szCs w:val="24"/>
        </w:rPr>
        <w:t>European vehicle market statistics: Pocketbook 2019-2020</w:t>
      </w:r>
      <w:r>
        <w:rPr>
          <w:rFonts w:cs="Times New Roman"/>
          <w:szCs w:val="24"/>
        </w:rPr>
        <w:t xml:space="preserve"> (p. 56). icct (the International Council on Clean Transportation).</w:t>
      </w:r>
    </w:p>
    <w:p w14:paraId="6181EB29" w14:textId="77777777" w:rsidR="00783D51" w:rsidRDefault="00783D51" w:rsidP="00783D51">
      <w:pPr>
        <w:pStyle w:val="Bibliography"/>
        <w:rPr>
          <w:rFonts w:cs="Times New Roman"/>
          <w:szCs w:val="24"/>
        </w:rPr>
      </w:pPr>
      <w:r>
        <w:rPr>
          <w:rFonts w:cs="Times New Roman"/>
          <w:szCs w:val="24"/>
        </w:rPr>
        <w:t xml:space="preserve">Brakewood, C., Ziedan, A., Hendricks, S. J., Barbeau, S. J., &amp; Joslin, A. (2020). An evaluation of the benefits of mobile fare payment technology from the user and operator perspectives. </w:t>
      </w:r>
      <w:r>
        <w:rPr>
          <w:rFonts w:cs="Times New Roman"/>
          <w:i/>
          <w:iCs/>
          <w:szCs w:val="24"/>
        </w:rPr>
        <w:t>Transport Policy</w:t>
      </w:r>
      <w:r>
        <w:rPr>
          <w:rFonts w:cs="Times New Roman"/>
          <w:szCs w:val="24"/>
        </w:rPr>
        <w:t xml:space="preserve">, </w:t>
      </w:r>
      <w:r>
        <w:rPr>
          <w:rFonts w:cs="Times New Roman"/>
          <w:i/>
          <w:iCs/>
          <w:szCs w:val="24"/>
        </w:rPr>
        <w:t>93</w:t>
      </w:r>
      <w:r>
        <w:rPr>
          <w:rFonts w:cs="Times New Roman"/>
          <w:szCs w:val="24"/>
        </w:rPr>
        <w:t>, 54–66. https://doi.org/10.1016/j.tranpol.2020.04.015</w:t>
      </w:r>
    </w:p>
    <w:p w14:paraId="50275F02" w14:textId="77777777" w:rsidR="00783D51" w:rsidRDefault="00783D51" w:rsidP="00783D51">
      <w:pPr>
        <w:pStyle w:val="Bibliography"/>
        <w:rPr>
          <w:rFonts w:cs="Times New Roman"/>
          <w:szCs w:val="24"/>
        </w:rPr>
      </w:pPr>
      <w:r>
        <w:rPr>
          <w:rFonts w:cs="Times New Roman"/>
          <w:szCs w:val="24"/>
        </w:rPr>
        <w:t xml:space="preserve">BRT Data. (2021). </w:t>
      </w:r>
      <w:r>
        <w:rPr>
          <w:rFonts w:cs="Times New Roman"/>
          <w:i/>
          <w:iCs/>
          <w:szCs w:val="24"/>
        </w:rPr>
        <w:t>Global BRT Data</w:t>
      </w:r>
      <w:r>
        <w:rPr>
          <w:rFonts w:cs="Times New Roman"/>
          <w:szCs w:val="24"/>
        </w:rPr>
        <w:t>. https://brtdata.org/</w:t>
      </w:r>
    </w:p>
    <w:p w14:paraId="1174A4C6" w14:textId="77777777" w:rsidR="00783D51" w:rsidRDefault="00783D51" w:rsidP="00783D51">
      <w:pPr>
        <w:pStyle w:val="Bibliography"/>
        <w:rPr>
          <w:rFonts w:cs="Times New Roman"/>
          <w:szCs w:val="24"/>
        </w:rPr>
      </w:pPr>
      <w:r>
        <w:rPr>
          <w:rFonts w:cs="Times New Roman"/>
          <w:szCs w:val="24"/>
        </w:rPr>
        <w:t xml:space="preserve">BTS. (2019). </w:t>
      </w:r>
      <w:r>
        <w:rPr>
          <w:rFonts w:cs="Times New Roman"/>
          <w:i/>
          <w:iCs/>
          <w:szCs w:val="24"/>
        </w:rPr>
        <w:t>Average Cost of Owning and Operating an Automobile | Bureau of Transportation Statistics</w:t>
      </w:r>
      <w:r>
        <w:rPr>
          <w:rFonts w:cs="Times New Roman"/>
          <w:szCs w:val="24"/>
        </w:rPr>
        <w:t>. https://www.bts.gov/content/average-cost-owning-and-operating-automobilea-assuming-15000-vehicle-miles-year</w:t>
      </w:r>
    </w:p>
    <w:p w14:paraId="42E1F9A0" w14:textId="77777777" w:rsidR="00783D51" w:rsidRDefault="00783D51" w:rsidP="00783D51">
      <w:pPr>
        <w:pStyle w:val="Bibliography"/>
        <w:rPr>
          <w:rFonts w:cs="Times New Roman"/>
          <w:szCs w:val="24"/>
        </w:rPr>
      </w:pPr>
      <w:r>
        <w:rPr>
          <w:rFonts w:cs="Times New Roman"/>
          <w:szCs w:val="24"/>
        </w:rPr>
        <w:t xml:space="preserve">Byrne, L., Bach, V., &amp; Finkbeiner, M. (2021). Urban transport assessment of emissions and resource demand of climate protection scenarios. </w:t>
      </w:r>
      <w:r>
        <w:rPr>
          <w:rFonts w:cs="Times New Roman"/>
          <w:i/>
          <w:iCs/>
          <w:szCs w:val="24"/>
        </w:rPr>
        <w:t>Cleaner Environmental Systems</w:t>
      </w:r>
      <w:r>
        <w:rPr>
          <w:rFonts w:cs="Times New Roman"/>
          <w:szCs w:val="24"/>
        </w:rPr>
        <w:t xml:space="preserve">, </w:t>
      </w:r>
      <w:r>
        <w:rPr>
          <w:rFonts w:cs="Times New Roman"/>
          <w:i/>
          <w:iCs/>
          <w:szCs w:val="24"/>
        </w:rPr>
        <w:t>2</w:t>
      </w:r>
      <w:r>
        <w:rPr>
          <w:rFonts w:cs="Times New Roman"/>
          <w:szCs w:val="24"/>
        </w:rPr>
        <w:t>, 100019. https://doi.org/10.1016/j.cesys.2021.100019</w:t>
      </w:r>
    </w:p>
    <w:p w14:paraId="723243B7" w14:textId="77777777" w:rsidR="00783D51" w:rsidRDefault="00783D51" w:rsidP="00783D51">
      <w:pPr>
        <w:pStyle w:val="Bibliography"/>
        <w:rPr>
          <w:rFonts w:cs="Times New Roman"/>
          <w:szCs w:val="24"/>
        </w:rPr>
      </w:pPr>
      <w:r>
        <w:rPr>
          <w:rFonts w:cs="Times New Roman"/>
          <w:szCs w:val="24"/>
        </w:rPr>
        <w:t xml:space="preserve">Carnext. (2019). </w:t>
      </w:r>
      <w:r>
        <w:rPr>
          <w:rFonts w:cs="Times New Roman"/>
          <w:i/>
          <w:iCs/>
          <w:szCs w:val="24"/>
        </w:rPr>
        <w:t>How many kilometers did the break-even point between hybrid and gasoline vehicles run? | Everyone’s scrap car information navigation</w:t>
      </w:r>
      <w:r>
        <w:rPr>
          <w:rFonts w:cs="Times New Roman"/>
          <w:szCs w:val="24"/>
        </w:rPr>
        <w:t>. https://carnext.jp/magazine/article/hybrid_break-even_point/</w:t>
      </w:r>
    </w:p>
    <w:p w14:paraId="0D5CC675" w14:textId="77777777" w:rsidR="00783D51" w:rsidRDefault="00783D51" w:rsidP="00783D51">
      <w:pPr>
        <w:pStyle w:val="Bibliography"/>
        <w:rPr>
          <w:rFonts w:cs="Times New Roman"/>
          <w:szCs w:val="24"/>
        </w:rPr>
      </w:pPr>
      <w:r>
        <w:rPr>
          <w:rFonts w:cs="Times New Roman"/>
          <w:szCs w:val="24"/>
        </w:rPr>
        <w:t xml:space="preserve">Carview. (2019). </w:t>
      </w:r>
      <w:r>
        <w:rPr>
          <w:rFonts w:cs="Times New Roman"/>
          <w:i/>
          <w:iCs/>
          <w:szCs w:val="24"/>
        </w:rPr>
        <w:t>Which is more advantageous, a hybrid car or a gasoline car? I compared by fuel efficiency &amp; price</w:t>
      </w:r>
      <w:r>
        <w:rPr>
          <w:rFonts w:cs="Times New Roman"/>
          <w:szCs w:val="24"/>
        </w:rPr>
        <w:t xml:space="preserve">. </w:t>
      </w:r>
      <w:r>
        <w:rPr>
          <w:rFonts w:cs="Times New Roman"/>
          <w:szCs w:val="24"/>
        </w:rPr>
        <w:t>日本最大級のクルマ総合情報サイト、カービュー</w:t>
      </w:r>
      <w:r>
        <w:rPr>
          <w:rFonts w:cs="Times New Roman"/>
          <w:szCs w:val="24"/>
        </w:rPr>
        <w:t>! https://carview.yahoo.co.jp/news/detail/c59aa60e0ee1d234a25d071e6392f45e559a978b/</w:t>
      </w:r>
    </w:p>
    <w:p w14:paraId="3B363D76" w14:textId="77777777" w:rsidR="00783D51" w:rsidRDefault="00783D51" w:rsidP="00783D51">
      <w:pPr>
        <w:pStyle w:val="Bibliography"/>
        <w:rPr>
          <w:rFonts w:cs="Times New Roman"/>
          <w:szCs w:val="24"/>
        </w:rPr>
      </w:pPr>
      <w:r>
        <w:rPr>
          <w:rFonts w:cs="Times New Roman"/>
          <w:szCs w:val="24"/>
        </w:rPr>
        <w:t xml:space="preserve">Center for Sustainable Systems University of Michigan. (2020). </w:t>
      </w:r>
      <w:r>
        <w:rPr>
          <w:rFonts w:cs="Times New Roman"/>
          <w:i/>
          <w:iCs/>
          <w:szCs w:val="24"/>
        </w:rPr>
        <w:t>Personal Transportation Factsheet | Center for Sustainable Systems</w:t>
      </w:r>
      <w:r>
        <w:rPr>
          <w:rFonts w:cs="Times New Roman"/>
          <w:szCs w:val="24"/>
        </w:rPr>
        <w:t>. http://css.umich.edu/factsheets/personal-transportation-factsheet</w:t>
      </w:r>
    </w:p>
    <w:p w14:paraId="2AE0B23B" w14:textId="77777777" w:rsidR="00783D51" w:rsidRDefault="00783D51" w:rsidP="00783D51">
      <w:pPr>
        <w:pStyle w:val="Bibliography"/>
        <w:rPr>
          <w:rFonts w:cs="Times New Roman"/>
          <w:szCs w:val="24"/>
        </w:rPr>
      </w:pPr>
      <w:r>
        <w:rPr>
          <w:rFonts w:cs="Times New Roman"/>
          <w:szCs w:val="24"/>
        </w:rPr>
        <w:t xml:space="preserve">Clewlow, R. R., &amp; Mishra, G. S. (2017). </w:t>
      </w:r>
      <w:r>
        <w:rPr>
          <w:rFonts w:cs="Times New Roman"/>
          <w:i/>
          <w:iCs/>
          <w:szCs w:val="24"/>
        </w:rPr>
        <w:t>Disruptive Transportation: The Adoption, Utilization, and Impacts of Ride-Hailing in the United States</w:t>
      </w:r>
      <w:r>
        <w:rPr>
          <w:rFonts w:cs="Times New Roman"/>
          <w:szCs w:val="24"/>
        </w:rPr>
        <w:t>. https://escholarship.org/uc/item/82w2z91j</w:t>
      </w:r>
    </w:p>
    <w:p w14:paraId="09225D86" w14:textId="77777777" w:rsidR="00783D51" w:rsidRDefault="00783D51" w:rsidP="00783D51">
      <w:pPr>
        <w:pStyle w:val="Bibliography"/>
        <w:rPr>
          <w:rFonts w:cs="Times New Roman"/>
          <w:szCs w:val="24"/>
        </w:rPr>
      </w:pPr>
      <w:r>
        <w:rPr>
          <w:rFonts w:cs="Times New Roman"/>
          <w:szCs w:val="24"/>
        </w:rPr>
        <w:t xml:space="preserve">Coren. (2019). </w:t>
      </w:r>
      <w:r>
        <w:rPr>
          <w:rFonts w:cs="Times New Roman"/>
          <w:i/>
          <w:iCs/>
          <w:szCs w:val="24"/>
        </w:rPr>
        <w:t>The average electric vehicle is getting cheaper in the US — Quartz</w:t>
      </w:r>
      <w:r>
        <w:rPr>
          <w:rFonts w:cs="Times New Roman"/>
          <w:szCs w:val="24"/>
        </w:rPr>
        <w:t>. https://qz.com/1695602/the-average-electric-vehicle-is-getting-cheaper-in-the-us/</w:t>
      </w:r>
    </w:p>
    <w:p w14:paraId="066A9A3A" w14:textId="77777777" w:rsidR="00783D51" w:rsidRDefault="00783D51" w:rsidP="00783D51">
      <w:pPr>
        <w:pStyle w:val="Bibliography"/>
        <w:rPr>
          <w:rFonts w:cs="Times New Roman"/>
          <w:szCs w:val="24"/>
        </w:rPr>
      </w:pPr>
      <w:r>
        <w:rPr>
          <w:rFonts w:cs="Times New Roman"/>
          <w:szCs w:val="24"/>
        </w:rPr>
        <w:t xml:space="preserve">Diao, M., Kong, H., &amp; Zhao, J. (2021). Impacts of transportation network companies on urban mobility. </w:t>
      </w:r>
      <w:r>
        <w:rPr>
          <w:rFonts w:cs="Times New Roman"/>
          <w:i/>
          <w:iCs/>
          <w:szCs w:val="24"/>
        </w:rPr>
        <w:t>Nature Sustainability</w:t>
      </w:r>
      <w:r>
        <w:rPr>
          <w:rFonts w:cs="Times New Roman"/>
          <w:szCs w:val="24"/>
        </w:rPr>
        <w:t>, 1–7. https://doi.org/10.1038/s41893-020-00678-z</w:t>
      </w:r>
    </w:p>
    <w:p w14:paraId="42AB4D8E" w14:textId="77777777" w:rsidR="00783D51" w:rsidRDefault="00783D51" w:rsidP="00783D51">
      <w:pPr>
        <w:pStyle w:val="Bibliography"/>
        <w:rPr>
          <w:rFonts w:cs="Times New Roman"/>
          <w:szCs w:val="24"/>
        </w:rPr>
      </w:pPr>
      <w:r>
        <w:rPr>
          <w:rFonts w:cs="Times New Roman"/>
          <w:szCs w:val="24"/>
        </w:rPr>
        <w:t xml:space="preserve">Dillinger. (2017). </w:t>
      </w:r>
      <w:r>
        <w:rPr>
          <w:rFonts w:cs="Times New Roman"/>
          <w:i/>
          <w:iCs/>
          <w:szCs w:val="24"/>
        </w:rPr>
        <w:t>Average Cost Of Public Transit By Country</w:t>
      </w:r>
      <w:r>
        <w:rPr>
          <w:rFonts w:cs="Times New Roman"/>
          <w:szCs w:val="24"/>
        </w:rPr>
        <w:t>. WorldAtlas. https://www.worldatlas.com/articles/cost-of-public-transportation-around-the-world.html</w:t>
      </w:r>
    </w:p>
    <w:p w14:paraId="40CB1A0D" w14:textId="77777777" w:rsidR="00783D51" w:rsidRDefault="00783D51" w:rsidP="00783D51">
      <w:pPr>
        <w:pStyle w:val="Bibliography"/>
        <w:rPr>
          <w:rFonts w:cs="Times New Roman"/>
          <w:szCs w:val="24"/>
        </w:rPr>
      </w:pPr>
      <w:r>
        <w:rPr>
          <w:rFonts w:cs="Times New Roman"/>
          <w:szCs w:val="24"/>
        </w:rPr>
        <w:t xml:space="preserve">Dimokas, N., Kalogirou, K., Spanidis, P., &amp; Kehagias, D. (2018). A Mobile Application for Multimodal Trip Planning. </w:t>
      </w:r>
      <w:r>
        <w:rPr>
          <w:rFonts w:cs="Times New Roman"/>
          <w:i/>
          <w:iCs/>
          <w:szCs w:val="24"/>
        </w:rPr>
        <w:t>2018 9th International Conference on Information, Intelligence, Systems and Applications (IISA)</w:t>
      </w:r>
      <w:r>
        <w:rPr>
          <w:rFonts w:cs="Times New Roman"/>
          <w:szCs w:val="24"/>
        </w:rPr>
        <w:t>, 1–8. https://doi.org/10.1109/IISA.2018.8633665</w:t>
      </w:r>
    </w:p>
    <w:p w14:paraId="4AB339EA" w14:textId="77777777" w:rsidR="00783D51" w:rsidRDefault="00783D51" w:rsidP="00783D51">
      <w:pPr>
        <w:pStyle w:val="Bibliography"/>
        <w:rPr>
          <w:rFonts w:cs="Times New Roman"/>
          <w:szCs w:val="24"/>
        </w:rPr>
      </w:pPr>
      <w:r>
        <w:rPr>
          <w:rFonts w:cs="Times New Roman"/>
          <w:szCs w:val="24"/>
        </w:rPr>
        <w:t xml:space="preserve">Doppelt, L. (2018). Need a Ride? Uber Can Take You (Away From Public Transportation) [Thesis, Georgetown University]. In </w:t>
      </w:r>
      <w:r>
        <w:rPr>
          <w:rFonts w:cs="Times New Roman"/>
          <w:i/>
          <w:iCs/>
          <w:szCs w:val="24"/>
        </w:rPr>
        <w:t>Georgetown University-Graduate School of Arts &amp; Sciences</w:t>
      </w:r>
      <w:r>
        <w:rPr>
          <w:rFonts w:cs="Times New Roman"/>
          <w:szCs w:val="24"/>
        </w:rPr>
        <w:t>. https://repository.library.georgetown.edu/handle/10822/1050860</w:t>
      </w:r>
    </w:p>
    <w:p w14:paraId="58C1B400" w14:textId="77777777" w:rsidR="00783D51" w:rsidRDefault="00783D51" w:rsidP="00783D51">
      <w:pPr>
        <w:pStyle w:val="Bibliography"/>
        <w:rPr>
          <w:rFonts w:cs="Times New Roman"/>
          <w:szCs w:val="24"/>
        </w:rPr>
      </w:pPr>
      <w:r>
        <w:rPr>
          <w:rFonts w:cs="Times New Roman"/>
          <w:szCs w:val="24"/>
        </w:rPr>
        <w:t xml:space="preserve">Environmental and Economic Policy Research Center of the Ministry of Ecology and Environment. (2018). </w:t>
      </w:r>
      <w:r>
        <w:rPr>
          <w:rFonts w:cs="Times New Roman"/>
          <w:i/>
          <w:iCs/>
          <w:szCs w:val="24"/>
        </w:rPr>
        <w:t>The green development report of sharing mobility</w:t>
      </w:r>
      <w:r>
        <w:rPr>
          <w:rFonts w:cs="Times New Roman"/>
          <w:szCs w:val="24"/>
        </w:rPr>
        <w:t>. http://www.prcee.org/yjcg/yjbg/201909/W020190905526779202048.pdf</w:t>
      </w:r>
    </w:p>
    <w:p w14:paraId="1A2356B8" w14:textId="77777777" w:rsidR="00783D51" w:rsidRDefault="00783D51" w:rsidP="00783D51">
      <w:pPr>
        <w:pStyle w:val="Bibliography"/>
        <w:rPr>
          <w:rFonts w:cs="Times New Roman"/>
          <w:szCs w:val="24"/>
        </w:rPr>
      </w:pPr>
      <w:r>
        <w:rPr>
          <w:rFonts w:cs="Times New Roman"/>
          <w:szCs w:val="24"/>
        </w:rPr>
        <w:t xml:space="preserve">Erhardt, G. D., Mucci, R. A., Cooper, D., Sana, B., Chen, M., &amp; Castiglione, J. (2021). Do transportation network companies increase or decrease transit ridership? Empirical evidence from San Francisco. </w:t>
      </w:r>
      <w:r>
        <w:rPr>
          <w:rFonts w:cs="Times New Roman"/>
          <w:i/>
          <w:iCs/>
          <w:szCs w:val="24"/>
        </w:rPr>
        <w:t>Transportation</w:t>
      </w:r>
      <w:r>
        <w:rPr>
          <w:rFonts w:cs="Times New Roman"/>
          <w:szCs w:val="24"/>
        </w:rPr>
        <w:t>. https://doi.org/10.1007/s11116-021-10178-4</w:t>
      </w:r>
    </w:p>
    <w:p w14:paraId="58C287D7" w14:textId="77777777" w:rsidR="00783D51" w:rsidRDefault="00783D51" w:rsidP="00783D51">
      <w:pPr>
        <w:pStyle w:val="Bibliography"/>
        <w:rPr>
          <w:rFonts w:cs="Times New Roman"/>
          <w:szCs w:val="24"/>
        </w:rPr>
      </w:pPr>
      <w:r>
        <w:rPr>
          <w:rFonts w:cs="Times New Roman"/>
          <w:szCs w:val="24"/>
        </w:rPr>
        <w:t xml:space="preserve">Feijter. (2018a). </w:t>
      </w:r>
      <w:r>
        <w:rPr>
          <w:rFonts w:cs="Times New Roman"/>
          <w:i/>
          <w:iCs/>
          <w:szCs w:val="24"/>
        </w:rPr>
        <w:t>More On The New Buick Excelle sedan For China—CarNewsChina.com</w:t>
      </w:r>
      <w:r>
        <w:rPr>
          <w:rFonts w:cs="Times New Roman"/>
          <w:szCs w:val="24"/>
        </w:rPr>
        <w:t>. https://carnewschina.com/2018/05/24/more-on-the-new-buick-excelle-sedan-for-china/</w:t>
      </w:r>
    </w:p>
    <w:p w14:paraId="39E22962" w14:textId="77777777" w:rsidR="00783D51" w:rsidRDefault="00783D51" w:rsidP="00783D51">
      <w:pPr>
        <w:pStyle w:val="Bibliography"/>
        <w:rPr>
          <w:rFonts w:cs="Times New Roman"/>
          <w:szCs w:val="24"/>
        </w:rPr>
      </w:pPr>
      <w:r>
        <w:rPr>
          <w:rFonts w:cs="Times New Roman"/>
          <w:szCs w:val="24"/>
        </w:rPr>
        <w:t xml:space="preserve">Feijter, A. T. de. (2018b, April 13). </w:t>
      </w:r>
      <w:r>
        <w:rPr>
          <w:rFonts w:cs="Times New Roman"/>
          <w:i/>
          <w:iCs/>
          <w:szCs w:val="24"/>
        </w:rPr>
        <w:t>Nissan Sylphy Goes Electric In China</w:t>
      </w:r>
      <w:r>
        <w:rPr>
          <w:rFonts w:cs="Times New Roman"/>
          <w:szCs w:val="24"/>
        </w:rPr>
        <w:t>. CarNewsChina.Com. https://carnewschina.com/2018/04/13/nissan-sylphy-goes-electric-in-china/</w:t>
      </w:r>
    </w:p>
    <w:p w14:paraId="345A6C1E" w14:textId="77777777" w:rsidR="00783D51" w:rsidRDefault="00783D51" w:rsidP="00783D51">
      <w:pPr>
        <w:pStyle w:val="Bibliography"/>
        <w:rPr>
          <w:rFonts w:cs="Times New Roman"/>
          <w:szCs w:val="24"/>
        </w:rPr>
      </w:pPr>
      <w:r>
        <w:rPr>
          <w:rFonts w:cs="Times New Roman"/>
          <w:szCs w:val="24"/>
        </w:rPr>
        <w:t xml:space="preserve">Gasnier, M. (2019, May 2). Strategy: With its new low-cost brand Jetta, Volkswagen is trying to pull a Dacia in China. </w:t>
      </w:r>
      <w:r>
        <w:rPr>
          <w:rFonts w:cs="Times New Roman"/>
          <w:i/>
          <w:iCs/>
          <w:szCs w:val="24"/>
        </w:rPr>
        <w:t>Best Selling Cars Blog</w:t>
      </w:r>
      <w:r>
        <w:rPr>
          <w:rFonts w:cs="Times New Roman"/>
          <w:szCs w:val="24"/>
        </w:rPr>
        <w:t>. https://bestsellingcarsblog.com/2019/05/strategy-with-its-new-low-cost-brand-jetta-volkswagen-is-trying-to-pull-a-dacia-in-china/</w:t>
      </w:r>
    </w:p>
    <w:p w14:paraId="0BF29ABC" w14:textId="77777777" w:rsidR="00783D51" w:rsidRDefault="00783D51" w:rsidP="00783D51">
      <w:pPr>
        <w:pStyle w:val="Bibliography"/>
        <w:rPr>
          <w:rFonts w:cs="Times New Roman"/>
          <w:szCs w:val="24"/>
        </w:rPr>
      </w:pPr>
      <w:r>
        <w:rPr>
          <w:rFonts w:cs="Times New Roman"/>
          <w:szCs w:val="24"/>
        </w:rPr>
        <w:t xml:space="preserve">Hagman, J., Ritzén, S., Stier, J. J., &amp; Susilo, Y. (2016). Total cost of ownership and its potential implications for battery electric vehicle diffusion. </w:t>
      </w:r>
      <w:r>
        <w:rPr>
          <w:rFonts w:cs="Times New Roman"/>
          <w:i/>
          <w:iCs/>
          <w:szCs w:val="24"/>
        </w:rPr>
        <w:t>Research in Transportation Business &amp; Management</w:t>
      </w:r>
      <w:r>
        <w:rPr>
          <w:rFonts w:cs="Times New Roman"/>
          <w:szCs w:val="24"/>
        </w:rPr>
        <w:t xml:space="preserve">, </w:t>
      </w:r>
      <w:r>
        <w:rPr>
          <w:rFonts w:cs="Times New Roman"/>
          <w:i/>
          <w:iCs/>
          <w:szCs w:val="24"/>
        </w:rPr>
        <w:t>18</w:t>
      </w:r>
      <w:r>
        <w:rPr>
          <w:rFonts w:cs="Times New Roman"/>
          <w:szCs w:val="24"/>
        </w:rPr>
        <w:t>, 11–17. https://doi.org/10.1016/j.rtbm.2016.01.003</w:t>
      </w:r>
    </w:p>
    <w:p w14:paraId="7526DDFC" w14:textId="77777777" w:rsidR="00783D51" w:rsidRDefault="00783D51" w:rsidP="00783D51">
      <w:pPr>
        <w:pStyle w:val="Bibliography"/>
        <w:rPr>
          <w:rFonts w:cs="Times New Roman"/>
          <w:szCs w:val="24"/>
        </w:rPr>
      </w:pPr>
      <w:r>
        <w:rPr>
          <w:rFonts w:cs="Times New Roman"/>
          <w:szCs w:val="24"/>
        </w:rPr>
        <w:t xml:space="preserve">Hawkins, T. R., Gausen, O. M., &amp; Strømman, A. H. (2012). Environmental impacts of hybrid and electric vehicles—A review. </w:t>
      </w:r>
      <w:r>
        <w:rPr>
          <w:rFonts w:cs="Times New Roman"/>
          <w:i/>
          <w:iCs/>
          <w:szCs w:val="24"/>
        </w:rPr>
        <w:t>The International Journal of Life Cycle Assessment</w:t>
      </w:r>
      <w:r>
        <w:rPr>
          <w:rFonts w:cs="Times New Roman"/>
          <w:szCs w:val="24"/>
        </w:rPr>
        <w:t xml:space="preserve">, </w:t>
      </w:r>
      <w:r>
        <w:rPr>
          <w:rFonts w:cs="Times New Roman"/>
          <w:i/>
          <w:iCs/>
          <w:szCs w:val="24"/>
        </w:rPr>
        <w:t>17</w:t>
      </w:r>
      <w:r>
        <w:rPr>
          <w:rFonts w:cs="Times New Roman"/>
          <w:szCs w:val="24"/>
        </w:rPr>
        <w:t>(8), 997–1014. https://doi.org/10.1007/s11367-012-0440-9</w:t>
      </w:r>
    </w:p>
    <w:p w14:paraId="6F1EF585" w14:textId="77777777" w:rsidR="00783D51" w:rsidRDefault="00783D51" w:rsidP="00783D51">
      <w:pPr>
        <w:pStyle w:val="Bibliography"/>
        <w:rPr>
          <w:rFonts w:cs="Times New Roman"/>
          <w:szCs w:val="24"/>
        </w:rPr>
      </w:pPr>
      <w:r>
        <w:rPr>
          <w:rFonts w:cs="Times New Roman"/>
          <w:szCs w:val="24"/>
        </w:rPr>
        <w:t xml:space="preserve">Hu. (2019a). </w:t>
      </w:r>
      <w:r>
        <w:rPr>
          <w:rFonts w:cs="Times New Roman"/>
          <w:i/>
          <w:iCs/>
          <w:szCs w:val="24"/>
        </w:rPr>
        <w:t>All-New Toyota Corolla Launched in China Market, Powered by 1.2T &amp; 1.8L Hybrid, Features 12.1in Display—Chinapev.com</w:t>
      </w:r>
      <w:r>
        <w:rPr>
          <w:rFonts w:cs="Times New Roman"/>
          <w:szCs w:val="24"/>
        </w:rPr>
        <w:t>. https://www.chinapev.com/faw/faw-toyota/all-new-toyota-corolla-launched-in-china-market-powered-by-1-2t-1-8l-hybrid-features-12-1in-display/</w:t>
      </w:r>
    </w:p>
    <w:p w14:paraId="11BDDB97" w14:textId="77777777" w:rsidR="00783D51" w:rsidRDefault="00783D51" w:rsidP="00783D51">
      <w:pPr>
        <w:pStyle w:val="Bibliography"/>
        <w:rPr>
          <w:rFonts w:cs="Times New Roman"/>
          <w:szCs w:val="24"/>
        </w:rPr>
      </w:pPr>
      <w:r>
        <w:rPr>
          <w:rFonts w:cs="Times New Roman"/>
          <w:szCs w:val="24"/>
        </w:rPr>
        <w:t xml:space="preserve">Hu. (2019b, September 9). </w:t>
      </w:r>
      <w:r>
        <w:rPr>
          <w:rFonts w:cs="Times New Roman"/>
          <w:i/>
          <w:iCs/>
          <w:szCs w:val="24"/>
        </w:rPr>
        <w:t>Volkswagen’s New Brand JETTA Launched First SUV VS5 At 2019 Chengdu Motor Show</w:t>
      </w:r>
      <w:r>
        <w:rPr>
          <w:rFonts w:cs="Times New Roman"/>
          <w:szCs w:val="24"/>
        </w:rPr>
        <w:t>. China Car News, Reviews and More. https://www.chinapev.com/faw/jetta/volkswagens-new-brand-jetta-launched-first-suv-vs5-at-2019-chengdu-motor-show/</w:t>
      </w:r>
    </w:p>
    <w:p w14:paraId="3B9DF577" w14:textId="77777777" w:rsidR="00783D51" w:rsidRDefault="00783D51" w:rsidP="00783D51">
      <w:pPr>
        <w:pStyle w:val="Bibliography"/>
        <w:rPr>
          <w:rFonts w:cs="Times New Roman"/>
          <w:szCs w:val="24"/>
        </w:rPr>
      </w:pPr>
      <w:r>
        <w:rPr>
          <w:rFonts w:cs="Times New Roman"/>
          <w:szCs w:val="24"/>
        </w:rPr>
        <w:t xml:space="preserve">IEA. (2016a). </w:t>
      </w:r>
      <w:r>
        <w:rPr>
          <w:rFonts w:cs="Times New Roman"/>
          <w:i/>
          <w:iCs/>
          <w:szCs w:val="24"/>
        </w:rPr>
        <w:t>Energy Technology Perspectives 2016: Towards Sustainable Urban Energy Systems</w:t>
      </w:r>
      <w:r>
        <w:rPr>
          <w:rFonts w:cs="Times New Roman"/>
          <w:szCs w:val="24"/>
        </w:rPr>
        <w:t>. International Energy Agency. http://www.iea.org/etp/etp2016/</w:t>
      </w:r>
    </w:p>
    <w:p w14:paraId="35DEA641" w14:textId="77777777" w:rsidR="00783D51" w:rsidRDefault="00783D51" w:rsidP="00783D51">
      <w:pPr>
        <w:pStyle w:val="Bibliography"/>
        <w:rPr>
          <w:rFonts w:cs="Times New Roman"/>
          <w:szCs w:val="24"/>
        </w:rPr>
      </w:pPr>
      <w:r>
        <w:rPr>
          <w:rFonts w:cs="Times New Roman"/>
          <w:szCs w:val="24"/>
        </w:rPr>
        <w:t xml:space="preserve">IEA. (2016b). </w:t>
      </w:r>
      <w:r>
        <w:rPr>
          <w:rFonts w:cs="Times New Roman"/>
          <w:i/>
          <w:iCs/>
          <w:szCs w:val="24"/>
        </w:rPr>
        <w:t>Results of IEA Mobility Model (MoMo) in ETP 2016</w:t>
      </w:r>
      <w:r>
        <w:rPr>
          <w:rFonts w:cs="Times New Roman"/>
          <w:szCs w:val="24"/>
        </w:rPr>
        <w:t>.</w:t>
      </w:r>
    </w:p>
    <w:p w14:paraId="399CE527" w14:textId="77777777" w:rsidR="00783D51" w:rsidRDefault="00783D51" w:rsidP="00783D51">
      <w:pPr>
        <w:pStyle w:val="Bibliography"/>
        <w:rPr>
          <w:rFonts w:cs="Times New Roman"/>
          <w:szCs w:val="24"/>
        </w:rPr>
      </w:pPr>
      <w:r>
        <w:rPr>
          <w:rFonts w:cs="Times New Roman"/>
          <w:szCs w:val="24"/>
        </w:rPr>
        <w:t xml:space="preserve">IEA. (2018). </w:t>
      </w:r>
      <w:r>
        <w:rPr>
          <w:rFonts w:cs="Times New Roman"/>
          <w:i/>
          <w:iCs/>
          <w:szCs w:val="24"/>
        </w:rPr>
        <w:t>Energy Technology Perspectives 2017</w:t>
      </w:r>
      <w:r>
        <w:rPr>
          <w:rFonts w:cs="Times New Roman"/>
          <w:szCs w:val="24"/>
        </w:rPr>
        <w:t xml:space="preserve"> (p. 441).</w:t>
      </w:r>
    </w:p>
    <w:p w14:paraId="530FE554" w14:textId="77777777" w:rsidR="00783D51" w:rsidRDefault="00783D51" w:rsidP="00783D51">
      <w:pPr>
        <w:pStyle w:val="Bibliography"/>
        <w:rPr>
          <w:rFonts w:cs="Times New Roman"/>
          <w:szCs w:val="24"/>
        </w:rPr>
      </w:pPr>
      <w:r>
        <w:rPr>
          <w:rFonts w:cs="Times New Roman"/>
          <w:szCs w:val="24"/>
        </w:rPr>
        <w:t xml:space="preserve">IEA. (2019). </w:t>
      </w:r>
      <w:r>
        <w:rPr>
          <w:rFonts w:cs="Times New Roman"/>
          <w:i/>
          <w:iCs/>
          <w:szCs w:val="24"/>
        </w:rPr>
        <w:t>Global EV Outlook 2019 – Analysis</w:t>
      </w:r>
      <w:r>
        <w:rPr>
          <w:rFonts w:cs="Times New Roman"/>
          <w:szCs w:val="24"/>
        </w:rPr>
        <w:t>. IEA. https://www.iea.org/reports/global-ev-outlook-2019</w:t>
      </w:r>
    </w:p>
    <w:p w14:paraId="23DDB164" w14:textId="77777777" w:rsidR="00783D51" w:rsidRDefault="00783D51" w:rsidP="00783D51">
      <w:pPr>
        <w:pStyle w:val="Bibliography"/>
        <w:rPr>
          <w:rFonts w:cs="Times New Roman"/>
          <w:szCs w:val="24"/>
        </w:rPr>
      </w:pPr>
      <w:r>
        <w:rPr>
          <w:rFonts w:cs="Times New Roman"/>
          <w:szCs w:val="24"/>
        </w:rPr>
        <w:t xml:space="preserve">IEA. (2020). </w:t>
      </w:r>
      <w:r>
        <w:rPr>
          <w:rFonts w:cs="Times New Roman"/>
          <w:i/>
          <w:iCs/>
          <w:szCs w:val="24"/>
        </w:rPr>
        <w:t>Energy Technology Perspectives 2020 – Analysis</w:t>
      </w:r>
      <w:r>
        <w:rPr>
          <w:rFonts w:cs="Times New Roman"/>
          <w:szCs w:val="24"/>
        </w:rPr>
        <w:t>. IEA. https://www.iea.org/reports/energy-technology-perspectives-2020</w:t>
      </w:r>
    </w:p>
    <w:p w14:paraId="0AEB160F" w14:textId="77777777" w:rsidR="00783D51" w:rsidRDefault="00783D51" w:rsidP="00783D51">
      <w:pPr>
        <w:pStyle w:val="Bibliography"/>
        <w:rPr>
          <w:rFonts w:cs="Times New Roman"/>
          <w:szCs w:val="24"/>
        </w:rPr>
      </w:pPr>
      <w:r>
        <w:rPr>
          <w:rFonts w:cs="Times New Roman"/>
          <w:szCs w:val="24"/>
        </w:rPr>
        <w:t xml:space="preserve">IEA, I., &amp; ICCT. (2019). </w:t>
      </w:r>
      <w:r>
        <w:rPr>
          <w:rFonts w:cs="Times New Roman"/>
          <w:i/>
          <w:iCs/>
          <w:szCs w:val="24"/>
        </w:rPr>
        <w:t>Fuel Economy in Major Car Markets: Technology and Policy Drivers 2005-2017 – Analysis</w:t>
      </w:r>
      <w:r>
        <w:rPr>
          <w:rFonts w:cs="Times New Roman"/>
          <w:szCs w:val="24"/>
        </w:rPr>
        <w:t>. IEA. https://www.iea.org/reports/fuel-economy-in-major-car-markets</w:t>
      </w:r>
    </w:p>
    <w:p w14:paraId="77B9F0EC" w14:textId="77777777" w:rsidR="00783D51" w:rsidRDefault="00783D51" w:rsidP="00783D51">
      <w:pPr>
        <w:pStyle w:val="Bibliography"/>
        <w:rPr>
          <w:rFonts w:cs="Times New Roman"/>
          <w:szCs w:val="24"/>
        </w:rPr>
      </w:pPr>
      <w:r>
        <w:rPr>
          <w:rFonts w:cs="Times New Roman"/>
          <w:szCs w:val="24"/>
        </w:rPr>
        <w:t xml:space="preserve">ITDP. (2019). </w:t>
      </w:r>
      <w:r>
        <w:rPr>
          <w:rFonts w:cs="Times New Roman"/>
          <w:i/>
          <w:iCs/>
          <w:szCs w:val="24"/>
        </w:rPr>
        <w:t>The Electric Assist: Leveraging E-bikes and E-scooters for More Livable Cities</w:t>
      </w:r>
      <w:r>
        <w:rPr>
          <w:rFonts w:cs="Times New Roman"/>
          <w:szCs w:val="24"/>
        </w:rPr>
        <w:t>. Institute for Transportation and Development Policy. https://www.itdp.org/publication/electric-assist/</w:t>
      </w:r>
    </w:p>
    <w:p w14:paraId="335C85C5" w14:textId="77777777" w:rsidR="00783D51" w:rsidRDefault="00783D51" w:rsidP="00783D51">
      <w:pPr>
        <w:pStyle w:val="Bibliography"/>
        <w:rPr>
          <w:rFonts w:cs="Times New Roman"/>
          <w:szCs w:val="24"/>
        </w:rPr>
      </w:pPr>
      <w:r>
        <w:rPr>
          <w:rFonts w:cs="Times New Roman"/>
          <w:szCs w:val="24"/>
        </w:rPr>
        <w:t xml:space="preserve">ITF. (2021). </w:t>
      </w:r>
      <w:r>
        <w:rPr>
          <w:rFonts w:cs="Times New Roman"/>
          <w:i/>
          <w:iCs/>
          <w:szCs w:val="24"/>
        </w:rPr>
        <w:t>ITF Transport Outlook 2021</w:t>
      </w:r>
      <w:r>
        <w:rPr>
          <w:rFonts w:cs="Times New Roman"/>
          <w:szCs w:val="24"/>
        </w:rPr>
        <w:t>. https://www.oecd.org/regional/itf-transport-outlook-25202367.htm</w:t>
      </w:r>
    </w:p>
    <w:p w14:paraId="7F84AFF4" w14:textId="77777777" w:rsidR="00783D51" w:rsidRDefault="00783D51" w:rsidP="00783D51">
      <w:pPr>
        <w:pStyle w:val="Bibliography"/>
        <w:rPr>
          <w:rFonts w:cs="Times New Roman"/>
          <w:szCs w:val="24"/>
        </w:rPr>
      </w:pPr>
      <w:r>
        <w:rPr>
          <w:rFonts w:cs="Times New Roman"/>
          <w:szCs w:val="24"/>
        </w:rPr>
        <w:t xml:space="preserve">ITF/OECD. (2020). </w:t>
      </w:r>
      <w:r>
        <w:rPr>
          <w:rFonts w:cs="Times New Roman"/>
          <w:i/>
          <w:iCs/>
          <w:szCs w:val="24"/>
        </w:rPr>
        <w:t>Good to Go? Assessing the Environmental Performance of New Mobility</w:t>
      </w:r>
      <w:r>
        <w:rPr>
          <w:rFonts w:cs="Times New Roman"/>
          <w:szCs w:val="24"/>
        </w:rPr>
        <w:t>. 89.</w:t>
      </w:r>
    </w:p>
    <w:p w14:paraId="205F183B" w14:textId="77777777" w:rsidR="00783D51" w:rsidRDefault="00783D51" w:rsidP="00783D51">
      <w:pPr>
        <w:pStyle w:val="Bibliography"/>
        <w:rPr>
          <w:rFonts w:cs="Times New Roman"/>
          <w:szCs w:val="24"/>
        </w:rPr>
      </w:pPr>
      <w:r>
        <w:rPr>
          <w:rFonts w:cs="Times New Roman"/>
          <w:szCs w:val="24"/>
        </w:rPr>
        <w:t xml:space="preserve">Koster, H., &amp; Pinchbeck, E. (2018). </w:t>
      </w:r>
      <w:r>
        <w:rPr>
          <w:rFonts w:cs="Times New Roman"/>
          <w:i/>
          <w:iCs/>
          <w:szCs w:val="24"/>
        </w:rPr>
        <w:t>How do Households Value the Future? Evidence from Property Taxes</w:t>
      </w:r>
      <w:r>
        <w:rPr>
          <w:rFonts w:cs="Times New Roman"/>
          <w:szCs w:val="24"/>
        </w:rPr>
        <w:t>.</w:t>
      </w:r>
    </w:p>
    <w:p w14:paraId="7B315B2F" w14:textId="77777777" w:rsidR="00783D51" w:rsidRDefault="00783D51" w:rsidP="00783D51">
      <w:pPr>
        <w:pStyle w:val="Bibliography"/>
        <w:rPr>
          <w:rFonts w:cs="Times New Roman"/>
          <w:szCs w:val="24"/>
        </w:rPr>
      </w:pPr>
      <w:r>
        <w:rPr>
          <w:rFonts w:cs="Times New Roman"/>
          <w:szCs w:val="24"/>
        </w:rPr>
        <w:t xml:space="preserve">Li, Q., &amp; Pizer, W. (2018). </w:t>
      </w:r>
      <w:r>
        <w:rPr>
          <w:rFonts w:cs="Times New Roman"/>
          <w:i/>
          <w:iCs/>
          <w:szCs w:val="24"/>
        </w:rPr>
        <w:t>The Discount Rate for Public Policy over the Distant Future</w:t>
      </w:r>
      <w:r>
        <w:rPr>
          <w:rFonts w:cs="Times New Roman"/>
          <w:szCs w:val="24"/>
        </w:rPr>
        <w:t xml:space="preserve"> (No. w25413; p. w25413). National Bureau of Economic Research. https://doi.org/10.3386/w25413</w:t>
      </w:r>
    </w:p>
    <w:p w14:paraId="2F840C6B" w14:textId="77777777" w:rsidR="00783D51" w:rsidRDefault="00783D51" w:rsidP="00783D51">
      <w:pPr>
        <w:pStyle w:val="Bibliography"/>
        <w:rPr>
          <w:rFonts w:cs="Times New Roman"/>
          <w:szCs w:val="24"/>
        </w:rPr>
      </w:pPr>
      <w:r>
        <w:rPr>
          <w:rFonts w:cs="Times New Roman"/>
          <w:szCs w:val="24"/>
        </w:rPr>
        <w:t xml:space="preserve">Li, Q., &amp; Pizer, W. A. (2021). Use of the consumption discount rate for public policy over the distant future. </w:t>
      </w:r>
      <w:r>
        <w:rPr>
          <w:rFonts w:cs="Times New Roman"/>
          <w:i/>
          <w:iCs/>
          <w:szCs w:val="24"/>
        </w:rPr>
        <w:t>Journal of Environmental Economics and Management</w:t>
      </w:r>
      <w:r>
        <w:rPr>
          <w:rFonts w:cs="Times New Roman"/>
          <w:szCs w:val="24"/>
        </w:rPr>
        <w:t xml:space="preserve">, </w:t>
      </w:r>
      <w:r>
        <w:rPr>
          <w:rFonts w:cs="Times New Roman"/>
          <w:i/>
          <w:iCs/>
          <w:szCs w:val="24"/>
        </w:rPr>
        <w:t>107</w:t>
      </w:r>
      <w:r>
        <w:rPr>
          <w:rFonts w:cs="Times New Roman"/>
          <w:szCs w:val="24"/>
        </w:rPr>
        <w:t>, 102428. https://doi.org/10.1016/j.jeem.2021.102428</w:t>
      </w:r>
    </w:p>
    <w:p w14:paraId="77DD1F63" w14:textId="77777777" w:rsidR="00783D51" w:rsidRDefault="00783D51" w:rsidP="00783D51">
      <w:pPr>
        <w:pStyle w:val="Bibliography"/>
        <w:rPr>
          <w:rFonts w:cs="Times New Roman"/>
          <w:szCs w:val="24"/>
        </w:rPr>
      </w:pPr>
      <w:r>
        <w:rPr>
          <w:rFonts w:cs="Times New Roman"/>
          <w:szCs w:val="24"/>
        </w:rPr>
        <w:t xml:space="preserve">Litman. (2021). </w:t>
      </w:r>
      <w:r>
        <w:rPr>
          <w:rFonts w:cs="Times New Roman"/>
          <w:i/>
          <w:iCs/>
          <w:szCs w:val="24"/>
        </w:rPr>
        <w:t>Victoria Transport Institute—Public Transit</w:t>
      </w:r>
      <w:r>
        <w:rPr>
          <w:rFonts w:cs="Times New Roman"/>
          <w:szCs w:val="24"/>
        </w:rPr>
        <w:t>. https://www.vtpi.org/documents/public.php</w:t>
      </w:r>
    </w:p>
    <w:p w14:paraId="790A13D8" w14:textId="77777777" w:rsidR="00783D51" w:rsidRDefault="00783D51" w:rsidP="00783D51">
      <w:pPr>
        <w:pStyle w:val="Bibliography"/>
        <w:rPr>
          <w:rFonts w:cs="Times New Roman"/>
          <w:szCs w:val="24"/>
        </w:rPr>
      </w:pPr>
      <w:r>
        <w:rPr>
          <w:rFonts w:cs="Times New Roman"/>
          <w:szCs w:val="24"/>
        </w:rPr>
        <w:t xml:space="preserve">Liu, H., Man, H., Cui, H., Wang, Y., Deng, F., Wang, Y., Yang, X., Xiao, Q., Zhang, Q., Ding, Y., &amp; He, K. (2017). An updated emission inventory of vehicular VOCs and IVOCs in China. </w:t>
      </w:r>
      <w:r>
        <w:rPr>
          <w:rFonts w:cs="Times New Roman"/>
          <w:i/>
          <w:iCs/>
          <w:szCs w:val="24"/>
        </w:rPr>
        <w:t>Atmospheric Chemistry and Physics</w:t>
      </w:r>
      <w:r>
        <w:rPr>
          <w:rFonts w:cs="Times New Roman"/>
          <w:szCs w:val="24"/>
        </w:rPr>
        <w:t xml:space="preserve">, </w:t>
      </w:r>
      <w:r>
        <w:rPr>
          <w:rFonts w:cs="Times New Roman"/>
          <w:i/>
          <w:iCs/>
          <w:szCs w:val="24"/>
        </w:rPr>
        <w:t>17</w:t>
      </w:r>
      <w:r>
        <w:rPr>
          <w:rFonts w:cs="Times New Roman"/>
          <w:szCs w:val="24"/>
        </w:rPr>
        <w:t>(20), 12709–12724. https://doi.org/10.5194/acp-17-12709-2017</w:t>
      </w:r>
    </w:p>
    <w:p w14:paraId="12A8417A" w14:textId="77777777" w:rsidR="00783D51" w:rsidRDefault="00783D51" w:rsidP="00783D51">
      <w:pPr>
        <w:pStyle w:val="Bibliography"/>
        <w:rPr>
          <w:rFonts w:cs="Times New Roman"/>
          <w:szCs w:val="24"/>
        </w:rPr>
      </w:pPr>
      <w:r>
        <w:rPr>
          <w:rFonts w:cs="Times New Roman"/>
          <w:szCs w:val="24"/>
        </w:rPr>
        <w:t xml:space="preserve">Lutney, &amp; Nicholas. (2019). </w:t>
      </w:r>
      <w:r>
        <w:rPr>
          <w:rFonts w:cs="Times New Roman"/>
          <w:i/>
          <w:iCs/>
          <w:szCs w:val="24"/>
        </w:rPr>
        <w:t>Update on electric vehicle costs in the United States through 2030 | International Council on Clean Transportation</w:t>
      </w:r>
      <w:r>
        <w:rPr>
          <w:rFonts w:cs="Times New Roman"/>
          <w:szCs w:val="24"/>
        </w:rPr>
        <w:t>. https://theicct.org/publications/update-US-2030-electric-vehicle-cost</w:t>
      </w:r>
    </w:p>
    <w:p w14:paraId="5BE4B079" w14:textId="77777777" w:rsidR="00783D51" w:rsidRDefault="00783D51" w:rsidP="00783D51">
      <w:pPr>
        <w:pStyle w:val="Bibliography"/>
        <w:rPr>
          <w:rFonts w:cs="Times New Roman"/>
          <w:szCs w:val="24"/>
        </w:rPr>
      </w:pPr>
      <w:r>
        <w:rPr>
          <w:rFonts w:cs="Times New Roman"/>
          <w:szCs w:val="24"/>
        </w:rPr>
        <w:t xml:space="preserve">Lyft. (2021). </w:t>
      </w:r>
      <w:r>
        <w:rPr>
          <w:rFonts w:cs="Times New Roman"/>
          <w:i/>
          <w:iCs/>
          <w:szCs w:val="24"/>
        </w:rPr>
        <w:t>Transit partnerships to keep communities moving | Lyft</w:t>
      </w:r>
      <w:r>
        <w:rPr>
          <w:rFonts w:cs="Times New Roman"/>
          <w:szCs w:val="24"/>
        </w:rPr>
        <w:t>. https://lyft.com/transit/partnerships</w:t>
      </w:r>
    </w:p>
    <w:p w14:paraId="6F52F2E9" w14:textId="77777777" w:rsidR="00783D51" w:rsidRDefault="00783D51" w:rsidP="00783D51">
      <w:pPr>
        <w:pStyle w:val="Bibliography"/>
        <w:rPr>
          <w:rFonts w:cs="Times New Roman"/>
          <w:szCs w:val="24"/>
        </w:rPr>
      </w:pPr>
      <w:r>
        <w:rPr>
          <w:rFonts w:cs="Times New Roman"/>
          <w:szCs w:val="24"/>
        </w:rPr>
        <w:t xml:space="preserve">Martin, A., Markhvida, M., Hallegatte, S., &amp; Walsh, B. (2020). Socio-Economic Impacts of COVID-19 on Household Consumption and Poverty. </w:t>
      </w:r>
      <w:r>
        <w:rPr>
          <w:rFonts w:cs="Times New Roman"/>
          <w:i/>
          <w:iCs/>
          <w:szCs w:val="24"/>
        </w:rPr>
        <w:t>Economics of Disasters and Climate Change</w:t>
      </w:r>
      <w:r>
        <w:rPr>
          <w:rFonts w:cs="Times New Roman"/>
          <w:szCs w:val="24"/>
        </w:rPr>
        <w:t xml:space="preserve">, </w:t>
      </w:r>
      <w:r>
        <w:rPr>
          <w:rFonts w:cs="Times New Roman"/>
          <w:i/>
          <w:iCs/>
          <w:szCs w:val="24"/>
        </w:rPr>
        <w:t>4</w:t>
      </w:r>
      <w:r>
        <w:rPr>
          <w:rFonts w:cs="Times New Roman"/>
          <w:szCs w:val="24"/>
        </w:rPr>
        <w:t>(3), 453–479. https://doi.org/10.1007/s41885-020-00070-3</w:t>
      </w:r>
    </w:p>
    <w:p w14:paraId="5C3DD67E" w14:textId="77777777" w:rsidR="00783D51" w:rsidRDefault="00783D51" w:rsidP="00783D51">
      <w:pPr>
        <w:pStyle w:val="Bibliography"/>
        <w:rPr>
          <w:rFonts w:cs="Times New Roman"/>
          <w:szCs w:val="24"/>
        </w:rPr>
      </w:pPr>
      <w:r>
        <w:rPr>
          <w:rFonts w:cs="Times New Roman"/>
          <w:szCs w:val="24"/>
        </w:rPr>
        <w:t xml:space="preserve">Masson, S. (2018). </w:t>
      </w:r>
      <w:r>
        <w:rPr>
          <w:rFonts w:cs="Times New Roman"/>
          <w:i/>
          <w:iCs/>
          <w:szCs w:val="24"/>
        </w:rPr>
        <w:t>Average car costs more than £160 per month to run | The Car Expert</w:t>
      </w:r>
      <w:r>
        <w:rPr>
          <w:rFonts w:cs="Times New Roman"/>
          <w:szCs w:val="24"/>
        </w:rPr>
        <w:t>. https://www.thecarexpert.co.uk/average-car-costs-more-than-160-per-month-to-run/</w:t>
      </w:r>
    </w:p>
    <w:p w14:paraId="4B5A97BC" w14:textId="77777777" w:rsidR="00783D51" w:rsidRDefault="00783D51" w:rsidP="00783D51">
      <w:pPr>
        <w:pStyle w:val="Bibliography"/>
        <w:rPr>
          <w:rFonts w:cs="Times New Roman"/>
          <w:szCs w:val="24"/>
        </w:rPr>
      </w:pPr>
      <w:r>
        <w:rPr>
          <w:rFonts w:cs="Times New Roman"/>
          <w:szCs w:val="24"/>
        </w:rPr>
        <w:t xml:space="preserve">McQueen, M., MacArthur, J., &amp; Cherry, C. (2020). The E-Bike Potential: Estimating regional e-bike impacts on greenhouse gas emissions. </w:t>
      </w:r>
      <w:r>
        <w:rPr>
          <w:rFonts w:cs="Times New Roman"/>
          <w:i/>
          <w:iCs/>
          <w:szCs w:val="24"/>
        </w:rPr>
        <w:t>Transportation Research Part D: Transport and Environment</w:t>
      </w:r>
      <w:r>
        <w:rPr>
          <w:rFonts w:cs="Times New Roman"/>
          <w:szCs w:val="24"/>
        </w:rPr>
        <w:t xml:space="preserve">, </w:t>
      </w:r>
      <w:r>
        <w:rPr>
          <w:rFonts w:cs="Times New Roman"/>
          <w:i/>
          <w:iCs/>
          <w:szCs w:val="24"/>
        </w:rPr>
        <w:t>87</w:t>
      </w:r>
      <w:r>
        <w:rPr>
          <w:rFonts w:cs="Times New Roman"/>
          <w:szCs w:val="24"/>
        </w:rPr>
        <w:t>, 102482. https://doi.org/10.1016/j.trd.2020.102482</w:t>
      </w:r>
    </w:p>
    <w:p w14:paraId="6D7BD9B7" w14:textId="77777777" w:rsidR="00783D51" w:rsidRDefault="00783D51" w:rsidP="00783D51">
      <w:pPr>
        <w:pStyle w:val="Bibliography"/>
        <w:rPr>
          <w:rFonts w:cs="Times New Roman"/>
          <w:szCs w:val="24"/>
        </w:rPr>
      </w:pPr>
      <w:r>
        <w:rPr>
          <w:rFonts w:cs="Times New Roman"/>
          <w:szCs w:val="24"/>
        </w:rPr>
        <w:t xml:space="preserve">Mock. (2018). </w:t>
      </w:r>
      <w:r>
        <w:rPr>
          <w:rFonts w:cs="Times New Roman"/>
          <w:i/>
          <w:iCs/>
          <w:szCs w:val="24"/>
        </w:rPr>
        <w:t>European vehicle market statistics, 2018/2019 | International Council on Clean Transportation</w:t>
      </w:r>
      <w:r>
        <w:rPr>
          <w:rFonts w:cs="Times New Roman"/>
          <w:szCs w:val="24"/>
        </w:rPr>
        <w:t>. https://theicct.org/publications/european-vehicle-market-statistics-20182019</w:t>
      </w:r>
    </w:p>
    <w:p w14:paraId="435C3A31" w14:textId="77777777" w:rsidR="00783D51" w:rsidRDefault="00783D51" w:rsidP="00783D51">
      <w:pPr>
        <w:pStyle w:val="Bibliography"/>
        <w:rPr>
          <w:rFonts w:cs="Times New Roman"/>
          <w:szCs w:val="24"/>
        </w:rPr>
      </w:pPr>
      <w:r>
        <w:rPr>
          <w:rFonts w:cs="Times New Roman"/>
          <w:szCs w:val="24"/>
        </w:rPr>
        <w:t xml:space="preserve">Moody, J., &amp; Zhao, J. (2020). Adoption of Exclusive and Pooled TNC Services in Singapore and the US. </w:t>
      </w:r>
      <w:r>
        <w:rPr>
          <w:rFonts w:cs="Times New Roman"/>
          <w:i/>
          <w:iCs/>
          <w:szCs w:val="24"/>
        </w:rPr>
        <w:t>Journal of Transportation Engineering, Part A: Systems</w:t>
      </w:r>
      <w:r>
        <w:rPr>
          <w:rFonts w:cs="Times New Roman"/>
          <w:szCs w:val="24"/>
        </w:rPr>
        <w:t xml:space="preserve">, </w:t>
      </w:r>
      <w:r>
        <w:rPr>
          <w:rFonts w:cs="Times New Roman"/>
          <w:i/>
          <w:iCs/>
          <w:szCs w:val="24"/>
        </w:rPr>
        <w:t>146</w:t>
      </w:r>
      <w:r>
        <w:rPr>
          <w:rFonts w:cs="Times New Roman"/>
          <w:szCs w:val="24"/>
        </w:rPr>
        <w:t>(9), 04020102. https://doi.org/10.1061/JTEPBS.0000438</w:t>
      </w:r>
    </w:p>
    <w:p w14:paraId="44313541" w14:textId="77777777" w:rsidR="00783D51" w:rsidRDefault="00783D51" w:rsidP="00783D51">
      <w:pPr>
        <w:pStyle w:val="Bibliography"/>
        <w:rPr>
          <w:rFonts w:cs="Times New Roman"/>
          <w:szCs w:val="24"/>
        </w:rPr>
      </w:pPr>
      <w:r>
        <w:rPr>
          <w:rFonts w:cs="Times New Roman"/>
          <w:szCs w:val="24"/>
        </w:rPr>
        <w:t xml:space="preserve">Morency, P., Strauss, J., Pépin, F., Tessier, F., &amp; Grondines, J. (2018). Traveling by Bus Instead of Car on Urban Major Roads: Safety Benefits for Vehicle Occupants, Pedestrians, and Cyclists. </w:t>
      </w:r>
      <w:r>
        <w:rPr>
          <w:rFonts w:cs="Times New Roman"/>
          <w:i/>
          <w:iCs/>
          <w:szCs w:val="24"/>
        </w:rPr>
        <w:t>Journal of Urban Health</w:t>
      </w:r>
      <w:r>
        <w:rPr>
          <w:rFonts w:cs="Times New Roman"/>
          <w:szCs w:val="24"/>
        </w:rPr>
        <w:t xml:space="preserve">, </w:t>
      </w:r>
      <w:r>
        <w:rPr>
          <w:rFonts w:cs="Times New Roman"/>
          <w:i/>
          <w:iCs/>
          <w:szCs w:val="24"/>
        </w:rPr>
        <w:t>95</w:t>
      </w:r>
      <w:r>
        <w:rPr>
          <w:rFonts w:cs="Times New Roman"/>
          <w:szCs w:val="24"/>
        </w:rPr>
        <w:t>(2), 196–207. https://doi.org/10.1007/s11524-017-0222-6</w:t>
      </w:r>
    </w:p>
    <w:p w14:paraId="2ED4D515" w14:textId="77777777" w:rsidR="00783D51" w:rsidRDefault="00783D51" w:rsidP="00783D51">
      <w:pPr>
        <w:pStyle w:val="Bibliography"/>
        <w:rPr>
          <w:rFonts w:cs="Times New Roman"/>
          <w:szCs w:val="24"/>
        </w:rPr>
      </w:pPr>
      <w:r>
        <w:rPr>
          <w:rFonts w:cs="Times New Roman"/>
          <w:szCs w:val="24"/>
        </w:rPr>
        <w:t xml:space="preserve">NASEM. (2021). </w:t>
      </w:r>
      <w:r>
        <w:rPr>
          <w:rFonts w:cs="Times New Roman"/>
          <w:i/>
          <w:iCs/>
          <w:szCs w:val="24"/>
        </w:rPr>
        <w:t>An Update on Public Transportation’s Impacts on Greenhouse Gas Emissions | The National Academies Press</w:t>
      </w:r>
      <w:r>
        <w:rPr>
          <w:rFonts w:cs="Times New Roman"/>
          <w:szCs w:val="24"/>
        </w:rPr>
        <w:t>. https://www.nap.edu/download/26103#</w:t>
      </w:r>
    </w:p>
    <w:p w14:paraId="35FF51A2" w14:textId="77777777" w:rsidR="00783D51" w:rsidRDefault="00783D51" w:rsidP="00783D51">
      <w:pPr>
        <w:pStyle w:val="Bibliography"/>
        <w:rPr>
          <w:rFonts w:cs="Times New Roman"/>
          <w:szCs w:val="24"/>
        </w:rPr>
      </w:pPr>
      <w:r>
        <w:rPr>
          <w:rFonts w:cs="Times New Roman"/>
          <w:szCs w:val="24"/>
        </w:rPr>
        <w:t xml:space="preserve">NHTSA. (2006). </w:t>
      </w:r>
      <w:r>
        <w:rPr>
          <w:rFonts w:cs="Times New Roman"/>
          <w:i/>
          <w:iCs/>
          <w:szCs w:val="24"/>
        </w:rPr>
        <w:t>VEHICLE SURVIVABILITY AND TRAVEL MILEAGE SCHEDULES</w:t>
      </w:r>
      <w:r>
        <w:rPr>
          <w:rFonts w:cs="Times New Roman"/>
          <w:szCs w:val="24"/>
        </w:rPr>
        <w:t>. https://crashstats.nhtsa.dot.gov/Api/Public/ViewPublication/809952</w:t>
      </w:r>
    </w:p>
    <w:p w14:paraId="1EEB86E0" w14:textId="77777777" w:rsidR="00783D51" w:rsidRDefault="00783D51" w:rsidP="00783D51">
      <w:pPr>
        <w:pStyle w:val="Bibliography"/>
        <w:rPr>
          <w:rFonts w:cs="Times New Roman"/>
          <w:szCs w:val="24"/>
        </w:rPr>
      </w:pPr>
      <w:r>
        <w:rPr>
          <w:rFonts w:cs="Times New Roman"/>
          <w:szCs w:val="24"/>
        </w:rPr>
        <w:t xml:space="preserve">Ning, A. W. E. (2018, April 16). </w:t>
      </w:r>
      <w:r>
        <w:rPr>
          <w:rFonts w:cs="Times New Roman"/>
          <w:i/>
          <w:iCs/>
          <w:szCs w:val="24"/>
        </w:rPr>
        <w:t>First Photos Of The All New Volkswagen Bora For China</w:t>
      </w:r>
      <w:r>
        <w:rPr>
          <w:rFonts w:cs="Times New Roman"/>
          <w:szCs w:val="24"/>
        </w:rPr>
        <w:t>. CarNewsChina.Com. https://carnewschina.com/2018/04/16/first-photos-of-the-all-new-volkswagen-bora-for-china/</w:t>
      </w:r>
    </w:p>
    <w:p w14:paraId="4CA1FCBE" w14:textId="77777777" w:rsidR="00783D51" w:rsidRDefault="00783D51" w:rsidP="00783D51">
      <w:pPr>
        <w:pStyle w:val="Bibliography"/>
        <w:rPr>
          <w:rFonts w:cs="Times New Roman"/>
          <w:szCs w:val="24"/>
        </w:rPr>
      </w:pPr>
      <w:r>
        <w:rPr>
          <w:rFonts w:cs="Times New Roman"/>
          <w:szCs w:val="24"/>
        </w:rPr>
        <w:t xml:space="preserve">Norman. (2021). </w:t>
      </w:r>
      <w:r>
        <w:rPr>
          <w:rFonts w:cs="Times New Roman"/>
          <w:i/>
          <w:iCs/>
          <w:szCs w:val="24"/>
        </w:rPr>
        <w:t>Average Car Insurance Costs in 2021—NerdWallet</w:t>
      </w:r>
      <w:r>
        <w:rPr>
          <w:rFonts w:cs="Times New Roman"/>
          <w:szCs w:val="24"/>
        </w:rPr>
        <w:t>. https://www.nerdwallet.com/blog/insurance/car-insurance-basics/how-much-is-car-insurance/</w:t>
      </w:r>
    </w:p>
    <w:p w14:paraId="7D69D5CB" w14:textId="77777777" w:rsidR="00783D51" w:rsidRDefault="00783D51" w:rsidP="00783D51">
      <w:pPr>
        <w:pStyle w:val="Bibliography"/>
        <w:rPr>
          <w:rFonts w:cs="Times New Roman"/>
          <w:szCs w:val="24"/>
        </w:rPr>
      </w:pPr>
      <w:r>
        <w:rPr>
          <w:rFonts w:cs="Times New Roman"/>
          <w:szCs w:val="24"/>
        </w:rPr>
        <w:t xml:space="preserve">OECD/ITF. (2021). </w:t>
      </w:r>
      <w:r>
        <w:rPr>
          <w:rFonts w:cs="Times New Roman"/>
          <w:i/>
          <w:iCs/>
          <w:szCs w:val="24"/>
        </w:rPr>
        <w:t>ITF Transport Outlook 2021</w:t>
      </w:r>
      <w:r>
        <w:rPr>
          <w:rFonts w:cs="Times New Roman"/>
          <w:szCs w:val="24"/>
        </w:rPr>
        <w:t>.</w:t>
      </w:r>
    </w:p>
    <w:p w14:paraId="603BC59B" w14:textId="77777777" w:rsidR="00783D51" w:rsidRDefault="00783D51" w:rsidP="00783D51">
      <w:pPr>
        <w:pStyle w:val="Bibliography"/>
        <w:rPr>
          <w:rFonts w:cs="Times New Roman"/>
          <w:szCs w:val="24"/>
        </w:rPr>
      </w:pPr>
      <w:r>
        <w:rPr>
          <w:rFonts w:cs="Times New Roman"/>
          <w:szCs w:val="24"/>
        </w:rPr>
        <w:t xml:space="preserve">Prodan, A. (2020). </w:t>
      </w:r>
      <w:r>
        <w:rPr>
          <w:rFonts w:cs="Times New Roman"/>
          <w:i/>
          <w:iCs/>
          <w:szCs w:val="24"/>
        </w:rPr>
        <w:t>Public Transport Modes: Overview and Brief History | SpringerLink</w:t>
      </w:r>
      <w:r>
        <w:rPr>
          <w:rFonts w:cs="Times New Roman"/>
          <w:szCs w:val="24"/>
        </w:rPr>
        <w:t>. https://link.springer.com/referenceworkentry/10.1007/978-3-319-71059-4_5-1</w:t>
      </w:r>
    </w:p>
    <w:p w14:paraId="7018A4B2" w14:textId="77777777" w:rsidR="00783D51" w:rsidRDefault="00783D51" w:rsidP="00783D51">
      <w:pPr>
        <w:pStyle w:val="Bibliography"/>
        <w:rPr>
          <w:rFonts w:cs="Times New Roman"/>
          <w:szCs w:val="24"/>
        </w:rPr>
      </w:pPr>
      <w:r>
        <w:rPr>
          <w:rFonts w:cs="Times New Roman"/>
          <w:szCs w:val="24"/>
        </w:rPr>
        <w:t xml:space="preserve">Rayle, L., Dai, D., Chan, N., Cervero, R., &amp; Shaheen, S. (2016). Just a better taxi? A survey-based comparison of taxis, transit, and ridesourcing services in San Francisco. </w:t>
      </w:r>
      <w:r>
        <w:rPr>
          <w:rFonts w:cs="Times New Roman"/>
          <w:i/>
          <w:iCs/>
          <w:szCs w:val="24"/>
        </w:rPr>
        <w:t>Transport Policy</w:t>
      </w:r>
      <w:r>
        <w:rPr>
          <w:rFonts w:cs="Times New Roman"/>
          <w:szCs w:val="24"/>
        </w:rPr>
        <w:t xml:space="preserve">, </w:t>
      </w:r>
      <w:r>
        <w:rPr>
          <w:rFonts w:cs="Times New Roman"/>
          <w:i/>
          <w:iCs/>
          <w:szCs w:val="24"/>
        </w:rPr>
        <w:t>45</w:t>
      </w:r>
      <w:r>
        <w:rPr>
          <w:rFonts w:cs="Times New Roman"/>
          <w:szCs w:val="24"/>
        </w:rPr>
        <w:t>, 168–178. https://doi.org/10.1016/j.tranpol.2015.10.004</w:t>
      </w:r>
    </w:p>
    <w:p w14:paraId="7C733540" w14:textId="77777777" w:rsidR="00783D51" w:rsidRDefault="00783D51" w:rsidP="00783D51">
      <w:pPr>
        <w:pStyle w:val="Bibliography"/>
        <w:rPr>
          <w:rFonts w:cs="Times New Roman"/>
          <w:szCs w:val="24"/>
        </w:rPr>
      </w:pPr>
      <w:r>
        <w:rPr>
          <w:rFonts w:cs="Times New Roman"/>
          <w:szCs w:val="24"/>
        </w:rPr>
        <w:t xml:space="preserve">Schäfer, A. W., &amp; Yeh, S. (2020). A holistic analysis of passenger travel energy and greenhouse gas intensities. </w:t>
      </w:r>
      <w:r>
        <w:rPr>
          <w:rFonts w:cs="Times New Roman"/>
          <w:i/>
          <w:iCs/>
          <w:szCs w:val="24"/>
        </w:rPr>
        <w:t>Nature Sustainability</w:t>
      </w:r>
      <w:r>
        <w:rPr>
          <w:rFonts w:cs="Times New Roman"/>
          <w:szCs w:val="24"/>
        </w:rPr>
        <w:t>, 1–4. https://doi.org/10.1038/s41893-020-0514-9</w:t>
      </w:r>
    </w:p>
    <w:p w14:paraId="6ACECA5D" w14:textId="77777777" w:rsidR="00783D51" w:rsidRDefault="00783D51" w:rsidP="00783D51">
      <w:pPr>
        <w:pStyle w:val="Bibliography"/>
        <w:rPr>
          <w:rFonts w:cs="Times New Roman"/>
          <w:szCs w:val="24"/>
        </w:rPr>
      </w:pPr>
      <w:r>
        <w:rPr>
          <w:rFonts w:cs="Times New Roman"/>
          <w:szCs w:val="24"/>
        </w:rPr>
        <w:t xml:space="preserve">Tate. (2019, June 11). </w:t>
      </w:r>
      <w:r>
        <w:rPr>
          <w:rFonts w:cs="Times New Roman"/>
          <w:i/>
          <w:iCs/>
          <w:szCs w:val="24"/>
        </w:rPr>
        <w:t>Great Wall Motor Launched 2019 Haval H6 in China Market</w:t>
      </w:r>
      <w:r>
        <w:rPr>
          <w:rFonts w:cs="Times New Roman"/>
          <w:szCs w:val="24"/>
        </w:rPr>
        <w:t>. China Car News, Reviews and More. https://www.chinapev.com/gwm/great-wall-motor-launched-2019-haval-h6-in-china-market/</w:t>
      </w:r>
    </w:p>
    <w:p w14:paraId="1A364434" w14:textId="77777777" w:rsidR="00783D51" w:rsidRDefault="00783D51" w:rsidP="00783D51">
      <w:pPr>
        <w:pStyle w:val="Bibliography"/>
        <w:rPr>
          <w:rFonts w:cs="Times New Roman"/>
          <w:szCs w:val="24"/>
        </w:rPr>
      </w:pPr>
      <w:r>
        <w:rPr>
          <w:rFonts w:cs="Times New Roman"/>
          <w:szCs w:val="24"/>
        </w:rPr>
        <w:t xml:space="preserve">The International Council on Clean Transportation. (2012). </w:t>
      </w:r>
      <w:r>
        <w:rPr>
          <w:rFonts w:cs="Times New Roman"/>
          <w:i/>
          <w:iCs/>
          <w:szCs w:val="24"/>
        </w:rPr>
        <w:t>ICCT Roadmap Model</w:t>
      </w:r>
      <w:r>
        <w:rPr>
          <w:rFonts w:cs="Times New Roman"/>
          <w:szCs w:val="24"/>
        </w:rPr>
        <w:t>. The International Council on Clean Transportation. http://www.theicct.org/global-transportation-roadmap-model</w:t>
      </w:r>
    </w:p>
    <w:p w14:paraId="2EE34074" w14:textId="77777777" w:rsidR="00783D51" w:rsidRDefault="00783D51" w:rsidP="00783D51">
      <w:pPr>
        <w:pStyle w:val="Bibliography"/>
        <w:rPr>
          <w:rFonts w:cs="Times New Roman"/>
          <w:szCs w:val="24"/>
        </w:rPr>
      </w:pPr>
      <w:r>
        <w:rPr>
          <w:rFonts w:cs="Times New Roman"/>
          <w:szCs w:val="24"/>
        </w:rPr>
        <w:t xml:space="preserve">Uber. (2021). </w:t>
      </w:r>
      <w:r>
        <w:rPr>
          <w:rFonts w:cs="Times New Roman"/>
          <w:i/>
          <w:iCs/>
          <w:szCs w:val="24"/>
        </w:rPr>
        <w:t>Towards a New Model of Public Transportation</w:t>
      </w:r>
      <w:r>
        <w:rPr>
          <w:rFonts w:cs="Times New Roman"/>
          <w:szCs w:val="24"/>
        </w:rPr>
        <w:t>. Uber. https://www.uber.com/us/en/transit/horizons-paper/</w:t>
      </w:r>
    </w:p>
    <w:p w14:paraId="5F2C7981" w14:textId="77777777" w:rsidR="00783D51" w:rsidRDefault="00783D51" w:rsidP="00783D51">
      <w:pPr>
        <w:pStyle w:val="Bibliography"/>
        <w:rPr>
          <w:rFonts w:cs="Times New Roman"/>
          <w:szCs w:val="24"/>
        </w:rPr>
      </w:pPr>
      <w:r>
        <w:rPr>
          <w:rFonts w:cs="Times New Roman"/>
          <w:szCs w:val="24"/>
        </w:rPr>
        <w:t xml:space="preserve">UC Davis, Fulton, L., &amp; Mason, J. (2015). </w:t>
      </w:r>
      <w:r>
        <w:rPr>
          <w:rFonts w:cs="Times New Roman"/>
          <w:i/>
          <w:iCs/>
          <w:szCs w:val="24"/>
        </w:rPr>
        <w:t>ITDP-UCD HS Cycling Report Figures</w:t>
      </w:r>
      <w:r>
        <w:rPr>
          <w:rFonts w:cs="Times New Roman"/>
          <w:szCs w:val="24"/>
        </w:rPr>
        <w:t>.</w:t>
      </w:r>
    </w:p>
    <w:p w14:paraId="483E421F" w14:textId="77777777" w:rsidR="00783D51" w:rsidRDefault="00783D51" w:rsidP="00783D51">
      <w:pPr>
        <w:pStyle w:val="Bibliography"/>
        <w:rPr>
          <w:rFonts w:cs="Times New Roman"/>
          <w:szCs w:val="24"/>
        </w:rPr>
      </w:pPr>
      <w:r>
        <w:rPr>
          <w:rFonts w:cs="Times New Roman"/>
          <w:szCs w:val="24"/>
        </w:rPr>
        <w:t xml:space="preserve">UITP. (2018). </w:t>
      </w:r>
      <w:r>
        <w:rPr>
          <w:rFonts w:cs="Times New Roman"/>
          <w:i/>
          <w:iCs/>
          <w:szCs w:val="24"/>
        </w:rPr>
        <w:t>World metro figures</w:t>
      </w:r>
      <w:r>
        <w:rPr>
          <w:rFonts w:cs="Times New Roman"/>
          <w:szCs w:val="24"/>
        </w:rPr>
        <w:t>. UITP. https://www.uitp.org/publications/world-metro-figures/</w:t>
      </w:r>
    </w:p>
    <w:p w14:paraId="177B8D8F" w14:textId="77777777" w:rsidR="00783D51" w:rsidRDefault="00783D51" w:rsidP="00783D51">
      <w:pPr>
        <w:pStyle w:val="Bibliography"/>
        <w:rPr>
          <w:rFonts w:cs="Times New Roman"/>
          <w:szCs w:val="24"/>
        </w:rPr>
      </w:pPr>
      <w:r>
        <w:rPr>
          <w:rFonts w:cs="Times New Roman"/>
          <w:szCs w:val="24"/>
        </w:rPr>
        <w:t xml:space="preserve">UITP. (2019a). </w:t>
      </w:r>
      <w:r>
        <w:rPr>
          <w:rFonts w:cs="Times New Roman"/>
          <w:i/>
          <w:iCs/>
          <w:szCs w:val="24"/>
        </w:rPr>
        <w:t>Global bus survey 2019</w:t>
      </w:r>
      <w:r>
        <w:rPr>
          <w:rFonts w:cs="Times New Roman"/>
          <w:szCs w:val="24"/>
        </w:rPr>
        <w:t>. UITP. https://www.uitp.org/publications/global-bus-survey/</w:t>
      </w:r>
    </w:p>
    <w:p w14:paraId="79F268CF" w14:textId="77777777" w:rsidR="00783D51" w:rsidRDefault="00783D51" w:rsidP="00783D51">
      <w:pPr>
        <w:pStyle w:val="Bibliography"/>
        <w:rPr>
          <w:rFonts w:cs="Times New Roman"/>
          <w:szCs w:val="24"/>
        </w:rPr>
      </w:pPr>
      <w:r>
        <w:rPr>
          <w:rFonts w:cs="Times New Roman"/>
          <w:szCs w:val="24"/>
        </w:rPr>
        <w:t xml:space="preserve">UITP. (2019b). </w:t>
      </w:r>
      <w:r>
        <w:rPr>
          <w:rFonts w:cs="Times New Roman"/>
          <w:i/>
          <w:iCs/>
          <w:szCs w:val="24"/>
        </w:rPr>
        <w:t>The global tram and light rail landspace</w:t>
      </w:r>
      <w:r>
        <w:rPr>
          <w:rFonts w:cs="Times New Roman"/>
          <w:szCs w:val="24"/>
        </w:rPr>
        <w:t>. UITP. https://www.uitp.org/publications/the-global-tram-and-light-rail-landspace/</w:t>
      </w:r>
    </w:p>
    <w:p w14:paraId="63ABC070" w14:textId="77777777" w:rsidR="00783D51" w:rsidRDefault="00783D51" w:rsidP="00783D51">
      <w:pPr>
        <w:pStyle w:val="Bibliography"/>
        <w:rPr>
          <w:rFonts w:cs="Times New Roman"/>
          <w:szCs w:val="24"/>
        </w:rPr>
      </w:pPr>
      <w:r>
        <w:rPr>
          <w:rFonts w:cs="Times New Roman"/>
          <w:szCs w:val="24"/>
        </w:rPr>
        <w:t xml:space="preserve">UITP. (2021). </w:t>
      </w:r>
      <w:r>
        <w:rPr>
          <w:rFonts w:cs="Times New Roman"/>
          <w:i/>
          <w:iCs/>
          <w:szCs w:val="24"/>
        </w:rPr>
        <w:t>Transport Economics</w:t>
      </w:r>
      <w:r>
        <w:rPr>
          <w:rFonts w:cs="Times New Roman"/>
          <w:szCs w:val="24"/>
        </w:rPr>
        <w:t>. UITP. https://www.uitp.org//transport-economtopicsics/</w:t>
      </w:r>
    </w:p>
    <w:p w14:paraId="4F027076" w14:textId="77777777" w:rsidR="00783D51" w:rsidRDefault="00783D51" w:rsidP="00783D51">
      <w:pPr>
        <w:pStyle w:val="Bibliography"/>
        <w:rPr>
          <w:rFonts w:cs="Times New Roman"/>
          <w:szCs w:val="24"/>
        </w:rPr>
      </w:pPr>
      <w:r>
        <w:rPr>
          <w:rFonts w:cs="Times New Roman"/>
          <w:szCs w:val="24"/>
        </w:rPr>
        <w:t xml:space="preserve">UITP and ICLEI. (2020). </w:t>
      </w:r>
      <w:r>
        <w:rPr>
          <w:rFonts w:cs="Times New Roman"/>
          <w:i/>
          <w:iCs/>
          <w:szCs w:val="24"/>
        </w:rPr>
        <w:t>Promoting safe and sustainable cities with public transport for the SDGs</w:t>
      </w:r>
      <w:r>
        <w:rPr>
          <w:rFonts w:cs="Times New Roman"/>
          <w:szCs w:val="24"/>
        </w:rPr>
        <w:t>. UITP. https://www.uitp.org/publications/promoting-safe-and-sustainable-cities-with-public-transport-for-the-sdgs/</w:t>
      </w:r>
    </w:p>
    <w:p w14:paraId="2BA14EA9" w14:textId="77777777" w:rsidR="00783D51" w:rsidRDefault="00783D51" w:rsidP="00783D51">
      <w:pPr>
        <w:pStyle w:val="Bibliography"/>
        <w:rPr>
          <w:rFonts w:cs="Times New Roman"/>
          <w:szCs w:val="24"/>
        </w:rPr>
      </w:pPr>
      <w:r>
        <w:rPr>
          <w:rFonts w:cs="Times New Roman"/>
          <w:szCs w:val="24"/>
        </w:rPr>
        <w:t xml:space="preserve">Wanek-Libman. (2020, September 24). </w:t>
      </w:r>
      <w:r>
        <w:rPr>
          <w:rFonts w:cs="Times New Roman"/>
          <w:i/>
          <w:iCs/>
          <w:szCs w:val="24"/>
        </w:rPr>
        <w:t>Occupancy data: A real crowd pleaser</w:t>
      </w:r>
      <w:r>
        <w:rPr>
          <w:rFonts w:cs="Times New Roman"/>
          <w:szCs w:val="24"/>
        </w:rPr>
        <w:t>. Mass Transit. https://www.masstransitmag.com/technology/passenger-info/article/21154973/occupancy-data-a-real-crowd-pleaser</w:t>
      </w:r>
    </w:p>
    <w:p w14:paraId="66538388" w14:textId="77777777" w:rsidR="00783D51" w:rsidRDefault="00783D51" w:rsidP="00783D51">
      <w:pPr>
        <w:pStyle w:val="Bibliography"/>
        <w:rPr>
          <w:rFonts w:cs="Times New Roman"/>
          <w:szCs w:val="24"/>
        </w:rPr>
      </w:pPr>
      <w:r>
        <w:rPr>
          <w:rFonts w:cs="Times New Roman"/>
          <w:szCs w:val="24"/>
        </w:rPr>
        <w:t xml:space="preserve">Wang. (2017). </w:t>
      </w:r>
      <w:r>
        <w:rPr>
          <w:rFonts w:cs="Times New Roman"/>
          <w:i/>
          <w:iCs/>
          <w:szCs w:val="24"/>
        </w:rPr>
        <w:t>Wuling Hongguang S3 Archives</w:t>
      </w:r>
      <w:r>
        <w:rPr>
          <w:rFonts w:cs="Times New Roman"/>
          <w:szCs w:val="24"/>
        </w:rPr>
        <w:t>. CarNewsChina.Com. https://carnewschina.com/tag/wuling-hongguang-s3/</w:t>
      </w:r>
    </w:p>
    <w:p w14:paraId="2CE9E5F4" w14:textId="77777777" w:rsidR="00783D51" w:rsidRDefault="00783D51" w:rsidP="00783D51">
      <w:pPr>
        <w:pStyle w:val="Bibliography"/>
        <w:rPr>
          <w:rFonts w:cs="Times New Roman"/>
          <w:szCs w:val="24"/>
        </w:rPr>
      </w:pPr>
      <w:r>
        <w:rPr>
          <w:rFonts w:cs="Times New Roman"/>
          <w:szCs w:val="24"/>
        </w:rPr>
        <w:t xml:space="preserve">Wang, A. J. (2018, April 10). </w:t>
      </w:r>
      <w:r>
        <w:rPr>
          <w:rFonts w:cs="Times New Roman"/>
          <w:i/>
          <w:iCs/>
          <w:szCs w:val="24"/>
        </w:rPr>
        <w:t>This Is The New Volkswagen Lavida Plus For China</w:t>
      </w:r>
      <w:r>
        <w:rPr>
          <w:rFonts w:cs="Times New Roman"/>
          <w:szCs w:val="24"/>
        </w:rPr>
        <w:t>. CarNewsChina.Com. https://carnewschina.com/2018/04/10/this-is-the-new-volkswagen-lavida-plus-for-china/</w:t>
      </w:r>
    </w:p>
    <w:p w14:paraId="24278A8C" w14:textId="77777777" w:rsidR="00783D51" w:rsidRDefault="00783D51" w:rsidP="00783D51">
      <w:pPr>
        <w:pStyle w:val="Bibliography"/>
        <w:rPr>
          <w:rFonts w:cs="Times New Roman"/>
          <w:szCs w:val="24"/>
        </w:rPr>
      </w:pPr>
      <w:r>
        <w:rPr>
          <w:rFonts w:cs="Times New Roman"/>
          <w:szCs w:val="24"/>
        </w:rPr>
        <w:t xml:space="preserve">Wu, T., Han, X., Zheng, M. M., Ou, X., Sun, H., &amp; Zhang, X. (2019). Impact factors of the real-world fuel consumption rate of light duty vehicles in China. </w:t>
      </w:r>
      <w:r>
        <w:rPr>
          <w:rFonts w:cs="Times New Roman"/>
          <w:i/>
          <w:iCs/>
          <w:szCs w:val="24"/>
        </w:rPr>
        <w:t>Energy</w:t>
      </w:r>
      <w:r>
        <w:rPr>
          <w:rFonts w:cs="Times New Roman"/>
          <w:szCs w:val="24"/>
        </w:rPr>
        <w:t>, 116388. https://doi.org/10.1016/j.energy.2019.116388</w:t>
      </w:r>
    </w:p>
    <w:p w14:paraId="1BFAEC96" w14:textId="77777777" w:rsidR="00783D51" w:rsidRDefault="00783D51" w:rsidP="00783D51">
      <w:pPr>
        <w:pStyle w:val="Bibliography"/>
        <w:rPr>
          <w:rFonts w:cs="Times New Roman"/>
          <w:szCs w:val="24"/>
        </w:rPr>
      </w:pPr>
      <w:r>
        <w:rPr>
          <w:rFonts w:cs="Times New Roman"/>
          <w:szCs w:val="24"/>
        </w:rPr>
        <w:t xml:space="preserve">Zheng, J., Zhou, Y., Yu, R., Zhao, D., Lu, Z., &amp; Zhang, P. (2019). Survival rate of China passenger vehicles: A data-driven approach. </w:t>
      </w:r>
      <w:r>
        <w:rPr>
          <w:rFonts w:cs="Times New Roman"/>
          <w:i/>
          <w:iCs/>
          <w:szCs w:val="24"/>
        </w:rPr>
        <w:t>Energy Policy</w:t>
      </w:r>
      <w:r>
        <w:rPr>
          <w:rFonts w:cs="Times New Roman"/>
          <w:szCs w:val="24"/>
        </w:rPr>
        <w:t xml:space="preserve">, </w:t>
      </w:r>
      <w:r>
        <w:rPr>
          <w:rFonts w:cs="Times New Roman"/>
          <w:i/>
          <w:iCs/>
          <w:szCs w:val="24"/>
        </w:rPr>
        <w:t>129</w:t>
      </w:r>
      <w:r>
        <w:rPr>
          <w:rFonts w:cs="Times New Roman"/>
          <w:szCs w:val="24"/>
        </w:rPr>
        <w:t>, 587–597. https://doi.org/10.1016/j.enpol.2019.02.037</w:t>
      </w:r>
    </w:p>
    <w:p w14:paraId="4AEE8554" w14:textId="7D6D8F2D" w:rsidR="00613FFD" w:rsidRPr="00955DAE" w:rsidRDefault="005F3932" w:rsidP="00F42F2F">
      <w:pPr>
        <w:ind w:left="540" w:hanging="540"/>
      </w:pPr>
      <w:r w:rsidRPr="00955DAE">
        <w:fldChar w:fldCharType="end"/>
      </w:r>
      <w:bookmarkEnd w:id="107"/>
    </w:p>
    <w:p w14:paraId="02EABFF3" w14:textId="4FD41E18" w:rsidR="006745FF" w:rsidRPr="00955DAE" w:rsidRDefault="006745FF" w:rsidP="003A0234">
      <w:pPr>
        <w:pStyle w:val="Heading1"/>
      </w:pPr>
      <w:bookmarkStart w:id="108" w:name="_Ref345080"/>
      <w:bookmarkStart w:id="109" w:name="_Ref354139"/>
      <w:bookmarkStart w:id="110" w:name="_Toc72966224"/>
      <w:r w:rsidRPr="00955DAE">
        <w:t>Glossary</w:t>
      </w:r>
      <w:bookmarkEnd w:id="108"/>
      <w:bookmarkEnd w:id="109"/>
      <w:bookmarkEnd w:id="110"/>
    </w:p>
    <w:p w14:paraId="02D27B4A" w14:textId="77777777" w:rsidR="006745FF" w:rsidRPr="00955DAE" w:rsidRDefault="006745FF" w:rsidP="00996E91">
      <w:r w:rsidRPr="00955DAE">
        <w:rPr>
          <w:b/>
        </w:rPr>
        <w:t>Adoption Scenario</w:t>
      </w:r>
      <w:r w:rsidRPr="00955DAE">
        <w:t xml:space="preserve"> – the predicted annual adoption over the period 2015 to 2060, which is usually measured in </w:t>
      </w:r>
      <w:r w:rsidRPr="00955DAE">
        <w:rPr>
          <w:b/>
        </w:rPr>
        <w:t>Functional Units</w:t>
      </w:r>
      <w:r w:rsidRPr="00955DAE">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955DAE">
        <w:rPr>
          <w:b/>
        </w:rPr>
        <w:t>Reference (REF)</w:t>
      </w:r>
      <w:r w:rsidRPr="00955DAE">
        <w:t xml:space="preserve"> where global adoption remains mostly constant, and </w:t>
      </w:r>
      <w:r w:rsidRPr="00955DAE">
        <w:rPr>
          <w:b/>
        </w:rPr>
        <w:t>Project Drawdown Scenarios (PDS)</w:t>
      </w:r>
      <w:r w:rsidRPr="00955DAE">
        <w:t xml:space="preserve"> which illustrate high growth of the solution.</w:t>
      </w:r>
    </w:p>
    <w:p w14:paraId="5FD0673A" w14:textId="77777777" w:rsidR="006745FF" w:rsidRPr="00955DAE" w:rsidRDefault="006745FF" w:rsidP="00996E91">
      <w:r w:rsidRPr="00955DAE">
        <w:rPr>
          <w:b/>
        </w:rPr>
        <w:t>Approximate PPM Equivalent</w:t>
      </w:r>
      <w:r w:rsidRPr="00955DAE">
        <w:t xml:space="preserve"> – the reduction in atmospheric concentration of CO</w:t>
      </w:r>
      <w:r w:rsidRPr="00955DAE">
        <w:rPr>
          <w:vertAlign w:val="subscript"/>
        </w:rPr>
        <w:t>2</w:t>
      </w:r>
      <w:r w:rsidRPr="00955DAE">
        <w:t xml:space="preserve"> (in </w:t>
      </w:r>
      <w:r w:rsidRPr="00955DAE">
        <w:rPr>
          <w:b/>
        </w:rPr>
        <w:t>PPM</w:t>
      </w:r>
      <w:r w:rsidRPr="00955DAE">
        <w:t xml:space="preserve">) that is expected to result if the </w:t>
      </w:r>
      <w:r w:rsidRPr="00955DAE">
        <w:rPr>
          <w:b/>
        </w:rPr>
        <w:t>PDS Scenario</w:t>
      </w:r>
      <w:r w:rsidRPr="00955DAE">
        <w:t xml:space="preserve"> occurs. This assumes a discrete avoided pulse model based on the Bern Carbon Cycle model.</w:t>
      </w:r>
    </w:p>
    <w:p w14:paraId="59150663" w14:textId="77777777" w:rsidR="006745FF" w:rsidRPr="00955DAE" w:rsidRDefault="006745FF" w:rsidP="00996E91">
      <w:r w:rsidRPr="00955DAE">
        <w:rPr>
          <w:b/>
        </w:rPr>
        <w:t>Average Abatement Cost</w:t>
      </w:r>
      <w:r w:rsidRPr="00955DAE">
        <w:t xml:space="preserve"> – the ratio of the present value of the solution (</w:t>
      </w:r>
      <w:r w:rsidRPr="00955DAE">
        <w:rPr>
          <w:b/>
        </w:rPr>
        <w:t>Net</w:t>
      </w:r>
      <w:r w:rsidRPr="00955DAE">
        <w:t xml:space="preserve"> </w:t>
      </w:r>
      <w:r w:rsidRPr="00955DAE">
        <w:rPr>
          <w:b/>
        </w:rPr>
        <w:t xml:space="preserve">Operating Savings </w:t>
      </w:r>
      <w:r w:rsidRPr="00955DAE">
        <w:t>minus</w:t>
      </w:r>
      <w:r w:rsidRPr="00955DAE">
        <w:rPr>
          <w:b/>
        </w:rPr>
        <w:t xml:space="preserve"> Marginal First Costs</w:t>
      </w:r>
      <w:r w:rsidRPr="00955DAE">
        <w:t xml:space="preserve">) and the </w:t>
      </w:r>
      <w:r w:rsidRPr="00955DAE">
        <w:rPr>
          <w:b/>
        </w:rPr>
        <w:t>Total Emissions Reduction</w:t>
      </w:r>
      <w:r w:rsidRPr="00955DAE">
        <w:t xml:space="preserve">. This is a single value for each solution for each </w:t>
      </w:r>
      <w:r w:rsidRPr="00955DAE">
        <w:rPr>
          <w:b/>
        </w:rPr>
        <w:t>PDS Scenario</w:t>
      </w:r>
      <w:r w:rsidRPr="00955DAE">
        <w:t>, and is used to build the characteristic “</w:t>
      </w:r>
      <w:r w:rsidRPr="00955DAE">
        <w:rPr>
          <w:i/>
        </w:rPr>
        <w:t>Marginal Abatement Cost</w:t>
      </w:r>
      <w:r w:rsidRPr="00955DAE">
        <w:t>” curves when Average Abatement Cost values for each solution are ordered and graphed.</w:t>
      </w:r>
    </w:p>
    <w:p w14:paraId="16A2F2DD" w14:textId="77777777" w:rsidR="006745FF" w:rsidRPr="00955DAE" w:rsidRDefault="006745FF" w:rsidP="00996E91">
      <w:r w:rsidRPr="00955DAE">
        <w:rPr>
          <w:b/>
        </w:rPr>
        <w:t>Average Annual Use</w:t>
      </w:r>
      <w:r w:rsidRPr="00955DAE">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955DAE">
        <w:rPr>
          <w:b/>
        </w:rPr>
        <w:t>Replacement Time</w:t>
      </w:r>
      <w:r w:rsidRPr="00955DAE">
        <w:t>.</w:t>
      </w:r>
    </w:p>
    <w:p w14:paraId="044BB52C" w14:textId="77777777" w:rsidR="006745FF" w:rsidRPr="00955DAE" w:rsidRDefault="006745FF" w:rsidP="00996E91">
      <w:r w:rsidRPr="00955DAE">
        <w:rPr>
          <w:b/>
        </w:rPr>
        <w:t>Cumulative First Cost</w:t>
      </w:r>
      <w:r w:rsidRPr="00955DAE">
        <w:t xml:space="preserve"> – the total </w:t>
      </w:r>
      <w:r w:rsidRPr="00955DAE">
        <w:rPr>
          <w:b/>
        </w:rPr>
        <w:t>First Cost</w:t>
      </w:r>
      <w:r w:rsidRPr="00955DAE">
        <w:t xml:space="preserve"> of solution </w:t>
      </w:r>
      <w:r w:rsidRPr="00955DAE">
        <w:rPr>
          <w:b/>
        </w:rPr>
        <w:t>Implementation Units</w:t>
      </w:r>
      <w:r w:rsidRPr="00955DAE">
        <w:t xml:space="preserve"> purchased in the </w:t>
      </w:r>
      <w:r w:rsidRPr="00955DAE">
        <w:rPr>
          <w:b/>
        </w:rPr>
        <w:t>PDS Scenario</w:t>
      </w:r>
      <w:r w:rsidRPr="00955DAE">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955DAE" w:rsidRDefault="006745FF" w:rsidP="00996E91">
      <w:r w:rsidRPr="00955DAE">
        <w:rPr>
          <w:b/>
        </w:rPr>
        <w:t>Direct Emissions</w:t>
      </w:r>
      <w:r w:rsidRPr="00955DAE">
        <w:t xml:space="preserve"> – emissions caused by the operation of the solution, which are typically caused over the lifetime of the solution. They should be entered into the model normalized per functional unit.</w:t>
      </w:r>
    </w:p>
    <w:p w14:paraId="1C32899A" w14:textId="77777777" w:rsidR="006745FF" w:rsidRPr="00955DAE" w:rsidRDefault="006745FF" w:rsidP="00996E91">
      <w:r w:rsidRPr="00955DAE">
        <w:rPr>
          <w:b/>
        </w:rPr>
        <w:t>Discount Rate</w:t>
      </w:r>
      <w:r w:rsidRPr="00955DAE">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955DAE" w:rsidRDefault="006745FF" w:rsidP="00996E91">
      <w:r w:rsidRPr="00955DAE">
        <w:rPr>
          <w:b/>
        </w:rPr>
        <w:t>Emissions</w:t>
      </w:r>
      <w:r w:rsidRPr="00955DAE">
        <w:t xml:space="preserve"> </w:t>
      </w:r>
      <w:r w:rsidRPr="00955DAE">
        <w:rPr>
          <w:b/>
        </w:rPr>
        <w:t>Factor</w:t>
      </w:r>
      <w:r w:rsidRPr="00955DAE">
        <w:t>– the average normalized emissions resulting from consumption of a unit of electricity across the global grid. Typical units are kg CO</w:t>
      </w:r>
      <w:r w:rsidRPr="00955DAE">
        <w:rPr>
          <w:vertAlign w:val="subscript"/>
        </w:rPr>
        <w:t>2</w:t>
      </w:r>
      <w:r w:rsidRPr="00955DAE">
        <w:t>e/kWh.</w:t>
      </w:r>
    </w:p>
    <w:p w14:paraId="754A056C" w14:textId="77777777" w:rsidR="006745FF" w:rsidRPr="00955DAE" w:rsidRDefault="006745FF" w:rsidP="00996E91">
      <w:r w:rsidRPr="00955DAE">
        <w:rPr>
          <w:b/>
        </w:rPr>
        <w:t>First Cost</w:t>
      </w:r>
      <w:r w:rsidRPr="00955DAE">
        <w:t xml:space="preserve">- the investment cost per </w:t>
      </w:r>
      <w:r w:rsidRPr="00955DAE">
        <w:rPr>
          <w:b/>
        </w:rPr>
        <w:t>Implementation Unit</w:t>
      </w:r>
      <w:r w:rsidRPr="00955DAE">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45C3AD69" w:rsidR="006745FF" w:rsidRPr="00955DAE" w:rsidRDefault="006745FF" w:rsidP="00996E91">
      <w:r w:rsidRPr="00955DAE">
        <w:rPr>
          <w:b/>
        </w:rPr>
        <w:t>Functional Unit</w:t>
      </w:r>
      <w:r w:rsidRPr="00955DAE">
        <w:t xml:space="preserve"> – a measurement unit that represents the value, provided to the world, of the function that the solution performs. This depends on the solution. Therefore, LED Lighting provides petalumen-hours of light, Bio</w:t>
      </w:r>
      <w:r w:rsidR="00FF732D" w:rsidRPr="00955DAE">
        <w:t>public</w:t>
      </w:r>
      <w:r w:rsidRPr="00955DAE">
        <w:t xml:space="preserve"> provides tera-watt-hours of electricity and high speed rail provides billions of passenger-km of mobility.</w:t>
      </w:r>
    </w:p>
    <w:p w14:paraId="40F3C0D9" w14:textId="77777777" w:rsidR="006745FF" w:rsidRPr="00955DAE" w:rsidRDefault="006745FF" w:rsidP="00996E91">
      <w:r w:rsidRPr="00955DAE">
        <w:rPr>
          <w:b/>
        </w:rPr>
        <w:t>Grid Emissions</w:t>
      </w:r>
      <w:r w:rsidRPr="00955DAE">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955DAE" w:rsidRDefault="006745FF" w:rsidP="00996E91">
      <w:r w:rsidRPr="00955DAE">
        <w:rPr>
          <w:b/>
        </w:rPr>
        <w:t>Implementation Unit</w:t>
      </w:r>
      <w:r w:rsidRPr="00955DAE">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955DAE" w:rsidRDefault="006745FF" w:rsidP="00996E91">
      <w:r w:rsidRPr="00955DAE">
        <w:rPr>
          <w:b/>
        </w:rPr>
        <w:t>Indirect Emissions</w:t>
      </w:r>
      <w:r w:rsidRPr="00955DAE">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955DAE" w:rsidRDefault="006745FF" w:rsidP="00996E91">
      <w:r w:rsidRPr="00955DAE">
        <w:rPr>
          <w:b/>
        </w:rPr>
        <w:t>Learning Rate/Learning Curve</w:t>
      </w:r>
      <w:r w:rsidRPr="00955DAE">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955DAE">
        <w:rPr>
          <w:i/>
        </w:rPr>
        <w:t>good</w:t>
      </w:r>
      <w:r w:rsidRPr="00955DAE">
        <w:t xml:space="preserve"> drops by 2% every time total production doubles.</w:t>
      </w:r>
    </w:p>
    <w:p w14:paraId="77507D03" w14:textId="77777777" w:rsidR="006745FF" w:rsidRPr="00955DAE" w:rsidRDefault="006745FF" w:rsidP="00996E91">
      <w:r w:rsidRPr="00955DAE">
        <w:rPr>
          <w:b/>
        </w:rPr>
        <w:t>Lifetime Capacity</w:t>
      </w:r>
      <w:r w:rsidRPr="00955DAE">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955DAE">
        <w:rPr>
          <w:b/>
        </w:rPr>
        <w:t>Replacement Time</w:t>
      </w:r>
      <w:r w:rsidRPr="00955DAE">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955DAE" w:rsidRDefault="006745FF" w:rsidP="00996E91">
      <w:r w:rsidRPr="00955DAE">
        <w:rPr>
          <w:b/>
        </w:rPr>
        <w:t>Lifetime Operating Savings</w:t>
      </w:r>
      <w:r w:rsidRPr="00955DAE">
        <w:t>–the operating cost in the PDS versus the REF scenarios over the lifetime of the implementation units purchased during the model period regardless of when their useful life ends.</w:t>
      </w:r>
    </w:p>
    <w:p w14:paraId="49E72DD2" w14:textId="77777777" w:rsidR="006745FF" w:rsidRPr="00955DAE" w:rsidRDefault="006745FF" w:rsidP="00996E91">
      <w:r w:rsidRPr="00955DAE">
        <w:rPr>
          <w:b/>
        </w:rPr>
        <w:t>Lifetime Cashflow NPV</w:t>
      </w:r>
      <w:r w:rsidRPr="00955DAE">
        <w:t xml:space="preserve">-the present value (PV) of the net cash flows (PDS versus REF) in each year of the model period (2015-2060). The net cash flows include net operating costs and first costs. There are two results in the model: Lifetime Cashflow NPV for a Single </w:t>
      </w:r>
      <w:r w:rsidRPr="00955DAE">
        <w:rPr>
          <w:b/>
        </w:rPr>
        <w:t>Implementation Unit</w:t>
      </w:r>
      <w:r w:rsidRPr="00955DAE">
        <w:t xml:space="preserve">, which refers to the installation of one </w:t>
      </w:r>
      <w:r w:rsidRPr="00955DAE">
        <w:rPr>
          <w:b/>
        </w:rPr>
        <w:t>Implementation Unit</w:t>
      </w:r>
      <w:r w:rsidRPr="00955DAE">
        <w:t xml:space="preserve">, and Lifetime Cashflow NPV of All Units, which refers to all </w:t>
      </w:r>
      <w:r w:rsidRPr="00955DAE">
        <w:rPr>
          <w:b/>
        </w:rPr>
        <w:t>Implementation Units</w:t>
      </w:r>
      <w:r w:rsidRPr="00955DAE">
        <w:t xml:space="preserve"> installed in a particular scenario. These calculations are also available using profit inputs instead of operating costs.</w:t>
      </w:r>
    </w:p>
    <w:p w14:paraId="44D5A85B" w14:textId="367923E5" w:rsidR="006745FF" w:rsidRPr="00955DAE" w:rsidRDefault="006745FF" w:rsidP="00996E91">
      <w:r w:rsidRPr="00955DAE">
        <w:rPr>
          <w:b/>
        </w:rPr>
        <w:t>Marginal First Cost</w:t>
      </w:r>
      <w:r w:rsidRPr="00955DAE">
        <w:t xml:space="preserve"> – the difference between the </w:t>
      </w:r>
      <w:r w:rsidRPr="00955DAE">
        <w:rPr>
          <w:b/>
        </w:rPr>
        <w:t>First Cost</w:t>
      </w:r>
      <w:r w:rsidRPr="00955DAE">
        <w:t xml:space="preserve"> of all units (solution and conventional) installed in the </w:t>
      </w:r>
      <w:r w:rsidRPr="00955DAE">
        <w:rPr>
          <w:b/>
        </w:rPr>
        <w:t>PDS Scenario</w:t>
      </w:r>
      <w:r w:rsidRPr="00955DAE">
        <w:t xml:space="preserve"> and the </w:t>
      </w:r>
      <w:r w:rsidRPr="00955DAE">
        <w:rPr>
          <w:b/>
        </w:rPr>
        <w:t>First Cost</w:t>
      </w:r>
      <w:r w:rsidRPr="00955DAE">
        <w:t xml:space="preserve"> of all units installed in the </w:t>
      </w:r>
      <w:r w:rsidRPr="00955DAE">
        <w:rPr>
          <w:b/>
        </w:rPr>
        <w:t>REF Scenario</w:t>
      </w:r>
      <w:r w:rsidRPr="00955DAE">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062C6E8" w14:textId="38DECD34" w:rsidR="00F32FEB" w:rsidRPr="00955DAE" w:rsidRDefault="00F32FEB" w:rsidP="00996E91">
      <w:r w:rsidRPr="00955DAE">
        <w:rPr>
          <w:b/>
        </w:rPr>
        <w:t>Mode of Transport</w:t>
      </w:r>
      <w:r w:rsidRPr="00955DAE">
        <w:t xml:space="preserve"> – a type of transportation that is structurally unique such as car, bus, plane, or rail. Within each mode are several sub categories such as Bus Rapid Transit (BRT), High Speed Rail (HSR). There are some modes that are only used for passengers or freight and others that can be used by both.</w:t>
      </w:r>
    </w:p>
    <w:p w14:paraId="53A88772" w14:textId="77777777" w:rsidR="006745FF" w:rsidRPr="00955DAE" w:rsidRDefault="006745FF" w:rsidP="00996E91">
      <w:r w:rsidRPr="00955DAE">
        <w:rPr>
          <w:b/>
        </w:rPr>
        <w:t>Net Annual Functional Units (NAFU)</w:t>
      </w:r>
      <w:r w:rsidRPr="00955DAE">
        <w:t xml:space="preserve"> – the adoption in the PDS minus the adoption in the REF in each year of analysis. In the model, this represents the additional annual functional demand captured either by the solution in the </w:t>
      </w:r>
      <w:r w:rsidRPr="00955DAE">
        <w:rPr>
          <w:b/>
        </w:rPr>
        <w:t>PDS Scenario</w:t>
      </w:r>
      <w:r w:rsidRPr="00955DAE">
        <w:t xml:space="preserve"> or the conventional in the </w:t>
      </w:r>
      <w:r w:rsidRPr="00955DAE">
        <w:rPr>
          <w:b/>
        </w:rPr>
        <w:t>REF Scenario</w:t>
      </w:r>
      <w:r w:rsidRPr="00955DAE">
        <w:t>.</w:t>
      </w:r>
    </w:p>
    <w:p w14:paraId="0360F8D5" w14:textId="77777777" w:rsidR="006745FF" w:rsidRPr="00955DAE" w:rsidRDefault="006745FF" w:rsidP="00996E91">
      <w:r w:rsidRPr="00955DAE">
        <w:rPr>
          <w:b/>
        </w:rPr>
        <w:t>Net Annual Implementation Units (NAIU)</w:t>
      </w:r>
      <w:r w:rsidRPr="00955DAE">
        <w:t xml:space="preserve"> – the number of </w:t>
      </w:r>
      <w:r w:rsidRPr="00955DAE">
        <w:rPr>
          <w:b/>
        </w:rPr>
        <w:t>Implementation Units</w:t>
      </w:r>
      <w:r w:rsidRPr="00955DAE">
        <w:t xml:space="preserve"> of the solution that are needed in the PDS to supply the </w:t>
      </w:r>
      <w:r w:rsidRPr="00955DAE">
        <w:rPr>
          <w:b/>
        </w:rPr>
        <w:t>Net Annual Functional Units (NAFU).</w:t>
      </w:r>
      <w:r w:rsidRPr="00955DAE">
        <w:t xml:space="preserve"> This equals the adoption in the PDS minus the adoption in the REF in each year of analysis divided by the average annual use.</w:t>
      </w:r>
    </w:p>
    <w:p w14:paraId="3A36C3BE" w14:textId="77777777" w:rsidR="006745FF" w:rsidRPr="00955DAE" w:rsidRDefault="006745FF" w:rsidP="00996E91">
      <w:r w:rsidRPr="00955DAE">
        <w:rPr>
          <w:b/>
        </w:rPr>
        <w:t>Net Operating Savings</w:t>
      </w:r>
      <w:r w:rsidRPr="00955DAE">
        <w:t xml:space="preserve"> – The undiscounted difference between the operating cost of all units (solution and conventional) in the </w:t>
      </w:r>
      <w:r w:rsidRPr="00955DAE">
        <w:rPr>
          <w:b/>
        </w:rPr>
        <w:t>PDS Scenario</w:t>
      </w:r>
      <w:r w:rsidRPr="00955DAE">
        <w:t xml:space="preserve"> minus that of all units in the </w:t>
      </w:r>
      <w:r w:rsidRPr="00955DAE">
        <w:rPr>
          <w:b/>
        </w:rPr>
        <w:t>REF Scenario</w:t>
      </w:r>
      <w:r w:rsidRPr="00955DAE">
        <w:t>.</w:t>
      </w:r>
    </w:p>
    <w:p w14:paraId="62002AFC" w14:textId="77777777" w:rsidR="006745FF" w:rsidRPr="00955DAE" w:rsidRDefault="006745FF" w:rsidP="00996E91">
      <w:r w:rsidRPr="00955DAE">
        <w:rPr>
          <w:b/>
        </w:rPr>
        <w:t xml:space="preserve">Operating Costs </w:t>
      </w:r>
      <w:r w:rsidRPr="00955DAE">
        <w:t>– the average cost to ensure operation of an activity (conventional or solution) which is measured in 2014$US/</w:t>
      </w:r>
      <w:r w:rsidRPr="00955DAE">
        <w:rPr>
          <w:b/>
        </w:rPr>
        <w:t>Functional Unit</w:t>
      </w:r>
      <w:r w:rsidRPr="00955DAE">
        <w:t xml:space="preserve">.  This is needed to estimate how much it would cost to achieve the adoption projected when compared to the </w:t>
      </w:r>
      <w:r w:rsidRPr="00955DAE">
        <w:rPr>
          <w:b/>
        </w:rPr>
        <w:t>REF Case</w:t>
      </w:r>
      <w:r w:rsidRPr="00955DAE">
        <w:t xml:space="preserve">. Note that this excludes </w:t>
      </w:r>
      <w:r w:rsidRPr="00955DAE">
        <w:rPr>
          <w:b/>
        </w:rPr>
        <w:t>First Costs</w:t>
      </w:r>
      <w:r w:rsidRPr="00955DAE">
        <w:t xml:space="preserve"> for implementing the solution.</w:t>
      </w:r>
    </w:p>
    <w:p w14:paraId="3B7DF305" w14:textId="77777777" w:rsidR="006745FF" w:rsidRPr="00955DAE" w:rsidRDefault="006745FF" w:rsidP="00996E91">
      <w:r w:rsidRPr="00955DAE">
        <w:rPr>
          <w:b/>
        </w:rPr>
        <w:t>Payback Period</w:t>
      </w:r>
      <w:r w:rsidRPr="00955DAE">
        <w:t xml:space="preserve"> – the number of years required to pay all the </w:t>
      </w:r>
      <w:r w:rsidRPr="00955DAE">
        <w:rPr>
          <w:b/>
        </w:rPr>
        <w:t>First Costs</w:t>
      </w:r>
      <w:r w:rsidRPr="00955DAE">
        <w:t xml:space="preserve"> of the solution using </w:t>
      </w:r>
      <w:r w:rsidRPr="00955DAE">
        <w:rPr>
          <w:b/>
        </w:rPr>
        <w:t>Net Operating Savings</w:t>
      </w:r>
      <w:r w:rsidRPr="00955DAE">
        <w:t xml:space="preserve">. There are four specific metrics each with one of </w:t>
      </w:r>
      <w:r w:rsidRPr="00955DAE">
        <w:rPr>
          <w:b/>
        </w:rPr>
        <w:t>Marginal First Costs</w:t>
      </w:r>
      <w:r w:rsidRPr="00955DAE">
        <w:t xml:space="preserve"> or </w:t>
      </w:r>
      <w:r w:rsidRPr="00955DAE">
        <w:rPr>
          <w:b/>
        </w:rPr>
        <w:t>First Costs</w:t>
      </w:r>
      <w:r w:rsidRPr="00955DAE">
        <w:t xml:space="preserve"> of the solution only combined with either discounted or non-discounted values. All four are in the model. Additionally, the four outputs are calculated using the increased profit estimation instead of </w:t>
      </w:r>
      <w:r w:rsidRPr="00955DAE">
        <w:rPr>
          <w:b/>
        </w:rPr>
        <w:t>Net Operating Savings</w:t>
      </w:r>
      <w:r w:rsidRPr="00955DAE">
        <w:t>.</w:t>
      </w:r>
    </w:p>
    <w:p w14:paraId="69E0C8C0" w14:textId="77777777" w:rsidR="006745FF" w:rsidRPr="00955DAE" w:rsidRDefault="006745FF" w:rsidP="00996E91">
      <w:r w:rsidRPr="00955DAE">
        <w:rPr>
          <w:b/>
        </w:rPr>
        <w:t>PDS/ Project Drawdown Scenario</w:t>
      </w:r>
      <w:r w:rsidRPr="00955DAE">
        <w:t xml:space="preserve"> – this is the high growth scenario for adoption of the solution</w:t>
      </w:r>
    </w:p>
    <w:p w14:paraId="6F8267F5" w14:textId="77777777" w:rsidR="006745FF" w:rsidRPr="00955DAE" w:rsidRDefault="006745FF" w:rsidP="00996E91">
      <w:r w:rsidRPr="00955DAE">
        <w:rPr>
          <w:b/>
        </w:rPr>
        <w:t>PPB/ Parts per Billion</w:t>
      </w:r>
      <w:r w:rsidRPr="00955DAE">
        <w:t xml:space="preserve"> – a measure of concentration for atmospheric gases. 10 million PPB = 1%.</w:t>
      </w:r>
    </w:p>
    <w:p w14:paraId="78DB05A8" w14:textId="77777777" w:rsidR="006745FF" w:rsidRPr="00955DAE" w:rsidRDefault="006745FF" w:rsidP="00996E91">
      <w:r w:rsidRPr="00955DAE">
        <w:rPr>
          <w:b/>
        </w:rPr>
        <w:t>PPM/ Parts per Million</w:t>
      </w:r>
      <w:r w:rsidRPr="00955DAE">
        <w:t xml:space="preserve"> – a measure of concentration for atmospheric gases. 10 thousand PPM = 1%.</w:t>
      </w:r>
    </w:p>
    <w:p w14:paraId="0574EE5A" w14:textId="77777777" w:rsidR="006745FF" w:rsidRPr="00955DAE" w:rsidRDefault="006745FF" w:rsidP="00996E91">
      <w:r w:rsidRPr="00955DAE">
        <w:rPr>
          <w:b/>
        </w:rPr>
        <w:t>REF/ Reference Scenario</w:t>
      </w:r>
      <w:r w:rsidRPr="00955DAE">
        <w:t xml:space="preserve"> – this is the low growth scenario for adoption of the solution against which all </w:t>
      </w:r>
      <w:r w:rsidRPr="00955DAE">
        <w:rPr>
          <w:b/>
        </w:rPr>
        <w:t>PDS scenarios</w:t>
      </w:r>
      <w:r w:rsidRPr="00955DAE">
        <w:t xml:space="preserve"> are compared.</w:t>
      </w:r>
    </w:p>
    <w:p w14:paraId="333AF401" w14:textId="7C332B53" w:rsidR="001759D2" w:rsidRPr="00955DAE" w:rsidRDefault="001759D2" w:rsidP="00996E91">
      <w:pPr>
        <w:rPr>
          <w:rFonts w:cstheme="minorHAnsi"/>
        </w:rPr>
      </w:pPr>
      <w:r w:rsidRPr="00955DAE">
        <w:rPr>
          <w:rFonts w:cstheme="minorHAnsi"/>
          <w:b/>
        </w:rPr>
        <w:t>Regrets solution</w:t>
      </w:r>
      <w:r w:rsidRPr="00955DAE">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955DAE" w:rsidRDefault="006745FF" w:rsidP="00996E91">
      <w:r w:rsidRPr="00955DAE">
        <w:rPr>
          <w:b/>
        </w:rPr>
        <w:t>Replacement Time</w:t>
      </w:r>
      <w:r w:rsidRPr="00955DAE">
        <w:t xml:space="preserve">- the length of time in years, from installation/acquisition/setup of the solution through usage until a new installation/acquisition/setup is required to replace the earlier one.  This is calculated as the ratio of </w:t>
      </w:r>
      <w:r w:rsidRPr="00955DAE">
        <w:rPr>
          <w:b/>
        </w:rPr>
        <w:t>Lifetime Capacity</w:t>
      </w:r>
      <w:r w:rsidRPr="00955DAE">
        <w:t xml:space="preserve"> and the </w:t>
      </w:r>
      <w:r w:rsidRPr="00955DAE">
        <w:rPr>
          <w:b/>
        </w:rPr>
        <w:t>Average Annual Use</w:t>
      </w:r>
      <w:r w:rsidRPr="00955DAE">
        <w:t>.</w:t>
      </w:r>
    </w:p>
    <w:p w14:paraId="7F5BB871" w14:textId="72C4543A" w:rsidR="001759D2" w:rsidRPr="00955DAE" w:rsidRDefault="001759D2" w:rsidP="00996E91">
      <w:r w:rsidRPr="00955DAE">
        <w:rPr>
          <w:b/>
        </w:rPr>
        <w:t xml:space="preserve">TAM/ Total Addressable Market </w:t>
      </w:r>
      <w:r w:rsidRPr="00955DAE">
        <w:t>–</w:t>
      </w:r>
      <w:r w:rsidR="00D25FC7" w:rsidRPr="00955DAE">
        <w:t xml:space="preserve"> represents the total potential market of functional demand provided by the technologies and practices under investigation, adjusting for estimated economic and population growth. For this solutions sector, it represents </w:t>
      </w:r>
      <w:r w:rsidRPr="00955DAE">
        <w:t>world and regional total addressable markets for electricity generation technologies in which the solutions are considered.</w:t>
      </w:r>
    </w:p>
    <w:p w14:paraId="013DD235" w14:textId="77777777" w:rsidR="00D25FC7" w:rsidRPr="00955DAE" w:rsidRDefault="00D25FC7" w:rsidP="00996E91"/>
    <w:p w14:paraId="06D9A50A" w14:textId="7CBFC779" w:rsidR="006745FF" w:rsidRPr="00955DAE" w:rsidRDefault="006745FF" w:rsidP="00996E91">
      <w:r w:rsidRPr="00955DAE">
        <w:rPr>
          <w:b/>
        </w:rPr>
        <w:t>Total Emissions Reduction</w:t>
      </w:r>
      <w:r w:rsidRPr="00955DAE">
        <w:t xml:space="preserve"> – the sum of grid, fuel, indirect, and other direct emissions reductions over the analysis period. The emissions reduction of each of these is the difference between the emissions that would have resulted in the </w:t>
      </w:r>
      <w:r w:rsidRPr="00955DAE">
        <w:rPr>
          <w:b/>
        </w:rPr>
        <w:t>REF Scenario</w:t>
      </w:r>
      <w:r w:rsidRPr="00955DAE">
        <w:t xml:space="preserve"> (from both solution and conventional) and the emissions that would result in the </w:t>
      </w:r>
      <w:r w:rsidRPr="00955DAE">
        <w:rPr>
          <w:b/>
        </w:rPr>
        <w:t>PDS Scenario</w:t>
      </w:r>
      <w:r w:rsidRPr="00955DAE">
        <w:t>. These may also be considered as “emissions avoided” as they may have occurred in the REF Scenario, but not in the PDS Scenario.</w:t>
      </w:r>
    </w:p>
    <w:p w14:paraId="512C529B" w14:textId="7D1A7CD0" w:rsidR="001759D2" w:rsidRPr="00955DAE" w:rsidRDefault="001759D2" w:rsidP="00996E91">
      <w:pPr>
        <w:rPr>
          <w:rFonts w:cstheme="minorHAnsi"/>
          <w:highlight w:val="green"/>
        </w:rPr>
      </w:pPr>
      <w:r w:rsidRPr="00955DAE">
        <w:rPr>
          <w:rFonts w:cstheme="minorHAnsi"/>
          <w:b/>
        </w:rPr>
        <w:t>Transition solutions</w:t>
      </w:r>
      <w:r w:rsidRPr="00955DAE">
        <w:rPr>
          <w:rFonts w:cstheme="minorHAnsi"/>
        </w:rPr>
        <w:t xml:space="preserve"> are considered till better technologies and less impactful are more cost effective and mature. </w:t>
      </w:r>
    </w:p>
    <w:p w14:paraId="57B3845F" w14:textId="34BA5614" w:rsidR="006745FF" w:rsidRPr="00955DAE" w:rsidRDefault="006745FF" w:rsidP="00EB247F">
      <w:r w:rsidRPr="00955DAE">
        <w:rPr>
          <w:b/>
        </w:rPr>
        <w:t>TWh/ Terawatt-hour</w:t>
      </w:r>
      <w:r w:rsidRPr="00955DAE">
        <w:t xml:space="preserve"> – A unit of energy equal to 1 billion kilowatt-hours</w:t>
      </w:r>
    </w:p>
    <w:sectPr w:rsidR="006745FF" w:rsidRPr="00955DAE">
      <w:footerReference w:type="default" r:id="rId4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EB4C1" w14:textId="77777777" w:rsidR="008017C1" w:rsidRDefault="008017C1" w:rsidP="00D26F59">
      <w:pPr>
        <w:spacing w:after="0"/>
      </w:pPr>
      <w:r>
        <w:separator/>
      </w:r>
    </w:p>
  </w:endnote>
  <w:endnote w:type="continuationSeparator" w:id="0">
    <w:p w14:paraId="39382721" w14:textId="77777777" w:rsidR="008017C1" w:rsidRDefault="008017C1"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FF732D" w:rsidRDefault="00FF732D"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FF732D" w:rsidRDefault="00FF732D"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FF732D" w:rsidRPr="00F26176" w:rsidRDefault="00FF732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FF732D" w:rsidRPr="00F26176" w:rsidRDefault="00FF732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593BD" w14:textId="77777777" w:rsidR="008017C1" w:rsidRDefault="008017C1" w:rsidP="00D26F59">
      <w:pPr>
        <w:spacing w:after="0"/>
      </w:pPr>
      <w:r>
        <w:separator/>
      </w:r>
    </w:p>
  </w:footnote>
  <w:footnote w:type="continuationSeparator" w:id="0">
    <w:p w14:paraId="012770A8" w14:textId="77777777" w:rsidR="008017C1" w:rsidRDefault="008017C1" w:rsidP="00D26F59">
      <w:pPr>
        <w:spacing w:after="0"/>
      </w:pPr>
      <w:r>
        <w:continuationSeparator/>
      </w:r>
    </w:p>
  </w:footnote>
  <w:footnote w:id="1">
    <w:p w14:paraId="673D902A" w14:textId="4FD3ED0D" w:rsidR="00FF732D" w:rsidRDefault="00FF732D">
      <w:pPr>
        <w:pStyle w:val="FootnoteText"/>
      </w:pPr>
      <w:r>
        <w:rPr>
          <w:rStyle w:val="FootnoteReference"/>
        </w:rPr>
        <w:footnoteRef/>
      </w:r>
      <w:r>
        <w:t xml:space="preserve"> Non energy-related emissions include land use change emissions (including deforestation), and methane and F-gas release from agriculture, refrigeration, and industrial activity.</w:t>
      </w:r>
    </w:p>
  </w:footnote>
  <w:footnote w:id="2">
    <w:p w14:paraId="1334F31D" w14:textId="77777777" w:rsidR="00FF732D" w:rsidRDefault="00FF732D" w:rsidP="00AF515C">
      <w:pPr>
        <w:pStyle w:val="FootnoteText"/>
      </w:pPr>
      <w:r>
        <w:rPr>
          <w:rStyle w:val="FootnoteReference"/>
        </w:rPr>
        <w:footnoteRef/>
      </w:r>
      <w:r>
        <w:t xml:space="preserve"> “Commercial Speed” is the average speed of travel on the line when time for accelerating, slowing at stations and waiting for passengers to board and alight (and possibly waiting for other traffic) are accounted for.</w:t>
      </w:r>
    </w:p>
  </w:footnote>
  <w:footnote w:id="3">
    <w:p w14:paraId="5B592D65" w14:textId="77777777" w:rsidR="00D161BC" w:rsidRDefault="00D161BC" w:rsidP="00D161BC">
      <w:pPr>
        <w:pStyle w:val="FootnoteText"/>
      </w:pPr>
      <w:r>
        <w:rPr>
          <w:rStyle w:val="FootnoteReference"/>
        </w:rPr>
        <w:footnoteRef/>
      </w:r>
      <w:r>
        <w:t xml:space="preserve"> UITPs’ market (modal) share is calculated on a trip level</w:t>
      </w:r>
    </w:p>
  </w:footnote>
  <w:footnote w:id="4">
    <w:p w14:paraId="072F5589" w14:textId="77777777" w:rsidR="00D161BC" w:rsidRDefault="00D161BC" w:rsidP="00D161BC">
      <w:pPr>
        <w:pStyle w:val="FootnoteText"/>
      </w:pPr>
      <w:r>
        <w:rPr>
          <w:rStyle w:val="FootnoteReference"/>
        </w:rPr>
        <w:footnoteRef/>
      </w:r>
      <w:r>
        <w:t xml:space="preserve"> COP21 was the 21</w:t>
      </w:r>
      <w:r>
        <w:rPr>
          <w:vertAlign w:val="superscript"/>
        </w:rPr>
        <w:t>st</w:t>
      </w:r>
      <w:r>
        <w:t xml:space="preserve"> Session of the Conference of the Parties (COP) to the 1992 United Nations Framework Convention on Climate Change (UNFCCC) and the 11th session of the Meeting of the Parties to the 1997 Kyoto Protocol. It was held in Paris, France.</w:t>
      </w:r>
    </w:p>
  </w:footnote>
  <w:footnote w:id="5">
    <w:p w14:paraId="3DF11414" w14:textId="77777777" w:rsidR="00D161BC" w:rsidRDefault="00D161BC" w:rsidP="00D161BC">
      <w:pPr>
        <w:pStyle w:val="FootnoteText"/>
      </w:pPr>
      <w:r>
        <w:rPr>
          <w:rStyle w:val="FootnoteReference"/>
        </w:rPr>
        <w:footnoteRef/>
      </w:r>
      <w:r>
        <w:t xml:space="preserve"> Million barrels oil equivalent</w:t>
      </w:r>
    </w:p>
  </w:footnote>
  <w:footnote w:id="6">
    <w:p w14:paraId="649C1CA7" w14:textId="77777777" w:rsidR="00D161BC" w:rsidRDefault="00D161BC" w:rsidP="00D161BC">
      <w:pPr>
        <w:pStyle w:val="FootnoteText"/>
      </w:pPr>
      <w:r>
        <w:rPr>
          <w:rStyle w:val="FootnoteReference"/>
        </w:rPr>
        <w:footnoteRef/>
      </w:r>
      <w:r>
        <w:t xml:space="preserve"> Giga tons CO2 equivalent</w:t>
      </w:r>
    </w:p>
  </w:footnote>
  <w:footnote w:id="7">
    <w:p w14:paraId="1294D54F" w14:textId="77777777" w:rsidR="00FF732D" w:rsidRDefault="00FF732D" w:rsidP="006B1084">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8">
    <w:p w14:paraId="5571D3CE" w14:textId="77777777" w:rsidR="00FF732D" w:rsidRDefault="00FF732D" w:rsidP="00CC5011">
      <w:pPr>
        <w:pStyle w:val="FootnoteText"/>
      </w:pPr>
      <w:r>
        <w:rPr>
          <w:rStyle w:val="FootnoteReference"/>
        </w:rPr>
        <w:footnoteRef/>
      </w:r>
      <w:r>
        <w:t xml:space="preserve"> The functional unit is the unit measuring the society function provided by the technology, in this case – mobility.</w:t>
      </w:r>
    </w:p>
  </w:footnote>
  <w:footnote w:id="9">
    <w:p w14:paraId="0AD76DFD" w14:textId="43E43FAA" w:rsidR="00FF732D" w:rsidRDefault="00FF732D" w:rsidP="00CC5011">
      <w:pPr>
        <w:pStyle w:val="FootnoteText"/>
      </w:pPr>
      <w:r>
        <w:rPr>
          <w:rStyle w:val="FootnoteReference"/>
        </w:rPr>
        <w:footnoteRef/>
      </w:r>
      <w:r>
        <w:t xml:space="preserve"> The implementation unit is the unit measuring installation of the technology. As the focus is on encouraging travelers to use existing systems, which are expected to provide an indication of value to public authorities as well as increased financial security, this would lead to improvements in service levels to match demand which in turn would lead to increased ridership resulting in a virtuous cycle.</w:t>
      </w:r>
    </w:p>
  </w:footnote>
  <w:footnote w:id="10">
    <w:p w14:paraId="385296FA" w14:textId="77777777" w:rsidR="00FF732D" w:rsidRDefault="00FF732D" w:rsidP="000C5FC2">
      <w:pPr>
        <w:pStyle w:val="FootnoteText"/>
        <w:rPr>
          <w:rFonts w:asciiTheme="minorHAnsi" w:hAnsiTheme="minorHAnsi"/>
        </w:rPr>
      </w:pPr>
      <w:r>
        <w:rPr>
          <w:rStyle w:val="FootnoteReference"/>
        </w:rPr>
        <w:footnoteRef/>
      </w:r>
      <w:r>
        <w:t xml:space="preserve"> The Organisation for Economic Cooperation and Development, with membership as at the end of 1990 (this was chosen to match the AMPERE model used by the IPCC and developed by the International institute for Applied Systems Analysis (IIASA). See </w:t>
      </w:r>
      <w:hyperlink r:id="rId1" w:history="1">
        <w:r>
          <w:rPr>
            <w:rStyle w:val="Hyperlink"/>
          </w:rPr>
          <w:t>www.iiasa.ac.at</w:t>
        </w:r>
      </w:hyperlink>
      <w:r>
        <w:t xml:space="preserve"> )</w:t>
      </w:r>
    </w:p>
  </w:footnote>
  <w:footnote w:id="11">
    <w:p w14:paraId="6314C35E" w14:textId="2FE355C0" w:rsidR="00FF732D" w:rsidRDefault="00FF732D">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12">
    <w:p w14:paraId="717AAF23" w14:textId="77777777" w:rsidR="00FF732D" w:rsidRDefault="00FF732D" w:rsidP="000C5FC2">
      <w:pPr>
        <w:pStyle w:val="FootnoteText"/>
      </w:pPr>
      <w:r>
        <w:rPr>
          <w:rStyle w:val="FootnoteReference"/>
        </w:rPr>
        <w:footnoteRef/>
      </w:r>
      <w:r>
        <w:t xml:space="preserve"> Vkm – vehicle kilometers, the total distance in km traveled by the vehicle</w:t>
      </w:r>
    </w:p>
  </w:footnote>
  <w:footnote w:id="13">
    <w:p w14:paraId="592B8924" w14:textId="77777777" w:rsidR="00E83614" w:rsidRDefault="00E83614" w:rsidP="00E83614">
      <w:pPr>
        <w:pStyle w:val="FootnoteText"/>
      </w:pPr>
      <w:r>
        <w:rPr>
          <w:rStyle w:val="FootnoteReference"/>
        </w:rPr>
        <w:footnoteRef/>
      </w:r>
      <w:r>
        <w:t xml:space="preserve"> Priced were taken as the average annual price during the ten years preceding 2014.</w:t>
      </w:r>
    </w:p>
  </w:footnote>
  <w:footnote w:id="14">
    <w:p w14:paraId="3AB52DFD" w14:textId="77777777" w:rsidR="00FF732D" w:rsidRDefault="00FF732D" w:rsidP="002774B0">
      <w:pPr>
        <w:pStyle w:val="FootnoteText"/>
      </w:pPr>
      <w:r>
        <w:rPr>
          <w:rStyle w:val="FootnoteReference"/>
        </w:rPr>
        <w:footnoteRef/>
      </w:r>
      <w:r>
        <w:t xml:space="preserve"> Some solutions such as Electric Vehicles and High-Speed Rail increase the demand for electricity and reduce the demand for fuel.</w:t>
      </w:r>
    </w:p>
  </w:footnote>
  <w:footnote w:id="15">
    <w:p w14:paraId="407B1BD6" w14:textId="5AECBD95" w:rsidR="00FA3102" w:rsidRPr="00FA3102" w:rsidRDefault="00FA3102">
      <w:pPr>
        <w:pStyle w:val="FootnoteText"/>
      </w:pPr>
      <w:r>
        <w:rPr>
          <w:rStyle w:val="FootnoteReference"/>
        </w:rPr>
        <w:footnoteRef/>
      </w:r>
      <w:r>
        <w:t xml:space="preserve"> </w:t>
      </w:r>
      <w:r>
        <w:rPr>
          <w:lang w:val="pt-PT"/>
        </w:rPr>
        <w:t>Costs to the Individual</w:t>
      </w:r>
    </w:p>
  </w:footnote>
  <w:footnote w:id="16">
    <w:p w14:paraId="5FC885FA" w14:textId="3A0C1549" w:rsidR="00FA3102" w:rsidRPr="00FA3102" w:rsidRDefault="00FA3102">
      <w:pPr>
        <w:pStyle w:val="FootnoteText"/>
        <w:rPr>
          <w:lang w:val="pt-PT"/>
        </w:rPr>
      </w:pPr>
      <w:r>
        <w:rPr>
          <w:rStyle w:val="FootnoteReference"/>
        </w:rPr>
        <w:footnoteRef/>
      </w:r>
      <w:r>
        <w:t xml:space="preserve"> </w:t>
      </w:r>
      <w:r>
        <w:rPr>
          <w:lang w:val="pt-PT"/>
        </w:rPr>
        <w:t>Costs to the Individual</w:t>
      </w:r>
    </w:p>
  </w:footnote>
  <w:footnote w:id="17">
    <w:p w14:paraId="71248D1A" w14:textId="77777777" w:rsidR="00FF732D" w:rsidRDefault="00FF732D" w:rsidP="00613FFD">
      <w:pPr>
        <w:pStyle w:val="FootnoteText"/>
      </w:pPr>
      <w:r>
        <w:rPr>
          <w:rStyle w:val="FootnoteReference"/>
        </w:rPr>
        <w:footnoteRef/>
      </w:r>
      <w:r>
        <w:t xml:space="preserve"> Texas A&amp;M Transportation Institute &amp; INRIX (2015) “2015 Urban Mobility Scorecard”, </w:t>
      </w:r>
      <w:hyperlink r:id="rId2" w:history="1">
        <w:r>
          <w:rPr>
            <w:rStyle w:val="Hyperlink"/>
          </w:rPr>
          <w:t>https://mobility.tamu.edu/ums/report/</w:t>
        </w:r>
      </w:hyperlink>
      <w:r>
        <w:t xml:space="preserve"> , accessed 24 October, 2016</w:t>
      </w:r>
    </w:p>
  </w:footnote>
  <w:footnote w:id="18">
    <w:p w14:paraId="22460FE4" w14:textId="77777777" w:rsidR="00FF732D" w:rsidRDefault="00FF732D" w:rsidP="00613FFD">
      <w:pPr>
        <w:pStyle w:val="FootnoteText"/>
      </w:pPr>
      <w:r>
        <w:rPr>
          <w:rStyle w:val="FootnoteReference"/>
        </w:rPr>
        <w:footnoteRef/>
      </w:r>
      <w:r>
        <w:t xml:space="preserve"> </w:t>
      </w:r>
      <w:hyperlink r:id="rId3" w:history="1">
        <w:r>
          <w:rPr>
            <w:rStyle w:val="Hyperlink"/>
          </w:rPr>
          <w:t>https://ec.europa.eu/transport/themes/urban/urban_mobility_en</w:t>
        </w:r>
      </w:hyperlink>
      <w:r>
        <w:t>, accessed 24 Octobe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552A54"/>
    <w:multiLevelType w:val="hybridMultilevel"/>
    <w:tmpl w:val="48403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05DB4"/>
    <w:multiLevelType w:val="hybridMultilevel"/>
    <w:tmpl w:val="34D2A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04090025"/>
    <w:lvl w:ilvl="0">
      <w:start w:val="1"/>
      <w:numFmt w:val="decimal"/>
      <w:pStyle w:val="Heading1"/>
      <w:lvlText w:val="%1"/>
      <w:lvlJc w:val="left"/>
      <w:pPr>
        <w:ind w:left="241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8"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9" w15:restartNumberingAfterBreak="0">
    <w:nsid w:val="26B51AC1"/>
    <w:multiLevelType w:val="hybridMultilevel"/>
    <w:tmpl w:val="1E96D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1"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2" w15:restartNumberingAfterBreak="0">
    <w:nsid w:val="32E52C67"/>
    <w:multiLevelType w:val="hybridMultilevel"/>
    <w:tmpl w:val="43966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3E048C"/>
    <w:multiLevelType w:val="hybridMultilevel"/>
    <w:tmpl w:val="19788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94073E"/>
    <w:multiLevelType w:val="multilevel"/>
    <w:tmpl w:val="53C63B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1E40479"/>
    <w:multiLevelType w:val="hybridMultilevel"/>
    <w:tmpl w:val="CE567278"/>
    <w:lvl w:ilvl="0" w:tplc="CA384C26">
      <w:start w:val="1"/>
      <w:numFmt w:val="decimal"/>
      <w:lvlText w:val="Assumption %1:"/>
      <w:lvlJc w:val="left"/>
      <w:pPr>
        <w:ind w:left="2340" w:hanging="360"/>
      </w:pPr>
      <w:rPr>
        <w:rFonts w:hint="default"/>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9BE4A9D"/>
    <w:multiLevelType w:val="hybridMultilevel"/>
    <w:tmpl w:val="3C783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18"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0" w15:restartNumberingAfterBreak="0">
    <w:nsid w:val="60CB0A8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3FA4327"/>
    <w:multiLevelType w:val="hybridMultilevel"/>
    <w:tmpl w:val="FAA4F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EF1080"/>
    <w:multiLevelType w:val="hybridMultilevel"/>
    <w:tmpl w:val="87CAB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num w:numId="1">
    <w:abstractNumId w:val="15"/>
  </w:num>
  <w:num w:numId="2">
    <w:abstractNumId w:val="7"/>
  </w:num>
  <w:num w:numId="3">
    <w:abstractNumId w:val="14"/>
  </w:num>
  <w:num w:numId="4">
    <w:abstractNumId w:val="14"/>
  </w:num>
  <w:num w:numId="5">
    <w:abstractNumId w:val="3"/>
  </w:num>
  <w:num w:numId="6">
    <w:abstractNumId w:val="17"/>
  </w:num>
  <w:num w:numId="7">
    <w:abstractNumId w:val="8"/>
  </w:num>
  <w:num w:numId="8">
    <w:abstractNumId w:val="11"/>
  </w:num>
  <w:num w:numId="9">
    <w:abstractNumId w:val="23"/>
  </w:num>
  <w:num w:numId="10">
    <w:abstractNumId w:val="18"/>
  </w:num>
  <w:num w:numId="11">
    <w:abstractNumId w:val="6"/>
  </w:num>
  <w:num w:numId="12">
    <w:abstractNumId w:val="10"/>
  </w:num>
  <w:num w:numId="13">
    <w:abstractNumId w:val="19"/>
  </w:num>
  <w:num w:numId="14">
    <w:abstractNumId w:val="21"/>
  </w:num>
  <w:num w:numId="15">
    <w:abstractNumId w:val="4"/>
  </w:num>
  <w:num w:numId="16">
    <w:abstractNumId w:val="22"/>
  </w:num>
  <w:num w:numId="17">
    <w:abstractNumId w:val="12"/>
  </w:num>
  <w:num w:numId="18">
    <w:abstractNumId w:val="16"/>
  </w:num>
  <w:num w:numId="19">
    <w:abstractNumId w:val="9"/>
  </w:num>
  <w:num w:numId="20">
    <w:abstractNumId w:val="13"/>
  </w:num>
  <w:num w:numId="21">
    <w:abstractNumId w:val="5"/>
  </w:num>
  <w:num w:numId="22">
    <w:abstractNumId w:val="20"/>
  </w:num>
  <w:num w:numId="23">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2F52"/>
    <w:rsid w:val="00004ED9"/>
    <w:rsid w:val="0000518B"/>
    <w:rsid w:val="0000781A"/>
    <w:rsid w:val="00014CE5"/>
    <w:rsid w:val="000178CE"/>
    <w:rsid w:val="00017CD6"/>
    <w:rsid w:val="00021853"/>
    <w:rsid w:val="00024F11"/>
    <w:rsid w:val="00027B88"/>
    <w:rsid w:val="0003013A"/>
    <w:rsid w:val="000330C6"/>
    <w:rsid w:val="00033357"/>
    <w:rsid w:val="000338C2"/>
    <w:rsid w:val="000453DE"/>
    <w:rsid w:val="00050616"/>
    <w:rsid w:val="00054158"/>
    <w:rsid w:val="00056ED1"/>
    <w:rsid w:val="00057050"/>
    <w:rsid w:val="000663BB"/>
    <w:rsid w:val="00072C9A"/>
    <w:rsid w:val="00075F31"/>
    <w:rsid w:val="00081F00"/>
    <w:rsid w:val="0008208D"/>
    <w:rsid w:val="000828F9"/>
    <w:rsid w:val="000829DC"/>
    <w:rsid w:val="00084DA4"/>
    <w:rsid w:val="000856B7"/>
    <w:rsid w:val="000875B5"/>
    <w:rsid w:val="00087D3B"/>
    <w:rsid w:val="000910B4"/>
    <w:rsid w:val="0009232E"/>
    <w:rsid w:val="0009271D"/>
    <w:rsid w:val="00093153"/>
    <w:rsid w:val="00093691"/>
    <w:rsid w:val="0009541F"/>
    <w:rsid w:val="000971F9"/>
    <w:rsid w:val="000A6F40"/>
    <w:rsid w:val="000B1609"/>
    <w:rsid w:val="000B1918"/>
    <w:rsid w:val="000B25B1"/>
    <w:rsid w:val="000B3EE3"/>
    <w:rsid w:val="000C040A"/>
    <w:rsid w:val="000C1BBF"/>
    <w:rsid w:val="000C2618"/>
    <w:rsid w:val="000C2FF4"/>
    <w:rsid w:val="000C3205"/>
    <w:rsid w:val="000C3F49"/>
    <w:rsid w:val="000C5FC2"/>
    <w:rsid w:val="000C7A55"/>
    <w:rsid w:val="000D30DE"/>
    <w:rsid w:val="000D3855"/>
    <w:rsid w:val="000D7BC5"/>
    <w:rsid w:val="000E2DB5"/>
    <w:rsid w:val="000E594F"/>
    <w:rsid w:val="000F131E"/>
    <w:rsid w:val="00100F3B"/>
    <w:rsid w:val="00101408"/>
    <w:rsid w:val="001073C8"/>
    <w:rsid w:val="00112479"/>
    <w:rsid w:val="00112D84"/>
    <w:rsid w:val="00123A28"/>
    <w:rsid w:val="00124262"/>
    <w:rsid w:val="00124C49"/>
    <w:rsid w:val="00125B80"/>
    <w:rsid w:val="00135196"/>
    <w:rsid w:val="00136093"/>
    <w:rsid w:val="001370BA"/>
    <w:rsid w:val="00137B82"/>
    <w:rsid w:val="00140F1E"/>
    <w:rsid w:val="00145056"/>
    <w:rsid w:val="0015141E"/>
    <w:rsid w:val="00152E5D"/>
    <w:rsid w:val="00163A25"/>
    <w:rsid w:val="001759D2"/>
    <w:rsid w:val="00176B3E"/>
    <w:rsid w:val="00180D61"/>
    <w:rsid w:val="0018227C"/>
    <w:rsid w:val="00184A36"/>
    <w:rsid w:val="00195B0B"/>
    <w:rsid w:val="001A1A9A"/>
    <w:rsid w:val="001A1AB8"/>
    <w:rsid w:val="001A330D"/>
    <w:rsid w:val="001A35A3"/>
    <w:rsid w:val="001A6EB0"/>
    <w:rsid w:val="001B1300"/>
    <w:rsid w:val="001B3003"/>
    <w:rsid w:val="001B37D5"/>
    <w:rsid w:val="001B58F5"/>
    <w:rsid w:val="001B5D45"/>
    <w:rsid w:val="001B6745"/>
    <w:rsid w:val="001C2B17"/>
    <w:rsid w:val="001C2B6F"/>
    <w:rsid w:val="001C3DC0"/>
    <w:rsid w:val="001C49CB"/>
    <w:rsid w:val="001C5872"/>
    <w:rsid w:val="001C7537"/>
    <w:rsid w:val="001D17E8"/>
    <w:rsid w:val="001E0FF2"/>
    <w:rsid w:val="001F2EFC"/>
    <w:rsid w:val="001F54F6"/>
    <w:rsid w:val="001F6167"/>
    <w:rsid w:val="001F6FB0"/>
    <w:rsid w:val="001F7F42"/>
    <w:rsid w:val="00202788"/>
    <w:rsid w:val="002054FC"/>
    <w:rsid w:val="0021082B"/>
    <w:rsid w:val="002145C0"/>
    <w:rsid w:val="00215F04"/>
    <w:rsid w:val="00216B08"/>
    <w:rsid w:val="00220E89"/>
    <w:rsid w:val="00221629"/>
    <w:rsid w:val="00221954"/>
    <w:rsid w:val="00222A32"/>
    <w:rsid w:val="00224901"/>
    <w:rsid w:val="0023178B"/>
    <w:rsid w:val="00232AAA"/>
    <w:rsid w:val="00233C0E"/>
    <w:rsid w:val="002476A8"/>
    <w:rsid w:val="002525E8"/>
    <w:rsid w:val="00255D19"/>
    <w:rsid w:val="00256B9F"/>
    <w:rsid w:val="00260326"/>
    <w:rsid w:val="002603E9"/>
    <w:rsid w:val="0026327C"/>
    <w:rsid w:val="002641C9"/>
    <w:rsid w:val="00264D1A"/>
    <w:rsid w:val="00266635"/>
    <w:rsid w:val="00270442"/>
    <w:rsid w:val="00272912"/>
    <w:rsid w:val="00274B56"/>
    <w:rsid w:val="002774B0"/>
    <w:rsid w:val="00285241"/>
    <w:rsid w:val="00287A03"/>
    <w:rsid w:val="00290D71"/>
    <w:rsid w:val="00291D3C"/>
    <w:rsid w:val="00293F23"/>
    <w:rsid w:val="002A4E84"/>
    <w:rsid w:val="002A62C7"/>
    <w:rsid w:val="002B4E23"/>
    <w:rsid w:val="002B6BB1"/>
    <w:rsid w:val="002C0282"/>
    <w:rsid w:val="002D2287"/>
    <w:rsid w:val="002D3BC4"/>
    <w:rsid w:val="002D402C"/>
    <w:rsid w:val="002D4B9E"/>
    <w:rsid w:val="002D5C14"/>
    <w:rsid w:val="002D6588"/>
    <w:rsid w:val="002E47B6"/>
    <w:rsid w:val="002E49AA"/>
    <w:rsid w:val="002E67E5"/>
    <w:rsid w:val="002E69FF"/>
    <w:rsid w:val="0030099E"/>
    <w:rsid w:val="00300CEE"/>
    <w:rsid w:val="00303670"/>
    <w:rsid w:val="003069EE"/>
    <w:rsid w:val="0032353F"/>
    <w:rsid w:val="00325374"/>
    <w:rsid w:val="00325AF7"/>
    <w:rsid w:val="003260E9"/>
    <w:rsid w:val="00327B08"/>
    <w:rsid w:val="00333492"/>
    <w:rsid w:val="00333748"/>
    <w:rsid w:val="00344262"/>
    <w:rsid w:val="0034746E"/>
    <w:rsid w:val="00350EF3"/>
    <w:rsid w:val="00360CE4"/>
    <w:rsid w:val="00366679"/>
    <w:rsid w:val="00367667"/>
    <w:rsid w:val="0037089C"/>
    <w:rsid w:val="003727F8"/>
    <w:rsid w:val="00374564"/>
    <w:rsid w:val="0038334F"/>
    <w:rsid w:val="00383486"/>
    <w:rsid w:val="003922A1"/>
    <w:rsid w:val="00395868"/>
    <w:rsid w:val="003A0234"/>
    <w:rsid w:val="003A1A03"/>
    <w:rsid w:val="003A2697"/>
    <w:rsid w:val="003A438E"/>
    <w:rsid w:val="003A4CBC"/>
    <w:rsid w:val="003A7929"/>
    <w:rsid w:val="003A7FE2"/>
    <w:rsid w:val="003B06D8"/>
    <w:rsid w:val="003B0BBE"/>
    <w:rsid w:val="003B2BDF"/>
    <w:rsid w:val="003B2C93"/>
    <w:rsid w:val="003B4C27"/>
    <w:rsid w:val="003C025A"/>
    <w:rsid w:val="003C04AF"/>
    <w:rsid w:val="003C3271"/>
    <w:rsid w:val="003C3E3C"/>
    <w:rsid w:val="003C5BB2"/>
    <w:rsid w:val="003C69B0"/>
    <w:rsid w:val="003E0AE3"/>
    <w:rsid w:val="003E5878"/>
    <w:rsid w:val="004002F8"/>
    <w:rsid w:val="004057C8"/>
    <w:rsid w:val="004167DB"/>
    <w:rsid w:val="00416A4B"/>
    <w:rsid w:val="00423189"/>
    <w:rsid w:val="0042382F"/>
    <w:rsid w:val="004260B3"/>
    <w:rsid w:val="00433358"/>
    <w:rsid w:val="00434F61"/>
    <w:rsid w:val="0044137C"/>
    <w:rsid w:val="00442F4B"/>
    <w:rsid w:val="00443481"/>
    <w:rsid w:val="00447E00"/>
    <w:rsid w:val="00452468"/>
    <w:rsid w:val="0045676A"/>
    <w:rsid w:val="004575C6"/>
    <w:rsid w:val="00481F8C"/>
    <w:rsid w:val="00483FFA"/>
    <w:rsid w:val="004858E0"/>
    <w:rsid w:val="00486C75"/>
    <w:rsid w:val="00487017"/>
    <w:rsid w:val="00490F36"/>
    <w:rsid w:val="00492F5E"/>
    <w:rsid w:val="00495579"/>
    <w:rsid w:val="00496526"/>
    <w:rsid w:val="0049734F"/>
    <w:rsid w:val="004A4DFA"/>
    <w:rsid w:val="004A6074"/>
    <w:rsid w:val="004B106F"/>
    <w:rsid w:val="004B1A0B"/>
    <w:rsid w:val="004B45D0"/>
    <w:rsid w:val="004B4859"/>
    <w:rsid w:val="004B4939"/>
    <w:rsid w:val="004B5C4D"/>
    <w:rsid w:val="004B75B7"/>
    <w:rsid w:val="004C1461"/>
    <w:rsid w:val="004C1AB6"/>
    <w:rsid w:val="004C2EA3"/>
    <w:rsid w:val="004D27B9"/>
    <w:rsid w:val="004D2874"/>
    <w:rsid w:val="004D345F"/>
    <w:rsid w:val="004D5520"/>
    <w:rsid w:val="004E4047"/>
    <w:rsid w:val="004E4194"/>
    <w:rsid w:val="004E7EF4"/>
    <w:rsid w:val="004F13AF"/>
    <w:rsid w:val="004F1696"/>
    <w:rsid w:val="004F5425"/>
    <w:rsid w:val="0050129F"/>
    <w:rsid w:val="0050257C"/>
    <w:rsid w:val="00502FB7"/>
    <w:rsid w:val="00503F11"/>
    <w:rsid w:val="00504F81"/>
    <w:rsid w:val="00513D86"/>
    <w:rsid w:val="005251A9"/>
    <w:rsid w:val="005253B7"/>
    <w:rsid w:val="0053240D"/>
    <w:rsid w:val="005341AC"/>
    <w:rsid w:val="00535AC0"/>
    <w:rsid w:val="00537A27"/>
    <w:rsid w:val="00540434"/>
    <w:rsid w:val="00540530"/>
    <w:rsid w:val="00541D39"/>
    <w:rsid w:val="00542221"/>
    <w:rsid w:val="00544B61"/>
    <w:rsid w:val="00550E7D"/>
    <w:rsid w:val="00557A3B"/>
    <w:rsid w:val="00561650"/>
    <w:rsid w:val="00564C96"/>
    <w:rsid w:val="00564F71"/>
    <w:rsid w:val="00570C51"/>
    <w:rsid w:val="00571C64"/>
    <w:rsid w:val="005751E7"/>
    <w:rsid w:val="0057530E"/>
    <w:rsid w:val="00575673"/>
    <w:rsid w:val="00575C76"/>
    <w:rsid w:val="00584CBD"/>
    <w:rsid w:val="00584ECC"/>
    <w:rsid w:val="00586AA5"/>
    <w:rsid w:val="00586CD9"/>
    <w:rsid w:val="00590734"/>
    <w:rsid w:val="00592C39"/>
    <w:rsid w:val="00592D80"/>
    <w:rsid w:val="005A0AE6"/>
    <w:rsid w:val="005A2A2D"/>
    <w:rsid w:val="005A6986"/>
    <w:rsid w:val="005B7A11"/>
    <w:rsid w:val="005C494C"/>
    <w:rsid w:val="005C6EC2"/>
    <w:rsid w:val="005C77F5"/>
    <w:rsid w:val="005D026A"/>
    <w:rsid w:val="005D1DF0"/>
    <w:rsid w:val="005D251B"/>
    <w:rsid w:val="005D2C9C"/>
    <w:rsid w:val="005D49A8"/>
    <w:rsid w:val="005D62EA"/>
    <w:rsid w:val="005D6FDB"/>
    <w:rsid w:val="005E40E9"/>
    <w:rsid w:val="005E5FFB"/>
    <w:rsid w:val="005F1E2F"/>
    <w:rsid w:val="005F38E3"/>
    <w:rsid w:val="005F3932"/>
    <w:rsid w:val="005F6F5D"/>
    <w:rsid w:val="00602130"/>
    <w:rsid w:val="00602DF7"/>
    <w:rsid w:val="006035E9"/>
    <w:rsid w:val="0060672D"/>
    <w:rsid w:val="00613FFD"/>
    <w:rsid w:val="0061433B"/>
    <w:rsid w:val="00630CD1"/>
    <w:rsid w:val="00631D39"/>
    <w:rsid w:val="00632438"/>
    <w:rsid w:val="00633EA5"/>
    <w:rsid w:val="00635618"/>
    <w:rsid w:val="00640665"/>
    <w:rsid w:val="00652B00"/>
    <w:rsid w:val="00654D87"/>
    <w:rsid w:val="0065575A"/>
    <w:rsid w:val="0065579A"/>
    <w:rsid w:val="00666AAB"/>
    <w:rsid w:val="0066753A"/>
    <w:rsid w:val="0066787A"/>
    <w:rsid w:val="0067085B"/>
    <w:rsid w:val="0067225A"/>
    <w:rsid w:val="006745FF"/>
    <w:rsid w:val="00676DE3"/>
    <w:rsid w:val="006820CD"/>
    <w:rsid w:val="00683100"/>
    <w:rsid w:val="00686129"/>
    <w:rsid w:val="00686965"/>
    <w:rsid w:val="0069014F"/>
    <w:rsid w:val="0069370D"/>
    <w:rsid w:val="00695682"/>
    <w:rsid w:val="00695E13"/>
    <w:rsid w:val="006A106E"/>
    <w:rsid w:val="006A484F"/>
    <w:rsid w:val="006A4A08"/>
    <w:rsid w:val="006A7503"/>
    <w:rsid w:val="006B0F79"/>
    <w:rsid w:val="006B1084"/>
    <w:rsid w:val="006B267A"/>
    <w:rsid w:val="006B675D"/>
    <w:rsid w:val="006B7711"/>
    <w:rsid w:val="006C273F"/>
    <w:rsid w:val="006C3EC4"/>
    <w:rsid w:val="006C5A5B"/>
    <w:rsid w:val="006D322A"/>
    <w:rsid w:val="006D6012"/>
    <w:rsid w:val="006D6758"/>
    <w:rsid w:val="006E32FC"/>
    <w:rsid w:val="006E6C65"/>
    <w:rsid w:val="006F2600"/>
    <w:rsid w:val="006F4646"/>
    <w:rsid w:val="006F505C"/>
    <w:rsid w:val="006F6334"/>
    <w:rsid w:val="007051B7"/>
    <w:rsid w:val="007102BE"/>
    <w:rsid w:val="00713708"/>
    <w:rsid w:val="00717861"/>
    <w:rsid w:val="00720F3A"/>
    <w:rsid w:val="00723F51"/>
    <w:rsid w:val="0072606A"/>
    <w:rsid w:val="00736D2D"/>
    <w:rsid w:val="00740504"/>
    <w:rsid w:val="00746B14"/>
    <w:rsid w:val="007500D3"/>
    <w:rsid w:val="00753F11"/>
    <w:rsid w:val="007546AE"/>
    <w:rsid w:val="007546C9"/>
    <w:rsid w:val="007576C6"/>
    <w:rsid w:val="00760F18"/>
    <w:rsid w:val="00761959"/>
    <w:rsid w:val="00762877"/>
    <w:rsid w:val="00763931"/>
    <w:rsid w:val="00767F96"/>
    <w:rsid w:val="0078077F"/>
    <w:rsid w:val="00783D51"/>
    <w:rsid w:val="007864AB"/>
    <w:rsid w:val="00791571"/>
    <w:rsid w:val="0079350D"/>
    <w:rsid w:val="007A58F9"/>
    <w:rsid w:val="007A5E57"/>
    <w:rsid w:val="007B034E"/>
    <w:rsid w:val="007B6910"/>
    <w:rsid w:val="007C0F6A"/>
    <w:rsid w:val="007C28E3"/>
    <w:rsid w:val="007C645A"/>
    <w:rsid w:val="007D1608"/>
    <w:rsid w:val="007D2C50"/>
    <w:rsid w:val="007D2C6A"/>
    <w:rsid w:val="007D4C43"/>
    <w:rsid w:val="007D5852"/>
    <w:rsid w:val="007D77B9"/>
    <w:rsid w:val="007E06EC"/>
    <w:rsid w:val="007E601B"/>
    <w:rsid w:val="007F1A54"/>
    <w:rsid w:val="007F218C"/>
    <w:rsid w:val="007F21D6"/>
    <w:rsid w:val="007F5B1F"/>
    <w:rsid w:val="007F7C83"/>
    <w:rsid w:val="008006D0"/>
    <w:rsid w:val="00801004"/>
    <w:rsid w:val="008017C1"/>
    <w:rsid w:val="008067CB"/>
    <w:rsid w:val="00807D37"/>
    <w:rsid w:val="008113FA"/>
    <w:rsid w:val="00812CC5"/>
    <w:rsid w:val="00814EF4"/>
    <w:rsid w:val="00815696"/>
    <w:rsid w:val="00816726"/>
    <w:rsid w:val="008203FB"/>
    <w:rsid w:val="00822266"/>
    <w:rsid w:val="00826C41"/>
    <w:rsid w:val="008274C2"/>
    <w:rsid w:val="008324D7"/>
    <w:rsid w:val="008332CA"/>
    <w:rsid w:val="0083647A"/>
    <w:rsid w:val="008368CA"/>
    <w:rsid w:val="00837784"/>
    <w:rsid w:val="00843F48"/>
    <w:rsid w:val="00844242"/>
    <w:rsid w:val="0084641A"/>
    <w:rsid w:val="00847D79"/>
    <w:rsid w:val="0085286D"/>
    <w:rsid w:val="00853B8A"/>
    <w:rsid w:val="00861FE7"/>
    <w:rsid w:val="008627CC"/>
    <w:rsid w:val="008758E4"/>
    <w:rsid w:val="008806DE"/>
    <w:rsid w:val="0088092E"/>
    <w:rsid w:val="0088406E"/>
    <w:rsid w:val="0089059E"/>
    <w:rsid w:val="00890C54"/>
    <w:rsid w:val="00896943"/>
    <w:rsid w:val="008A7600"/>
    <w:rsid w:val="008C0172"/>
    <w:rsid w:val="008C3527"/>
    <w:rsid w:val="008C6017"/>
    <w:rsid w:val="008D1491"/>
    <w:rsid w:val="008D6D1A"/>
    <w:rsid w:val="008E2A7C"/>
    <w:rsid w:val="008E6B1D"/>
    <w:rsid w:val="008F24BF"/>
    <w:rsid w:val="008F2ACC"/>
    <w:rsid w:val="008F2B14"/>
    <w:rsid w:val="00905FBB"/>
    <w:rsid w:val="00906380"/>
    <w:rsid w:val="00907B1B"/>
    <w:rsid w:val="00910DE0"/>
    <w:rsid w:val="0091496E"/>
    <w:rsid w:val="00923F5D"/>
    <w:rsid w:val="00926C81"/>
    <w:rsid w:val="009300F3"/>
    <w:rsid w:val="0093067B"/>
    <w:rsid w:val="00930DE7"/>
    <w:rsid w:val="00931DFE"/>
    <w:rsid w:val="009323F1"/>
    <w:rsid w:val="00933748"/>
    <w:rsid w:val="00933FD7"/>
    <w:rsid w:val="00936B09"/>
    <w:rsid w:val="00937CEB"/>
    <w:rsid w:val="009412D5"/>
    <w:rsid w:val="00941CE1"/>
    <w:rsid w:val="0094349E"/>
    <w:rsid w:val="009470AC"/>
    <w:rsid w:val="00951B51"/>
    <w:rsid w:val="00951B63"/>
    <w:rsid w:val="00954872"/>
    <w:rsid w:val="00954CF1"/>
    <w:rsid w:val="00955370"/>
    <w:rsid w:val="00955DAE"/>
    <w:rsid w:val="00960D29"/>
    <w:rsid w:val="0096211B"/>
    <w:rsid w:val="00962201"/>
    <w:rsid w:val="00962D92"/>
    <w:rsid w:val="00966563"/>
    <w:rsid w:val="00967A2C"/>
    <w:rsid w:val="00967E71"/>
    <w:rsid w:val="0097483A"/>
    <w:rsid w:val="00975091"/>
    <w:rsid w:val="009777E1"/>
    <w:rsid w:val="00977F6D"/>
    <w:rsid w:val="00981A95"/>
    <w:rsid w:val="00982379"/>
    <w:rsid w:val="00983E39"/>
    <w:rsid w:val="00992B8D"/>
    <w:rsid w:val="00996E91"/>
    <w:rsid w:val="009A3B7C"/>
    <w:rsid w:val="009A4537"/>
    <w:rsid w:val="009B472D"/>
    <w:rsid w:val="009B7C4C"/>
    <w:rsid w:val="009C0F77"/>
    <w:rsid w:val="009C30D4"/>
    <w:rsid w:val="009C57FB"/>
    <w:rsid w:val="009D118F"/>
    <w:rsid w:val="009D3B78"/>
    <w:rsid w:val="009E6074"/>
    <w:rsid w:val="009E6E89"/>
    <w:rsid w:val="009F306A"/>
    <w:rsid w:val="009F41EF"/>
    <w:rsid w:val="009F4361"/>
    <w:rsid w:val="009F5599"/>
    <w:rsid w:val="00A027FE"/>
    <w:rsid w:val="00A0321D"/>
    <w:rsid w:val="00A0399A"/>
    <w:rsid w:val="00A07B5E"/>
    <w:rsid w:val="00A15761"/>
    <w:rsid w:val="00A20490"/>
    <w:rsid w:val="00A2204D"/>
    <w:rsid w:val="00A25F0F"/>
    <w:rsid w:val="00A30010"/>
    <w:rsid w:val="00A34C76"/>
    <w:rsid w:val="00A35BB5"/>
    <w:rsid w:val="00A44819"/>
    <w:rsid w:val="00A44D6F"/>
    <w:rsid w:val="00A52E22"/>
    <w:rsid w:val="00A53CDF"/>
    <w:rsid w:val="00A55AE4"/>
    <w:rsid w:val="00A56E19"/>
    <w:rsid w:val="00A5758D"/>
    <w:rsid w:val="00A63C99"/>
    <w:rsid w:val="00A65656"/>
    <w:rsid w:val="00A67518"/>
    <w:rsid w:val="00A7030F"/>
    <w:rsid w:val="00A70B84"/>
    <w:rsid w:val="00A70CDF"/>
    <w:rsid w:val="00A70D18"/>
    <w:rsid w:val="00A835AD"/>
    <w:rsid w:val="00A85603"/>
    <w:rsid w:val="00A8560C"/>
    <w:rsid w:val="00A87030"/>
    <w:rsid w:val="00A87D0F"/>
    <w:rsid w:val="00A95567"/>
    <w:rsid w:val="00A957B7"/>
    <w:rsid w:val="00AA228F"/>
    <w:rsid w:val="00AB01A1"/>
    <w:rsid w:val="00AB4BA0"/>
    <w:rsid w:val="00AB71E0"/>
    <w:rsid w:val="00AB783D"/>
    <w:rsid w:val="00AB79DE"/>
    <w:rsid w:val="00AC07CF"/>
    <w:rsid w:val="00AC3FF6"/>
    <w:rsid w:val="00AC493E"/>
    <w:rsid w:val="00AD0EDA"/>
    <w:rsid w:val="00AD34D6"/>
    <w:rsid w:val="00AD3ABE"/>
    <w:rsid w:val="00AD4CF8"/>
    <w:rsid w:val="00AD59BF"/>
    <w:rsid w:val="00AE0D2F"/>
    <w:rsid w:val="00AE1C1F"/>
    <w:rsid w:val="00AE3F8B"/>
    <w:rsid w:val="00AE7256"/>
    <w:rsid w:val="00AE749D"/>
    <w:rsid w:val="00AE7A86"/>
    <w:rsid w:val="00AF0AA6"/>
    <w:rsid w:val="00AF1049"/>
    <w:rsid w:val="00AF2A24"/>
    <w:rsid w:val="00AF515C"/>
    <w:rsid w:val="00AF78D3"/>
    <w:rsid w:val="00AF7DA5"/>
    <w:rsid w:val="00B07D9D"/>
    <w:rsid w:val="00B144E5"/>
    <w:rsid w:val="00B24F59"/>
    <w:rsid w:val="00B251A2"/>
    <w:rsid w:val="00B261E0"/>
    <w:rsid w:val="00B32981"/>
    <w:rsid w:val="00B36063"/>
    <w:rsid w:val="00B36AD0"/>
    <w:rsid w:val="00B404A4"/>
    <w:rsid w:val="00B43EF7"/>
    <w:rsid w:val="00B47171"/>
    <w:rsid w:val="00B502A3"/>
    <w:rsid w:val="00B51ACB"/>
    <w:rsid w:val="00B5320C"/>
    <w:rsid w:val="00B554E6"/>
    <w:rsid w:val="00B6183A"/>
    <w:rsid w:val="00B6274D"/>
    <w:rsid w:val="00B65A3B"/>
    <w:rsid w:val="00B7202B"/>
    <w:rsid w:val="00B76D3C"/>
    <w:rsid w:val="00B826D7"/>
    <w:rsid w:val="00B84EAA"/>
    <w:rsid w:val="00B945AD"/>
    <w:rsid w:val="00B94F2A"/>
    <w:rsid w:val="00B952BF"/>
    <w:rsid w:val="00B96AE0"/>
    <w:rsid w:val="00BB2A77"/>
    <w:rsid w:val="00BB2D45"/>
    <w:rsid w:val="00BB79D6"/>
    <w:rsid w:val="00BD136D"/>
    <w:rsid w:val="00BD4917"/>
    <w:rsid w:val="00BD5090"/>
    <w:rsid w:val="00BD662B"/>
    <w:rsid w:val="00BE2EE4"/>
    <w:rsid w:val="00BE6798"/>
    <w:rsid w:val="00BE6A2F"/>
    <w:rsid w:val="00BF03CB"/>
    <w:rsid w:val="00BF248B"/>
    <w:rsid w:val="00BF3B66"/>
    <w:rsid w:val="00BF4494"/>
    <w:rsid w:val="00BF7C50"/>
    <w:rsid w:val="00C002D1"/>
    <w:rsid w:val="00C016E4"/>
    <w:rsid w:val="00C04501"/>
    <w:rsid w:val="00C057BF"/>
    <w:rsid w:val="00C110B5"/>
    <w:rsid w:val="00C15067"/>
    <w:rsid w:val="00C16866"/>
    <w:rsid w:val="00C21D23"/>
    <w:rsid w:val="00C23CAC"/>
    <w:rsid w:val="00C44058"/>
    <w:rsid w:val="00C452CA"/>
    <w:rsid w:val="00C4588B"/>
    <w:rsid w:val="00C52917"/>
    <w:rsid w:val="00C53A13"/>
    <w:rsid w:val="00C57FAA"/>
    <w:rsid w:val="00C63F57"/>
    <w:rsid w:val="00C66E05"/>
    <w:rsid w:val="00C70809"/>
    <w:rsid w:val="00C81D94"/>
    <w:rsid w:val="00C84E3A"/>
    <w:rsid w:val="00C86461"/>
    <w:rsid w:val="00C904CD"/>
    <w:rsid w:val="00C915E1"/>
    <w:rsid w:val="00C92AE3"/>
    <w:rsid w:val="00C93266"/>
    <w:rsid w:val="00C957DC"/>
    <w:rsid w:val="00CA2EB1"/>
    <w:rsid w:val="00CB2A04"/>
    <w:rsid w:val="00CB603A"/>
    <w:rsid w:val="00CC3B2F"/>
    <w:rsid w:val="00CC5011"/>
    <w:rsid w:val="00CC6B51"/>
    <w:rsid w:val="00CD1855"/>
    <w:rsid w:val="00CD1975"/>
    <w:rsid w:val="00CE2FEA"/>
    <w:rsid w:val="00CE38A3"/>
    <w:rsid w:val="00CF6B3C"/>
    <w:rsid w:val="00D00D16"/>
    <w:rsid w:val="00D1007B"/>
    <w:rsid w:val="00D10C3B"/>
    <w:rsid w:val="00D14B14"/>
    <w:rsid w:val="00D1508C"/>
    <w:rsid w:val="00D158BC"/>
    <w:rsid w:val="00D161BC"/>
    <w:rsid w:val="00D17AC8"/>
    <w:rsid w:val="00D201BF"/>
    <w:rsid w:val="00D2050B"/>
    <w:rsid w:val="00D25FC7"/>
    <w:rsid w:val="00D26F59"/>
    <w:rsid w:val="00D27C35"/>
    <w:rsid w:val="00D30E16"/>
    <w:rsid w:val="00D32A53"/>
    <w:rsid w:val="00D34DF6"/>
    <w:rsid w:val="00D35237"/>
    <w:rsid w:val="00D35569"/>
    <w:rsid w:val="00D4582D"/>
    <w:rsid w:val="00D45B8C"/>
    <w:rsid w:val="00D51067"/>
    <w:rsid w:val="00D52A66"/>
    <w:rsid w:val="00D541B8"/>
    <w:rsid w:val="00D6471D"/>
    <w:rsid w:val="00D662DE"/>
    <w:rsid w:val="00D706D1"/>
    <w:rsid w:val="00D72D0B"/>
    <w:rsid w:val="00D85366"/>
    <w:rsid w:val="00D9073E"/>
    <w:rsid w:val="00D93BC3"/>
    <w:rsid w:val="00DA06FE"/>
    <w:rsid w:val="00DA0F77"/>
    <w:rsid w:val="00DA1392"/>
    <w:rsid w:val="00DA3F8A"/>
    <w:rsid w:val="00DA44EB"/>
    <w:rsid w:val="00DA57F1"/>
    <w:rsid w:val="00DC1888"/>
    <w:rsid w:val="00DD11EC"/>
    <w:rsid w:val="00DD2BFC"/>
    <w:rsid w:val="00DD34C2"/>
    <w:rsid w:val="00DD43B9"/>
    <w:rsid w:val="00DE05B4"/>
    <w:rsid w:val="00DE2A3D"/>
    <w:rsid w:val="00DF0D64"/>
    <w:rsid w:val="00DF4904"/>
    <w:rsid w:val="00DF5D64"/>
    <w:rsid w:val="00DF6D2B"/>
    <w:rsid w:val="00E0541E"/>
    <w:rsid w:val="00E116B4"/>
    <w:rsid w:val="00E11CD2"/>
    <w:rsid w:val="00E120FE"/>
    <w:rsid w:val="00E131B4"/>
    <w:rsid w:val="00E14F94"/>
    <w:rsid w:val="00E158D0"/>
    <w:rsid w:val="00E16BEE"/>
    <w:rsid w:val="00E21252"/>
    <w:rsid w:val="00E23241"/>
    <w:rsid w:val="00E24E6B"/>
    <w:rsid w:val="00E2663F"/>
    <w:rsid w:val="00E2775F"/>
    <w:rsid w:val="00E30692"/>
    <w:rsid w:val="00E33621"/>
    <w:rsid w:val="00E36AAB"/>
    <w:rsid w:val="00E439FB"/>
    <w:rsid w:val="00E43DEA"/>
    <w:rsid w:val="00E55F46"/>
    <w:rsid w:val="00E56296"/>
    <w:rsid w:val="00E62D9D"/>
    <w:rsid w:val="00E6531F"/>
    <w:rsid w:val="00E74BD5"/>
    <w:rsid w:val="00E7545E"/>
    <w:rsid w:val="00E805A1"/>
    <w:rsid w:val="00E815C8"/>
    <w:rsid w:val="00E82D62"/>
    <w:rsid w:val="00E8320F"/>
    <w:rsid w:val="00E83614"/>
    <w:rsid w:val="00E844EA"/>
    <w:rsid w:val="00E9387E"/>
    <w:rsid w:val="00E9782A"/>
    <w:rsid w:val="00E978D4"/>
    <w:rsid w:val="00E97B6E"/>
    <w:rsid w:val="00EA34EF"/>
    <w:rsid w:val="00EB247F"/>
    <w:rsid w:val="00EC0231"/>
    <w:rsid w:val="00EC57B8"/>
    <w:rsid w:val="00ED7489"/>
    <w:rsid w:val="00EE0272"/>
    <w:rsid w:val="00EE274A"/>
    <w:rsid w:val="00EF21F4"/>
    <w:rsid w:val="00EF2247"/>
    <w:rsid w:val="00EF53A0"/>
    <w:rsid w:val="00F00512"/>
    <w:rsid w:val="00F02DFE"/>
    <w:rsid w:val="00F05491"/>
    <w:rsid w:val="00F0595F"/>
    <w:rsid w:val="00F0598F"/>
    <w:rsid w:val="00F06F88"/>
    <w:rsid w:val="00F07A9E"/>
    <w:rsid w:val="00F15AEE"/>
    <w:rsid w:val="00F26176"/>
    <w:rsid w:val="00F32FEB"/>
    <w:rsid w:val="00F346F2"/>
    <w:rsid w:val="00F42F2F"/>
    <w:rsid w:val="00F4393C"/>
    <w:rsid w:val="00F46737"/>
    <w:rsid w:val="00F52595"/>
    <w:rsid w:val="00F53092"/>
    <w:rsid w:val="00F530FC"/>
    <w:rsid w:val="00F5388F"/>
    <w:rsid w:val="00F56A64"/>
    <w:rsid w:val="00F61DCA"/>
    <w:rsid w:val="00F62D29"/>
    <w:rsid w:val="00F66D25"/>
    <w:rsid w:val="00F73235"/>
    <w:rsid w:val="00F73D50"/>
    <w:rsid w:val="00F74517"/>
    <w:rsid w:val="00F83446"/>
    <w:rsid w:val="00F83C1E"/>
    <w:rsid w:val="00F84DB6"/>
    <w:rsid w:val="00F85FFB"/>
    <w:rsid w:val="00F90D56"/>
    <w:rsid w:val="00FA2194"/>
    <w:rsid w:val="00FA3102"/>
    <w:rsid w:val="00FA5114"/>
    <w:rsid w:val="00FA565A"/>
    <w:rsid w:val="00FA6897"/>
    <w:rsid w:val="00FA7C26"/>
    <w:rsid w:val="00FB09E4"/>
    <w:rsid w:val="00FB2C53"/>
    <w:rsid w:val="00FB2DC0"/>
    <w:rsid w:val="00FB3AB3"/>
    <w:rsid w:val="00FB649C"/>
    <w:rsid w:val="00FC0C33"/>
    <w:rsid w:val="00FC2C8B"/>
    <w:rsid w:val="00FC642B"/>
    <w:rsid w:val="00FC688C"/>
    <w:rsid w:val="00FD2788"/>
    <w:rsid w:val="00FD77AF"/>
    <w:rsid w:val="00FE53D4"/>
    <w:rsid w:val="00FF038A"/>
    <w:rsid w:val="00FF33C2"/>
    <w:rsid w:val="00FF4483"/>
    <w:rsid w:val="00FF47F5"/>
    <w:rsid w:val="00FF5986"/>
    <w:rsid w:val="00FF732D"/>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B7E30D86-686F-4FCD-AA64-2336F726F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252"/>
    <w:pPr>
      <w:spacing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EB247F"/>
    <w:pPr>
      <w:keepNext/>
      <w:keepLines/>
      <w:numPr>
        <w:numId w:val="21"/>
      </w:numPr>
      <w:spacing w:before="360"/>
      <w:ind w:left="432"/>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1"/>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1"/>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A85603"/>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2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2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rsid w:val="005D6FDB"/>
    <w:pPr>
      <w:spacing w:after="200"/>
      <w:jc w:val="center"/>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table" w:customStyle="1" w:styleId="TableGrid1">
    <w:name w:val="Table Grid1"/>
    <w:basedOn w:val="TableNormal"/>
    <w:next w:val="TableGrid"/>
    <w:uiPriority w:val="59"/>
    <w:rsid w:val="008F2B14"/>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F393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760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664250">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85216390">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46119385">
      <w:bodyDiv w:val="1"/>
      <w:marLeft w:val="0"/>
      <w:marRight w:val="0"/>
      <w:marTop w:val="0"/>
      <w:marBottom w:val="0"/>
      <w:divBdr>
        <w:top w:val="none" w:sz="0" w:space="0" w:color="auto"/>
        <w:left w:val="none" w:sz="0" w:space="0" w:color="auto"/>
        <w:bottom w:val="none" w:sz="0" w:space="0" w:color="auto"/>
        <w:right w:val="none" w:sz="0" w:space="0" w:color="auto"/>
      </w:divBdr>
    </w:div>
    <w:div w:id="267738561">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12030850">
      <w:bodyDiv w:val="1"/>
      <w:marLeft w:val="0"/>
      <w:marRight w:val="0"/>
      <w:marTop w:val="0"/>
      <w:marBottom w:val="0"/>
      <w:divBdr>
        <w:top w:val="none" w:sz="0" w:space="0" w:color="auto"/>
        <w:left w:val="none" w:sz="0" w:space="0" w:color="auto"/>
        <w:bottom w:val="none" w:sz="0" w:space="0" w:color="auto"/>
        <w:right w:val="none" w:sz="0" w:space="0" w:color="auto"/>
      </w:divBdr>
    </w:div>
    <w:div w:id="32258838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5758898">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399401313">
      <w:bodyDiv w:val="1"/>
      <w:marLeft w:val="0"/>
      <w:marRight w:val="0"/>
      <w:marTop w:val="0"/>
      <w:marBottom w:val="0"/>
      <w:divBdr>
        <w:top w:val="none" w:sz="0" w:space="0" w:color="auto"/>
        <w:left w:val="none" w:sz="0" w:space="0" w:color="auto"/>
        <w:bottom w:val="none" w:sz="0" w:space="0" w:color="auto"/>
        <w:right w:val="none" w:sz="0" w:space="0" w:color="auto"/>
      </w:divBdr>
    </w:div>
    <w:div w:id="411513373">
      <w:bodyDiv w:val="1"/>
      <w:marLeft w:val="0"/>
      <w:marRight w:val="0"/>
      <w:marTop w:val="0"/>
      <w:marBottom w:val="0"/>
      <w:divBdr>
        <w:top w:val="none" w:sz="0" w:space="0" w:color="auto"/>
        <w:left w:val="none" w:sz="0" w:space="0" w:color="auto"/>
        <w:bottom w:val="none" w:sz="0" w:space="0" w:color="auto"/>
        <w:right w:val="none" w:sz="0" w:space="0" w:color="auto"/>
      </w:divBdr>
    </w:div>
    <w:div w:id="45221327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91159112">
      <w:bodyDiv w:val="1"/>
      <w:marLeft w:val="0"/>
      <w:marRight w:val="0"/>
      <w:marTop w:val="0"/>
      <w:marBottom w:val="0"/>
      <w:divBdr>
        <w:top w:val="none" w:sz="0" w:space="0" w:color="auto"/>
        <w:left w:val="none" w:sz="0" w:space="0" w:color="auto"/>
        <w:bottom w:val="none" w:sz="0" w:space="0" w:color="auto"/>
        <w:right w:val="none" w:sz="0" w:space="0" w:color="auto"/>
      </w:divBdr>
    </w:div>
    <w:div w:id="645083768">
      <w:bodyDiv w:val="1"/>
      <w:marLeft w:val="0"/>
      <w:marRight w:val="0"/>
      <w:marTop w:val="0"/>
      <w:marBottom w:val="0"/>
      <w:divBdr>
        <w:top w:val="none" w:sz="0" w:space="0" w:color="auto"/>
        <w:left w:val="none" w:sz="0" w:space="0" w:color="auto"/>
        <w:bottom w:val="none" w:sz="0" w:space="0" w:color="auto"/>
        <w:right w:val="none" w:sz="0" w:space="0" w:color="auto"/>
      </w:divBdr>
    </w:div>
    <w:div w:id="65656998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65481333">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57209975">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6817259">
      <w:bodyDiv w:val="1"/>
      <w:marLeft w:val="0"/>
      <w:marRight w:val="0"/>
      <w:marTop w:val="0"/>
      <w:marBottom w:val="0"/>
      <w:divBdr>
        <w:top w:val="none" w:sz="0" w:space="0" w:color="auto"/>
        <w:left w:val="none" w:sz="0" w:space="0" w:color="auto"/>
        <w:bottom w:val="none" w:sz="0" w:space="0" w:color="auto"/>
        <w:right w:val="none" w:sz="0" w:space="0" w:color="auto"/>
      </w:divBdr>
    </w:div>
    <w:div w:id="893204001">
      <w:bodyDiv w:val="1"/>
      <w:marLeft w:val="0"/>
      <w:marRight w:val="0"/>
      <w:marTop w:val="0"/>
      <w:marBottom w:val="0"/>
      <w:divBdr>
        <w:top w:val="none" w:sz="0" w:space="0" w:color="auto"/>
        <w:left w:val="none" w:sz="0" w:space="0" w:color="auto"/>
        <w:bottom w:val="none" w:sz="0" w:space="0" w:color="auto"/>
        <w:right w:val="none" w:sz="0" w:space="0" w:color="auto"/>
      </w:divBdr>
    </w:div>
    <w:div w:id="902905735">
      <w:bodyDiv w:val="1"/>
      <w:marLeft w:val="0"/>
      <w:marRight w:val="0"/>
      <w:marTop w:val="0"/>
      <w:marBottom w:val="0"/>
      <w:divBdr>
        <w:top w:val="none" w:sz="0" w:space="0" w:color="auto"/>
        <w:left w:val="none" w:sz="0" w:space="0" w:color="auto"/>
        <w:bottom w:val="none" w:sz="0" w:space="0" w:color="auto"/>
        <w:right w:val="none" w:sz="0" w:space="0" w:color="auto"/>
      </w:divBdr>
    </w:div>
    <w:div w:id="913246515">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3320132">
      <w:bodyDiv w:val="1"/>
      <w:marLeft w:val="0"/>
      <w:marRight w:val="0"/>
      <w:marTop w:val="0"/>
      <w:marBottom w:val="0"/>
      <w:divBdr>
        <w:top w:val="none" w:sz="0" w:space="0" w:color="auto"/>
        <w:left w:val="none" w:sz="0" w:space="0" w:color="auto"/>
        <w:bottom w:val="none" w:sz="0" w:space="0" w:color="auto"/>
        <w:right w:val="none" w:sz="0" w:space="0" w:color="auto"/>
      </w:divBdr>
    </w:div>
    <w:div w:id="972949905">
      <w:bodyDiv w:val="1"/>
      <w:marLeft w:val="0"/>
      <w:marRight w:val="0"/>
      <w:marTop w:val="0"/>
      <w:marBottom w:val="0"/>
      <w:divBdr>
        <w:top w:val="none" w:sz="0" w:space="0" w:color="auto"/>
        <w:left w:val="none" w:sz="0" w:space="0" w:color="auto"/>
        <w:bottom w:val="none" w:sz="0" w:space="0" w:color="auto"/>
        <w:right w:val="none" w:sz="0" w:space="0" w:color="auto"/>
      </w:divBdr>
    </w:div>
    <w:div w:id="1098982040">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03666609">
      <w:bodyDiv w:val="1"/>
      <w:marLeft w:val="0"/>
      <w:marRight w:val="0"/>
      <w:marTop w:val="0"/>
      <w:marBottom w:val="0"/>
      <w:divBdr>
        <w:top w:val="none" w:sz="0" w:space="0" w:color="auto"/>
        <w:left w:val="none" w:sz="0" w:space="0" w:color="auto"/>
        <w:bottom w:val="none" w:sz="0" w:space="0" w:color="auto"/>
        <w:right w:val="none" w:sz="0" w:space="0" w:color="auto"/>
      </w:divBdr>
    </w:div>
    <w:div w:id="1269390854">
      <w:bodyDiv w:val="1"/>
      <w:marLeft w:val="0"/>
      <w:marRight w:val="0"/>
      <w:marTop w:val="0"/>
      <w:marBottom w:val="0"/>
      <w:divBdr>
        <w:top w:val="none" w:sz="0" w:space="0" w:color="auto"/>
        <w:left w:val="none" w:sz="0" w:space="0" w:color="auto"/>
        <w:bottom w:val="none" w:sz="0" w:space="0" w:color="auto"/>
        <w:right w:val="none" w:sz="0" w:space="0" w:color="auto"/>
      </w:divBdr>
    </w:div>
    <w:div w:id="128549946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5097093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5514848">
      <w:bodyDiv w:val="1"/>
      <w:marLeft w:val="0"/>
      <w:marRight w:val="0"/>
      <w:marTop w:val="0"/>
      <w:marBottom w:val="0"/>
      <w:divBdr>
        <w:top w:val="none" w:sz="0" w:space="0" w:color="auto"/>
        <w:left w:val="none" w:sz="0" w:space="0" w:color="auto"/>
        <w:bottom w:val="none" w:sz="0" w:space="0" w:color="auto"/>
        <w:right w:val="none" w:sz="0" w:space="0" w:color="auto"/>
      </w:divBdr>
    </w:div>
    <w:div w:id="1537692910">
      <w:bodyDiv w:val="1"/>
      <w:marLeft w:val="0"/>
      <w:marRight w:val="0"/>
      <w:marTop w:val="0"/>
      <w:marBottom w:val="0"/>
      <w:divBdr>
        <w:top w:val="none" w:sz="0" w:space="0" w:color="auto"/>
        <w:left w:val="none" w:sz="0" w:space="0" w:color="auto"/>
        <w:bottom w:val="none" w:sz="0" w:space="0" w:color="auto"/>
        <w:right w:val="none" w:sz="0" w:space="0" w:color="auto"/>
      </w:divBdr>
    </w:div>
    <w:div w:id="1607614853">
      <w:bodyDiv w:val="1"/>
      <w:marLeft w:val="0"/>
      <w:marRight w:val="0"/>
      <w:marTop w:val="0"/>
      <w:marBottom w:val="0"/>
      <w:divBdr>
        <w:top w:val="none" w:sz="0" w:space="0" w:color="auto"/>
        <w:left w:val="none" w:sz="0" w:space="0" w:color="auto"/>
        <w:bottom w:val="none" w:sz="0" w:space="0" w:color="auto"/>
        <w:right w:val="none" w:sz="0" w:space="0" w:color="auto"/>
      </w:divBdr>
    </w:div>
    <w:div w:id="1647972613">
      <w:bodyDiv w:val="1"/>
      <w:marLeft w:val="0"/>
      <w:marRight w:val="0"/>
      <w:marTop w:val="0"/>
      <w:marBottom w:val="0"/>
      <w:divBdr>
        <w:top w:val="none" w:sz="0" w:space="0" w:color="auto"/>
        <w:left w:val="none" w:sz="0" w:space="0" w:color="auto"/>
        <w:bottom w:val="none" w:sz="0" w:space="0" w:color="auto"/>
        <w:right w:val="none" w:sz="0" w:space="0" w:color="auto"/>
      </w:divBdr>
    </w:div>
    <w:div w:id="1689015812">
      <w:bodyDiv w:val="1"/>
      <w:marLeft w:val="0"/>
      <w:marRight w:val="0"/>
      <w:marTop w:val="0"/>
      <w:marBottom w:val="0"/>
      <w:divBdr>
        <w:top w:val="none" w:sz="0" w:space="0" w:color="auto"/>
        <w:left w:val="none" w:sz="0" w:space="0" w:color="auto"/>
        <w:bottom w:val="none" w:sz="0" w:space="0" w:color="auto"/>
        <w:right w:val="none" w:sz="0" w:space="0" w:color="auto"/>
      </w:divBdr>
    </w:div>
    <w:div w:id="1689407048">
      <w:bodyDiv w:val="1"/>
      <w:marLeft w:val="0"/>
      <w:marRight w:val="0"/>
      <w:marTop w:val="0"/>
      <w:marBottom w:val="0"/>
      <w:divBdr>
        <w:top w:val="none" w:sz="0" w:space="0" w:color="auto"/>
        <w:left w:val="none" w:sz="0" w:space="0" w:color="auto"/>
        <w:bottom w:val="none" w:sz="0" w:space="0" w:color="auto"/>
        <w:right w:val="none" w:sz="0" w:space="0" w:color="auto"/>
      </w:divBdr>
    </w:div>
    <w:div w:id="1723825831">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17027254">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96437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chart" Target="charts/chart3.xml"/><Relationship Id="rId21" Type="http://schemas.openxmlformats.org/officeDocument/2006/relationships/image" Target="media/image6.png"/><Relationship Id="rId34" Type="http://schemas.openxmlformats.org/officeDocument/2006/relationships/hyperlink" Target="file:///C:\Users\Furness\Documents\Professional%20Initiatives\Project%20Drawdown\Solutions%20-%20RRS\Transportation\Mass%20Transit\TR-Mass%20Transit-City-DPapaioannou102516.docx"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image" Target="media/image9.png"/><Relationship Id="rId32" Type="http://schemas.openxmlformats.org/officeDocument/2006/relationships/hyperlink" Target="file:///C:\Users\Furness\Documents\Professional%20Initiatives\Project%20Drawdown\Solutions%20-%20RRS\Transportation\Mass%20Transit\TR-Mass%20Transit-City-DPapaioannou102516.docx" TargetMode="External"/><Relationship Id="rId37" Type="http://schemas.openxmlformats.org/officeDocument/2006/relationships/chart" Target="charts/chart1.xml"/><Relationship Id="rId40"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www.drawdown.org" TargetMode="Externa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www.drawdown.org"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yperlink" Target="file:///C:\Users\Furness\Documents\Professional%20Initiatives\Project%20Drawdown\Solutions%20-%20RRS\Transportation\Mass%20Transit\TR-Mass%20Transit-City-DPapaioannou102516.docx" TargetMode="External"/><Relationship Id="rId38" Type="http://schemas.openxmlformats.org/officeDocument/2006/relationships/chart" Target="charts/chart2.xml"/></Relationships>
</file>

<file path=word/_rels/footnotes.xml.rels><?xml version="1.0" encoding="UTF-8" standalone="yes"?>
<Relationships xmlns="http://schemas.openxmlformats.org/package/2006/relationships"><Relationship Id="rId3" Type="http://schemas.openxmlformats.org/officeDocument/2006/relationships/hyperlink" Target="https://ec.europa.eu/transport/themes/urban/urban_mobility_en" TargetMode="External"/><Relationship Id="rId2" Type="http://schemas.openxmlformats.org/officeDocument/2006/relationships/hyperlink" Target="https://mobility.tamu.edu/ums/report/" TargetMode="External"/><Relationship Id="rId1" Type="http://schemas.openxmlformats.org/officeDocument/2006/relationships/hyperlink" Target="http://www.iiasa.ac.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Francisco%20Furtado\Desktop\Drawdown\PT\PublicTransit-RRSv126May21.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rancisco%20Furtado\Desktop\Drawdown\PT\PublicTransit-RRSv126May21.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Francisco%20Furtado\Desktop\Drawdown\PT\PublicTransit-RRSv126May2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Pkm (urba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0_-;\-* #,##0_-;_-* "-"??_-;_-@_-</c:formatCode>
                <c:ptCount val="46"/>
                <c:pt idx="0">
                  <c:v>9607070620938.6426</c:v>
                </c:pt>
                <c:pt idx="1">
                  <c:v>9607070620938.6426</c:v>
                </c:pt>
                <c:pt idx="2">
                  <c:v>9607070620938.6426</c:v>
                </c:pt>
                <c:pt idx="3">
                  <c:v>9607070620938.6426</c:v>
                </c:pt>
                <c:pt idx="4">
                  <c:v>9607070620938.6426</c:v>
                </c:pt>
                <c:pt idx="5">
                  <c:v>9607070620938.6426</c:v>
                </c:pt>
                <c:pt idx="6">
                  <c:v>9607070620938.6426</c:v>
                </c:pt>
                <c:pt idx="7">
                  <c:v>9607070620938.6426</c:v>
                </c:pt>
                <c:pt idx="8">
                  <c:v>9607070620938.6426</c:v>
                </c:pt>
                <c:pt idx="9">
                  <c:v>9607070620938.6426</c:v>
                </c:pt>
                <c:pt idx="10">
                  <c:v>9607070620938.6426</c:v>
                </c:pt>
                <c:pt idx="11">
                  <c:v>9607070620938.6426</c:v>
                </c:pt>
                <c:pt idx="12">
                  <c:v>9607070620938.6426</c:v>
                </c:pt>
                <c:pt idx="13">
                  <c:v>9607070620938.6426</c:v>
                </c:pt>
                <c:pt idx="14">
                  <c:v>9607070620938.6426</c:v>
                </c:pt>
                <c:pt idx="15">
                  <c:v>9607070620938.6426</c:v>
                </c:pt>
                <c:pt idx="16">
                  <c:v>9607070620938.6426</c:v>
                </c:pt>
                <c:pt idx="17">
                  <c:v>9607070620938.6426</c:v>
                </c:pt>
                <c:pt idx="18">
                  <c:v>9607070620938.6426</c:v>
                </c:pt>
                <c:pt idx="19">
                  <c:v>9607070620938.6426</c:v>
                </c:pt>
                <c:pt idx="20">
                  <c:v>9607070620938.6426</c:v>
                </c:pt>
                <c:pt idx="21">
                  <c:v>9607070620938.6426</c:v>
                </c:pt>
                <c:pt idx="22">
                  <c:v>9607070620938.6426</c:v>
                </c:pt>
                <c:pt idx="23">
                  <c:v>9607070620938.6426</c:v>
                </c:pt>
                <c:pt idx="24">
                  <c:v>9607070620938.6426</c:v>
                </c:pt>
                <c:pt idx="25">
                  <c:v>9607070620938.6426</c:v>
                </c:pt>
                <c:pt idx="26">
                  <c:v>9607070620938.6426</c:v>
                </c:pt>
                <c:pt idx="27">
                  <c:v>9607070620938.6426</c:v>
                </c:pt>
                <c:pt idx="28">
                  <c:v>9607070620938.6426</c:v>
                </c:pt>
                <c:pt idx="29">
                  <c:v>9607070620938.6426</c:v>
                </c:pt>
                <c:pt idx="30">
                  <c:v>9607070620938.6426</c:v>
                </c:pt>
                <c:pt idx="31">
                  <c:v>9607070620938.6426</c:v>
                </c:pt>
                <c:pt idx="32">
                  <c:v>9607070620938.6426</c:v>
                </c:pt>
                <c:pt idx="33">
                  <c:v>9607070620938.6426</c:v>
                </c:pt>
                <c:pt idx="34">
                  <c:v>9607070620938.6426</c:v>
                </c:pt>
                <c:pt idx="35">
                  <c:v>9607070620938.6426</c:v>
                </c:pt>
                <c:pt idx="36">
                  <c:v>9607070620938.6426</c:v>
                </c:pt>
                <c:pt idx="37">
                  <c:v>9607070620938.6426</c:v>
                </c:pt>
                <c:pt idx="38">
                  <c:v>9607070620938.6426</c:v>
                </c:pt>
                <c:pt idx="39">
                  <c:v>9607070620938.6426</c:v>
                </c:pt>
                <c:pt idx="40">
                  <c:v>9607070620938.6426</c:v>
                </c:pt>
                <c:pt idx="41">
                  <c:v>9607070620938.6426</c:v>
                </c:pt>
                <c:pt idx="42">
                  <c:v>9607070620938.6426</c:v>
                </c:pt>
                <c:pt idx="43">
                  <c:v>9607070620938.6426</c:v>
                </c:pt>
                <c:pt idx="44">
                  <c:v>9607070620938.6426</c:v>
                </c:pt>
                <c:pt idx="45">
                  <c:v>9607070620938.6426</c:v>
                </c:pt>
              </c:numCache>
            </c:numRef>
          </c:val>
          <c:smooth val="1"/>
          <c:extLst>
            <c:ext xmlns:c16="http://schemas.microsoft.com/office/drawing/2014/chart" uri="{C3380CC4-5D6E-409C-BE32-E72D297353CC}">
              <c16:uniqueId val="{00000000-1870-45CA-9C8C-CEFE5565F77E}"/>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0_-;\-* #,##0_-;_-* "-"??_-;_-@_-</c:formatCode>
                <c:ptCount val="46"/>
                <c:pt idx="0">
                  <c:v>9607070620938.6426</c:v>
                </c:pt>
                <c:pt idx="1">
                  <c:v>9607070620938.6426</c:v>
                </c:pt>
                <c:pt idx="2">
                  <c:v>9607070620938.6426</c:v>
                </c:pt>
                <c:pt idx="3">
                  <c:v>9607070620938.6426</c:v>
                </c:pt>
                <c:pt idx="4">
                  <c:v>7760359033048.416</c:v>
                </c:pt>
                <c:pt idx="5">
                  <c:v>7898496037769.0605</c:v>
                </c:pt>
                <c:pt idx="6">
                  <c:v>8054673597352.4199</c:v>
                </c:pt>
                <c:pt idx="7">
                  <c:v>8227578852046.6943</c:v>
                </c:pt>
                <c:pt idx="8">
                  <c:v>8415898942100.082</c:v>
                </c:pt>
                <c:pt idx="9">
                  <c:v>8618321007760.7832</c:v>
                </c:pt>
                <c:pt idx="10">
                  <c:v>8833532189276.9961</c:v>
                </c:pt>
                <c:pt idx="11">
                  <c:v>9060219626896.918</c:v>
                </c:pt>
                <c:pt idx="12">
                  <c:v>9297070460868.75</c:v>
                </c:pt>
                <c:pt idx="13">
                  <c:v>9542771831440.6914</c:v>
                </c:pt>
                <c:pt idx="14">
                  <c:v>9796010878860.9395</c:v>
                </c:pt>
                <c:pt idx="15">
                  <c:v>10055474743377.695</c:v>
                </c:pt>
                <c:pt idx="16">
                  <c:v>10319850565239.156</c:v>
                </c:pt>
                <c:pt idx="17">
                  <c:v>10587825484693.52</c:v>
                </c:pt>
                <c:pt idx="18">
                  <c:v>10858086641988.988</c:v>
                </c:pt>
                <c:pt idx="19">
                  <c:v>11129321177373.76</c:v>
                </c:pt>
                <c:pt idx="20">
                  <c:v>11400216231096.031</c:v>
                </c:pt>
                <c:pt idx="21">
                  <c:v>11669458943404.004</c:v>
                </c:pt>
                <c:pt idx="22">
                  <c:v>11935736454545.875</c:v>
                </c:pt>
                <c:pt idx="23">
                  <c:v>12197735904769.844</c:v>
                </c:pt>
                <c:pt idx="24">
                  <c:v>12454144434324.113</c:v>
                </c:pt>
                <c:pt idx="25">
                  <c:v>12703649183456.875</c:v>
                </c:pt>
                <c:pt idx="26">
                  <c:v>12944937292416.334</c:v>
                </c:pt>
                <c:pt idx="27">
                  <c:v>13176695901450.686</c:v>
                </c:pt>
                <c:pt idx="28">
                  <c:v>13397612150808.129</c:v>
                </c:pt>
                <c:pt idx="29">
                  <c:v>13606373180736.867</c:v>
                </c:pt>
                <c:pt idx="30">
                  <c:v>13801666131485.098</c:v>
                </c:pt>
                <c:pt idx="31">
                  <c:v>13982178143301.016</c:v>
                </c:pt>
                <c:pt idx="32">
                  <c:v>14146596356432.822</c:v>
                </c:pt>
                <c:pt idx="33">
                  <c:v>14293607911128.719</c:v>
                </c:pt>
                <c:pt idx="34">
                  <c:v>14421899947636.898</c:v>
                </c:pt>
                <c:pt idx="35">
                  <c:v>14530159606205.566</c:v>
                </c:pt>
                <c:pt idx="36">
                  <c:v>14617074027082.922</c:v>
                </c:pt>
                <c:pt idx="37">
                  <c:v>14681330350517.156</c:v>
                </c:pt>
                <c:pt idx="38">
                  <c:v>14721615716756.477</c:v>
                </c:pt>
                <c:pt idx="39">
                  <c:v>14736617266049.078</c:v>
                </c:pt>
                <c:pt idx="40">
                  <c:v>14725022138643.16</c:v>
                </c:pt>
                <c:pt idx="41">
                  <c:v>14685517474786.922</c:v>
                </c:pt>
                <c:pt idx="42">
                  <c:v>14616790414728.562</c:v>
                </c:pt>
                <c:pt idx="43">
                  <c:v>14517528098716.277</c:v>
                </c:pt>
                <c:pt idx="44">
                  <c:v>14386417666998.27</c:v>
                </c:pt>
                <c:pt idx="45">
                  <c:v>14222146259822.738</c:v>
                </c:pt>
              </c:numCache>
            </c:numRef>
          </c:val>
          <c:smooth val="0"/>
          <c:extLst>
            <c:ext xmlns:c16="http://schemas.microsoft.com/office/drawing/2014/chart" uri="{C3380CC4-5D6E-409C-BE32-E72D297353CC}">
              <c16:uniqueId val="{00000001-1870-45CA-9C8C-CEFE5565F77E}"/>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0_-;\-* #,##0_-;_-* "-"??_-;_-@_-</c:formatCode>
                <c:ptCount val="46"/>
                <c:pt idx="0">
                  <c:v>9607070620938.6426</c:v>
                </c:pt>
                <c:pt idx="1">
                  <c:v>9607070620938.6426</c:v>
                </c:pt>
                <c:pt idx="2">
                  <c:v>9607070620938.6426</c:v>
                </c:pt>
                <c:pt idx="3">
                  <c:v>9607070620938.6426</c:v>
                </c:pt>
                <c:pt idx="4">
                  <c:v>8449758804563.374</c:v>
                </c:pt>
                <c:pt idx="5">
                  <c:v>8704304141663.3447</c:v>
                </c:pt>
                <c:pt idx="6">
                  <c:v>8975572993999.1133</c:v>
                </c:pt>
                <c:pt idx="7">
                  <c:v>9262415710389.0137</c:v>
                </c:pt>
                <c:pt idx="8">
                  <c:v>9563682639651.3867</c:v>
                </c:pt>
                <c:pt idx="9">
                  <c:v>9878224130604.5664</c:v>
                </c:pt>
                <c:pt idx="10">
                  <c:v>10204890532066.895</c:v>
                </c:pt>
                <c:pt idx="11">
                  <c:v>10542532192856.703</c:v>
                </c:pt>
                <c:pt idx="12">
                  <c:v>10889999461792.334</c:v>
                </c:pt>
                <c:pt idx="13">
                  <c:v>11246142687692.121</c:v>
                </c:pt>
                <c:pt idx="14">
                  <c:v>11609812219374.404</c:v>
                </c:pt>
                <c:pt idx="15">
                  <c:v>11979858405657.518</c:v>
                </c:pt>
                <c:pt idx="16">
                  <c:v>12355131595359.801</c:v>
                </c:pt>
                <c:pt idx="17">
                  <c:v>12734482137299.59</c:v>
                </c:pt>
                <c:pt idx="18">
                  <c:v>13116760380295.223</c:v>
                </c:pt>
                <c:pt idx="19">
                  <c:v>13500816673165.039</c:v>
                </c:pt>
                <c:pt idx="20">
                  <c:v>13885501364727.371</c:v>
                </c:pt>
                <c:pt idx="21">
                  <c:v>14269664803800.559</c:v>
                </c:pt>
                <c:pt idx="22">
                  <c:v>14652157339202.938</c:v>
                </c:pt>
                <c:pt idx="23">
                  <c:v>15031829319752.848</c:v>
                </c:pt>
                <c:pt idx="24">
                  <c:v>15407531094268.625</c:v>
                </c:pt>
                <c:pt idx="25">
                  <c:v>15778113011568.607</c:v>
                </c:pt>
                <c:pt idx="26">
                  <c:v>16142425420471.129</c:v>
                </c:pt>
                <c:pt idx="27">
                  <c:v>16499318669794.531</c:v>
                </c:pt>
                <c:pt idx="28">
                  <c:v>16847643108357.152</c:v>
                </c:pt>
                <c:pt idx="29">
                  <c:v>17186249084977.32</c:v>
                </c:pt>
                <c:pt idx="30">
                  <c:v>17513986948473.383</c:v>
                </c:pt>
                <c:pt idx="31">
                  <c:v>17829707047663.672</c:v>
                </c:pt>
                <c:pt idx="32">
                  <c:v>18132259731366.527</c:v>
                </c:pt>
                <c:pt idx="33">
                  <c:v>18420495348400.285</c:v>
                </c:pt>
                <c:pt idx="34">
                  <c:v>18693264247583.281</c:v>
                </c:pt>
                <c:pt idx="35">
                  <c:v>18949416777733.855</c:v>
                </c:pt>
                <c:pt idx="36">
                  <c:v>19187803287670.344</c:v>
                </c:pt>
                <c:pt idx="37">
                  <c:v>19407274126211.082</c:v>
                </c:pt>
                <c:pt idx="38">
                  <c:v>19606679642174.406</c:v>
                </c:pt>
                <c:pt idx="39">
                  <c:v>19784870184378.66</c:v>
                </c:pt>
                <c:pt idx="40">
                  <c:v>19940696101642.18</c:v>
                </c:pt>
                <c:pt idx="41">
                  <c:v>20073007742783.297</c:v>
                </c:pt>
                <c:pt idx="42">
                  <c:v>20180655456620.348</c:v>
                </c:pt>
                <c:pt idx="43">
                  <c:v>20262489591971.676</c:v>
                </c:pt>
                <c:pt idx="44">
                  <c:v>20317360497655.621</c:v>
                </c:pt>
                <c:pt idx="45">
                  <c:v>20344118522490.508</c:v>
                </c:pt>
              </c:numCache>
            </c:numRef>
          </c:val>
          <c:smooth val="0"/>
          <c:extLst>
            <c:ext xmlns:c16="http://schemas.microsoft.com/office/drawing/2014/chart" uri="{C3380CC4-5D6E-409C-BE32-E72D297353CC}">
              <c16:uniqueId val="{00000002-1870-45CA-9C8C-CEFE5565F77E}"/>
            </c:ext>
          </c:extLst>
        </c:ser>
        <c:ser>
          <c:idx val="3"/>
          <c:order val="3"/>
          <c:tx>
            <c:strRef>
              <c:f>AutoResults!$AL$10</c:f>
              <c:strCache>
                <c:ptCount val="1"/>
                <c:pt idx="0">
                  <c:v>Max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0_-;\-* #,##0_-;_-* "-"??_-;_-@_-</c:formatCode>
                <c:ptCount val="46"/>
                <c:pt idx="0">
                  <c:v>9607070620938.6426</c:v>
                </c:pt>
                <c:pt idx="1">
                  <c:v>9607070620938.6426</c:v>
                </c:pt>
                <c:pt idx="2">
                  <c:v>9607070620938.6426</c:v>
                </c:pt>
                <c:pt idx="3">
                  <c:v>9607070620938.6426</c:v>
                </c:pt>
                <c:pt idx="4">
                  <c:v>10402856142978</c:v>
                </c:pt>
                <c:pt idx="5">
                  <c:v>11132702159372</c:v>
                </c:pt>
                <c:pt idx="6">
                  <c:v>11862548175765.75</c:v>
                </c:pt>
                <c:pt idx="7">
                  <c:v>12592394192159.75</c:v>
                </c:pt>
                <c:pt idx="8">
                  <c:v>13322240208553.75</c:v>
                </c:pt>
                <c:pt idx="9">
                  <c:v>14052086224947.75</c:v>
                </c:pt>
                <c:pt idx="10">
                  <c:v>14781932241341.75</c:v>
                </c:pt>
                <c:pt idx="11">
                  <c:v>15511778257735.5</c:v>
                </c:pt>
                <c:pt idx="12">
                  <c:v>16241624274129.5</c:v>
                </c:pt>
                <c:pt idx="13">
                  <c:v>16971470290523.5</c:v>
                </c:pt>
                <c:pt idx="14">
                  <c:v>17701316306917.5</c:v>
                </c:pt>
                <c:pt idx="15">
                  <c:v>18431162323311.5</c:v>
                </c:pt>
                <c:pt idx="16">
                  <c:v>19161008339705.25</c:v>
                </c:pt>
                <c:pt idx="17">
                  <c:v>19890854356099.25</c:v>
                </c:pt>
                <c:pt idx="18">
                  <c:v>20620700372493.25</c:v>
                </c:pt>
                <c:pt idx="19">
                  <c:v>21350546388887.25</c:v>
                </c:pt>
                <c:pt idx="20">
                  <c:v>22080392405281.25</c:v>
                </c:pt>
                <c:pt idx="21">
                  <c:v>22810238421675</c:v>
                </c:pt>
                <c:pt idx="22">
                  <c:v>23540084438069</c:v>
                </c:pt>
                <c:pt idx="23">
                  <c:v>24269930454463</c:v>
                </c:pt>
                <c:pt idx="24">
                  <c:v>24999776470857</c:v>
                </c:pt>
                <c:pt idx="25">
                  <c:v>25729622487251</c:v>
                </c:pt>
                <c:pt idx="26">
                  <c:v>26459468503644.75</c:v>
                </c:pt>
                <c:pt idx="27">
                  <c:v>27189314520038.75</c:v>
                </c:pt>
                <c:pt idx="28">
                  <c:v>27919160536432.75</c:v>
                </c:pt>
                <c:pt idx="29">
                  <c:v>28649006552826.75</c:v>
                </c:pt>
                <c:pt idx="30">
                  <c:v>29378852569220.75</c:v>
                </c:pt>
                <c:pt idx="31">
                  <c:v>30108698585614.5</c:v>
                </c:pt>
                <c:pt idx="32">
                  <c:v>30838544602008.5</c:v>
                </c:pt>
                <c:pt idx="33">
                  <c:v>31568390618402.5</c:v>
                </c:pt>
                <c:pt idx="34">
                  <c:v>32298236634796.5</c:v>
                </c:pt>
                <c:pt idx="35">
                  <c:v>33028082651190.5</c:v>
                </c:pt>
                <c:pt idx="36">
                  <c:v>33757928667584.25</c:v>
                </c:pt>
                <c:pt idx="37">
                  <c:v>34487774683978.25</c:v>
                </c:pt>
                <c:pt idx="38">
                  <c:v>35217620700372.25</c:v>
                </c:pt>
                <c:pt idx="39">
                  <c:v>35947466716766.25</c:v>
                </c:pt>
                <c:pt idx="40">
                  <c:v>36677312733160.25</c:v>
                </c:pt>
                <c:pt idx="41">
                  <c:v>37407158749554</c:v>
                </c:pt>
                <c:pt idx="42">
                  <c:v>38137004765948</c:v>
                </c:pt>
                <c:pt idx="43">
                  <c:v>38866850782342</c:v>
                </c:pt>
                <c:pt idx="44">
                  <c:v>39596696798736</c:v>
                </c:pt>
                <c:pt idx="45">
                  <c:v>40326542815130</c:v>
                </c:pt>
              </c:numCache>
            </c:numRef>
          </c:val>
          <c:smooth val="0"/>
          <c:extLst>
            <c:ext xmlns:c16="http://schemas.microsoft.com/office/drawing/2014/chart" uri="{C3380CC4-5D6E-409C-BE32-E72D297353CC}">
              <c16:uniqueId val="{00000003-1870-45CA-9C8C-CEFE5565F77E}"/>
            </c:ext>
          </c:extLst>
        </c:ser>
        <c:dLbls>
          <c:showLegendKey val="0"/>
          <c:showVal val="0"/>
          <c:showCatName val="0"/>
          <c:showSerName val="0"/>
          <c:showPercent val="0"/>
          <c:showBubbleSize val="0"/>
        </c:dLbls>
        <c:smooth val="0"/>
        <c:axId val="181182464"/>
        <c:axId val="181184384"/>
        <c:extLst/>
      </c:lineChart>
      <c:catAx>
        <c:axId val="181182464"/>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81184384"/>
        <c:crossesAt val="0"/>
        <c:auto val="1"/>
        <c:lblAlgn val="ctr"/>
        <c:lblOffset val="100"/>
        <c:tickLblSkip val="5"/>
        <c:tickMarkSkip val="5"/>
        <c:noMultiLvlLbl val="0"/>
      </c:catAx>
      <c:valAx>
        <c:axId val="181184384"/>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81182464"/>
        <c:crosses val="autoZero"/>
        <c:crossBetween val="between"/>
      </c:valAx>
    </c:plotArea>
    <c:legend>
      <c:legendPos val="r"/>
      <c:layout>
        <c:manualLayout>
          <c:xMode val="edge"/>
          <c:yMode val="edge"/>
          <c:x val="0.7748966711962918"/>
          <c:y val="0.2175515111509265"/>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3:$BB$57</c:f>
              <c:numCache>
                <c:formatCode>_-* #,##0_-;\-* #,##0_-;_-* "-"??_-;_-@_-</c:formatCode>
                <c:ptCount val="45"/>
                <c:pt idx="0">
                  <c:v>0</c:v>
                </c:pt>
                <c:pt idx="1">
                  <c:v>0</c:v>
                </c:pt>
                <c:pt idx="2">
                  <c:v>0</c:v>
                </c:pt>
                <c:pt idx="3">
                  <c:v>-387.40204728045262</c:v>
                </c:pt>
                <c:pt idx="4">
                  <c:v>-358.48244062618392</c:v>
                </c:pt>
                <c:pt idx="5">
                  <c:v>-325.76509402235746</c:v>
                </c:pt>
                <c:pt idx="6">
                  <c:v>-289.52599217814219</c:v>
                </c:pt>
                <c:pt idx="7">
                  <c:v>-250.03908311528812</c:v>
                </c:pt>
                <c:pt idx="8">
                  <c:v>-207.57904098406209</c:v>
                </c:pt>
                <c:pt idx="9">
                  <c:v>-162.4183694607546</c:v>
                </c:pt>
                <c:pt idx="10">
                  <c:v>-114.83905909536544</c:v>
                </c:pt>
                <c:pt idx="11">
                  <c:v>-65.109235900538181</c:v>
                </c:pt>
                <c:pt idx="12">
                  <c:v>-13.506492633474432</c:v>
                </c:pt>
                <c:pt idx="13">
                  <c:v>39.693789079049054</c:v>
                </c:pt>
                <c:pt idx="14">
                  <c:v>94.215574125501931</c:v>
                </c:pt>
                <c:pt idx="15">
                  <c:v>149.78486291932884</c:v>
                </c:pt>
                <c:pt idx="16">
                  <c:v>206.12432716938227</c:v>
                </c:pt>
                <c:pt idx="17">
                  <c:v>262.95868073790865</c:v>
                </c:pt>
                <c:pt idx="18">
                  <c:v>320.01199744939504</c:v>
                </c:pt>
                <c:pt idx="19">
                  <c:v>377.00956374192759</c:v>
                </c:pt>
                <c:pt idx="20">
                  <c:v>433.67162657521396</c:v>
                </c:pt>
                <c:pt idx="21">
                  <c:v>489.72557236363849</c:v>
                </c:pt>
                <c:pt idx="22">
                  <c:v>544.89384516546966</c:v>
                </c:pt>
                <c:pt idx="23">
                  <c:v>598.9003626892387</c:v>
                </c:pt>
                <c:pt idx="24">
                  <c:v>651.47421488798807</c:v>
                </c:pt>
                <c:pt idx="25">
                  <c:v>702.32055458128957</c:v>
                </c:pt>
                <c:pt idx="26">
                  <c:v>751.1807936538039</c:v>
                </c:pt>
                <c:pt idx="27">
                  <c:v>797.77205418921358</c:v>
                </c:pt>
                <c:pt idx="28">
                  <c:v>841.81731190660707</c:v>
                </c:pt>
                <c:pt idx="29">
                  <c:v>883.04350709641153</c:v>
                </c:pt>
                <c:pt idx="30">
                  <c:v>921.16105466305282</c:v>
                </c:pt>
                <c:pt idx="31">
                  <c:v>955.90480508208429</c:v>
                </c:pt>
                <c:pt idx="32">
                  <c:v>986.99306956142323</c:v>
                </c:pt>
                <c:pt idx="33">
                  <c:v>1014.1275869046219</c:v>
                </c:pt>
                <c:pt idx="34">
                  <c:v>1037.0085118964439</c:v>
                </c:pt>
                <c:pt idx="35">
                  <c:v>1055.4049256403582</c:v>
                </c:pt>
                <c:pt idx="36">
                  <c:v>1069.02750766389</c:v>
                </c:pt>
                <c:pt idx="37">
                  <c:v>1077.6035661966923</c:v>
                </c:pt>
                <c:pt idx="38">
                  <c:v>1080.8553512854144</c:v>
                </c:pt>
                <c:pt idx="39">
                  <c:v>1078.5069075290312</c:v>
                </c:pt>
                <c:pt idx="40">
                  <c:v>1070.2743319838683</c:v>
                </c:pt>
                <c:pt idx="41">
                  <c:v>1055.8852304991658</c:v>
                </c:pt>
                <c:pt idx="42">
                  <c:v>1035.059242705795</c:v>
                </c:pt>
                <c:pt idx="43">
                  <c:v>1007.5177654881572</c:v>
                </c:pt>
                <c:pt idx="44">
                  <c:v>972.975210468917</c:v>
                </c:pt>
              </c:numCache>
              <c:extLst/>
            </c:numRef>
          </c:val>
          <c:smooth val="0"/>
          <c:extLst>
            <c:ext xmlns:c16="http://schemas.microsoft.com/office/drawing/2014/chart" uri="{C3380CC4-5D6E-409C-BE32-E72D297353CC}">
              <c16:uniqueId val="{00000000-D91D-4E3D-AD9B-487821D7061A}"/>
            </c:ext>
          </c:extLst>
        </c:ser>
        <c:ser>
          <c:idx val="2"/>
          <c:order val="1"/>
          <c:tx>
            <c:strRef>
              <c:f>AutoResults!$BC$10</c:f>
              <c:strCache>
                <c:ptCount val="1"/>
                <c:pt idx="0">
                  <c:v>Drawdown</c:v>
                </c:pt>
              </c:strCache>
            </c:strRef>
          </c:tx>
          <c:spPr>
            <a:ln>
              <a:solidFill>
                <a:srgbClr val="6A9FDD"/>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3:$BC$57</c:f>
              <c:numCache>
                <c:formatCode>_-* #,##0_-;\-* #,##0_-;_-* "-"??_-;_-@_-</c:formatCode>
                <c:ptCount val="45"/>
                <c:pt idx="0">
                  <c:v>0</c:v>
                </c:pt>
                <c:pt idx="1">
                  <c:v>0</c:v>
                </c:pt>
                <c:pt idx="2">
                  <c:v>0</c:v>
                </c:pt>
                <c:pt idx="3">
                  <c:v>-242.78017744928405</c:v>
                </c:pt>
                <c:pt idx="4">
                  <c:v>-189.41282048440436</c:v>
                </c:pt>
                <c:pt idx="5">
                  <c:v>-132.51757165806325</c:v>
                </c:pt>
                <c:pt idx="6">
                  <c:v>-72.335737831985682</c:v>
                </c:pt>
                <c:pt idx="7">
                  <c:v>-9.1075797485939525</c:v>
                </c:pt>
                <c:pt idx="8">
                  <c:v>56.92622757647564</c:v>
                </c:pt>
                <c:pt idx="9">
                  <c:v>125.52309131952101</c:v>
                </c:pt>
                <c:pt idx="10">
                  <c:v>196.44752941739171</c:v>
                </c:pt>
                <c:pt idx="11">
                  <c:v>269.45314003681227</c:v>
                </c:pt>
                <c:pt idx="12">
                  <c:v>344.30064653153363</c:v>
                </c:pt>
                <c:pt idx="13">
                  <c:v>420.74888360129262</c:v>
                </c:pt>
                <c:pt idx="14">
                  <c:v>498.55376484780686</c:v>
                </c:pt>
                <c:pt idx="15">
                  <c:v>577.48248900517467</c:v>
                </c:pt>
                <c:pt idx="16">
                  <c:v>657.28513659738894</c:v>
                </c:pt>
                <c:pt idx="17">
                  <c:v>737.72307739503606</c:v>
                </c:pt>
                <c:pt idx="18">
                  <c:v>818.55476844213968</c:v>
                </c:pt>
                <c:pt idx="19">
                  <c:v>899.5417321821742</c:v>
                </c:pt>
                <c:pt idx="20">
                  <c:v>980.4335979388859</c:v>
                </c:pt>
                <c:pt idx="21">
                  <c:v>1060.997222129939</c:v>
                </c:pt>
                <c:pt idx="22">
                  <c:v>1140.9878554902887</c:v>
                </c:pt>
                <c:pt idx="23">
                  <c:v>1220.1643192071263</c:v>
                </c:pt>
                <c:pt idx="24">
                  <c:v>1298.2958175641245</c:v>
                </c:pt>
                <c:pt idx="25">
                  <c:v>1375.1040586534778</c:v>
                </c:pt>
                <c:pt idx="26">
                  <c:v>1450.3831502044354</c:v>
                </c:pt>
                <c:pt idx="27">
                  <c:v>1523.8789342568302</c:v>
                </c:pt>
                <c:pt idx="28">
                  <c:v>1595.3490754096354</c:v>
                </c:pt>
                <c:pt idx="29">
                  <c:v>1664.558860712305</c:v>
                </c:pt>
                <c:pt idx="30">
                  <c:v>1731.242581865285</c:v>
                </c:pt>
                <c:pt idx="31">
                  <c:v>1795.1807544944629</c:v>
                </c:pt>
                <c:pt idx="32">
                  <c:v>1856.1228870011</c:v>
                </c:pt>
                <c:pt idx="33">
                  <c:v>1913.7873830007841</c:v>
                </c:pt>
                <c:pt idx="34">
                  <c:v>1967.8889645652812</c:v>
                </c:pt>
                <c:pt idx="35">
                  <c:v>2018.2725694979147</c:v>
                </c:pt>
                <c:pt idx="36">
                  <c:v>2064.6730136359311</c:v>
                </c:pt>
                <c:pt idx="37">
                  <c:v>2106.856844544689</c:v>
                </c:pt>
                <c:pt idx="38">
                  <c:v>2144.5811654604145</c:v>
                </c:pt>
                <c:pt idx="39">
                  <c:v>2177.6068847474021</c:v>
                </c:pt>
                <c:pt idx="40">
                  <c:v>2205.6790558277453</c:v>
                </c:pt>
                <c:pt idx="41">
                  <c:v>2228.5661715583046</c:v>
                </c:pt>
                <c:pt idx="42">
                  <c:v>2246.0208525951621</c:v>
                </c:pt>
                <c:pt idx="43">
                  <c:v>2257.7994902498021</c:v>
                </c:pt>
                <c:pt idx="44">
                  <c:v>2263.6425184037239</c:v>
                </c:pt>
              </c:numCache>
              <c:extLst/>
            </c:numRef>
          </c:val>
          <c:smooth val="0"/>
          <c:extLst>
            <c:ext xmlns:c16="http://schemas.microsoft.com/office/drawing/2014/chart" uri="{C3380CC4-5D6E-409C-BE32-E72D297353CC}">
              <c16:uniqueId val="{00000001-D91D-4E3D-AD9B-487821D7061A}"/>
            </c:ext>
          </c:extLst>
        </c:ser>
        <c:ser>
          <c:idx val="3"/>
          <c:order val="2"/>
          <c:tx>
            <c:strRef>
              <c:f>AutoResults!$BD$10</c:f>
              <c:strCache>
                <c:ptCount val="1"/>
                <c:pt idx="0">
                  <c:v>Maximum</c:v>
                </c:pt>
              </c:strCache>
            </c:strRef>
          </c:tx>
          <c:spPr>
            <a:ln>
              <a:solidFill>
                <a:srgbClr val="B5D5FA"/>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3:$BD$57</c:f>
              <c:numCache>
                <c:formatCode>_-* #,##0_-;\-* #,##0_-;_-* "-"??_-;_-@_-</c:formatCode>
                <c:ptCount val="45"/>
                <c:pt idx="0">
                  <c:v>0</c:v>
                </c:pt>
                <c:pt idx="1">
                  <c:v>0</c:v>
                </c:pt>
                <c:pt idx="2">
                  <c:v>0</c:v>
                </c:pt>
                <c:pt idx="3">
                  <c:v>166.93940865254177</c:v>
                </c:pt>
                <c:pt idx="4">
                  <c:v>320.09847435474035</c:v>
                </c:pt>
                <c:pt idx="5">
                  <c:v>473.30408816180005</c:v>
                </c:pt>
                <c:pt idx="6">
                  <c:v>626.55594503825296</c:v>
                </c:pt>
                <c:pt idx="7">
                  <c:v>779.85198423357019</c:v>
                </c:pt>
                <c:pt idx="8">
                  <c:v>933.19083410192468</c:v>
                </c:pt>
                <c:pt idx="9">
                  <c:v>1086.5556928638177</c:v>
                </c:pt>
                <c:pt idx="10">
                  <c:v>1239.9923866486229</c:v>
                </c:pt>
                <c:pt idx="11">
                  <c:v>1393.4532124208865</c:v>
                </c:pt>
                <c:pt idx="12">
                  <c:v>1546.9530711830721</c:v>
                </c:pt>
                <c:pt idx="13">
                  <c:v>1700.4913857235288</c:v>
                </c:pt>
                <c:pt idx="14">
                  <c:v>1854.0571423674546</c:v>
                </c:pt>
                <c:pt idx="15">
                  <c:v>2007.6817017482267</c:v>
                </c:pt>
                <c:pt idx="16">
                  <c:v>2161.3331541888838</c:v>
                </c:pt>
                <c:pt idx="17">
                  <c:v>2315.0219508563978</c:v>
                </c:pt>
                <c:pt idx="18">
                  <c:v>2468.7480793573168</c:v>
                </c:pt>
                <c:pt idx="19">
                  <c:v>2622.5207689156559</c:v>
                </c:pt>
                <c:pt idx="20">
                  <c:v>2776.3148160411456</c:v>
                </c:pt>
                <c:pt idx="21">
                  <c:v>2930.1555714307428</c:v>
                </c:pt>
                <c:pt idx="22">
                  <c:v>3084.034871535333</c:v>
                </c:pt>
                <c:pt idx="23">
                  <c:v>3237.9550796833291</c:v>
                </c:pt>
                <c:pt idx="24">
                  <c:v>3391.9458547678519</c:v>
                </c:pt>
                <c:pt idx="25">
                  <c:v>3545.9131810579293</c:v>
                </c:pt>
                <c:pt idx="26">
                  <c:v>3699.952484773482</c:v>
                </c:pt>
                <c:pt idx="27">
                  <c:v>3854.0333810521061</c:v>
                </c:pt>
                <c:pt idx="28">
                  <c:v>4008.1566923230303</c:v>
                </c:pt>
                <c:pt idx="29">
                  <c:v>4162.3426214181072</c:v>
                </c:pt>
                <c:pt idx="30">
                  <c:v>4316.5341975534093</c:v>
                </c:pt>
                <c:pt idx="31">
                  <c:v>4470.7903820861475</c:v>
                </c:pt>
                <c:pt idx="32">
                  <c:v>4625.0929617671736</c:v>
                </c:pt>
                <c:pt idx="33">
                  <c:v>4779.3464466301284</c:v>
                </c:pt>
                <c:pt idx="34">
                  <c:v>4933.4450190287071</c:v>
                </c:pt>
                <c:pt idx="35">
                  <c:v>5087.6082258968454</c:v>
                </c:pt>
                <c:pt idx="36">
                  <c:v>5241.7807662445757</c:v>
                </c:pt>
                <c:pt idx="37">
                  <c:v>5395.9872443833874</c:v>
                </c:pt>
                <c:pt idx="38">
                  <c:v>5550.228908102612</c:v>
                </c:pt>
                <c:pt idx="39">
                  <c:v>5704.5173260275242</c:v>
                </c:pt>
                <c:pt idx="40">
                  <c:v>5858.8229053534515</c:v>
                </c:pt>
                <c:pt idx="41">
                  <c:v>6013.1778484240867</c:v>
                </c:pt>
                <c:pt idx="42">
                  <c:v>6167.5731910230907</c:v>
                </c:pt>
                <c:pt idx="43">
                  <c:v>6322.0102794984559</c:v>
                </c:pt>
                <c:pt idx="44">
                  <c:v>6476.4452984923291</c:v>
                </c:pt>
              </c:numCache>
              <c:extLst/>
            </c:numRef>
          </c:val>
          <c:smooth val="0"/>
          <c:extLst>
            <c:ext xmlns:c16="http://schemas.microsoft.com/office/drawing/2014/chart" uri="{C3380CC4-5D6E-409C-BE32-E72D297353CC}">
              <c16:uniqueId val="{00000002-D91D-4E3D-AD9B-487821D7061A}"/>
            </c:ext>
          </c:extLst>
        </c:ser>
        <c:dLbls>
          <c:showLegendKey val="0"/>
          <c:showVal val="0"/>
          <c:showCatName val="0"/>
          <c:showSerName val="0"/>
          <c:showPercent val="0"/>
          <c:showBubbleSize val="0"/>
        </c:dLbls>
        <c:smooth val="0"/>
        <c:axId val="181271168"/>
        <c:axId val="189858560"/>
        <c:extLst/>
      </c:lineChart>
      <c:catAx>
        <c:axId val="18127116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89858560"/>
        <c:crossesAt val="0"/>
        <c:auto val="1"/>
        <c:lblAlgn val="ctr"/>
        <c:lblOffset val="100"/>
        <c:tickLblSkip val="5"/>
        <c:tickMarkSkip val="5"/>
        <c:noMultiLvlLbl val="0"/>
      </c:catAx>
      <c:valAx>
        <c:axId val="189858560"/>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81271168"/>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2:$BF$46,AutoResults!$BF$5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Cache>
              <c:extLst/>
            </c:numRef>
          </c:cat>
          <c:val>
            <c:numRef>
              <c:f>AutoResults!$BH$13:$BH$47</c:f>
              <c:numCache>
                <c:formatCode>_-* #,##0_-;\-* #,##0_-;_-* "-"??_-;_-@_-</c:formatCode>
                <c:ptCount val="35"/>
                <c:pt idx="0">
                  <c:v>0</c:v>
                </c:pt>
                <c:pt idx="1">
                  <c:v>0</c:v>
                </c:pt>
                <c:pt idx="2">
                  <c:v>0</c:v>
                </c:pt>
                <c:pt idx="3">
                  <c:v>-431879150829.50043</c:v>
                </c:pt>
                <c:pt idx="4">
                  <c:v>-399573893913.31921</c:v>
                </c:pt>
                <c:pt idx="5">
                  <c:v>-363049602706.297</c:v>
                </c:pt>
                <c:pt idx="6">
                  <c:v>-322613307693.58569</c:v>
                </c:pt>
                <c:pt idx="7">
                  <c:v>-278572039360.33765</c:v>
                </c:pt>
                <c:pt idx="8">
                  <c:v>-231232828191.70468</c:v>
                </c:pt>
                <c:pt idx="9">
                  <c:v>-180902704672.83914</c:v>
                </c:pt>
                <c:pt idx="10">
                  <c:v>-127888699288.89355</c:v>
                </c:pt>
                <c:pt idx="11">
                  <c:v>-72497842525.019592</c:v>
                </c:pt>
                <c:pt idx="12">
                  <c:v>-15037164866.369362</c:v>
                </c:pt>
                <c:pt idx="13">
                  <c:v>44186303201.904572</c:v>
                </c:pt>
                <c:pt idx="14">
                  <c:v>104865531194.65057</c:v>
                </c:pt>
                <c:pt idx="15">
                  <c:v>166693488626.71606</c:v>
                </c:pt>
                <c:pt idx="16">
                  <c:v>229363145012.94855</c:v>
                </c:pt>
                <c:pt idx="17">
                  <c:v>292567469868.19672</c:v>
                </c:pt>
                <c:pt idx="18">
                  <c:v>355999432707.30804</c:v>
                </c:pt>
                <c:pt idx="19">
                  <c:v>419352003045.13007</c:v>
                </c:pt>
                <c:pt idx="20">
                  <c:v>482318150396.51105</c:v>
                </c:pt>
                <c:pt idx="21">
                  <c:v>544590844276.2984</c:v>
                </c:pt>
                <c:pt idx="22">
                  <c:v>605863054199.34009</c:v>
                </c:pt>
                <c:pt idx="23">
                  <c:v>665827749680.48474</c:v>
                </c:pt>
                <c:pt idx="24">
                  <c:v>724177900234.57886</c:v>
                </c:pt>
                <c:pt idx="25">
                  <c:v>780606475376.47119</c:v>
                </c:pt>
                <c:pt idx="26">
                  <c:v>834806444621.00916</c:v>
                </c:pt>
                <c:pt idx="27">
                  <c:v>886470777483.04041</c:v>
                </c:pt>
                <c:pt idx="28">
                  <c:v>935292443477.4137</c:v>
                </c:pt>
                <c:pt idx="29">
                  <c:v>980964412118.97656</c:v>
                </c:pt>
                <c:pt idx="30">
                  <c:v>1023179652922.576</c:v>
                </c:pt>
                <c:pt idx="31">
                  <c:v>1061631135403.0604</c:v>
                </c:pt>
                <c:pt idx="32">
                  <c:v>1096011829075.2781</c:v>
                </c:pt>
                <c:pt idx="33">
                  <c:v>1126014703454.0752</c:v>
                </c:pt>
                <c:pt idx="34">
                  <c:v>1151332728054.3018</c:v>
                </c:pt>
              </c:numCache>
              <c:extLst/>
            </c:numRef>
          </c:val>
          <c:smooth val="0"/>
          <c:extLst>
            <c:ext xmlns:c16="http://schemas.microsoft.com/office/drawing/2014/chart" uri="{C3380CC4-5D6E-409C-BE32-E72D297353CC}">
              <c16:uniqueId val="{00000000-D6E0-4A1C-A4F5-C305A771AE4E}"/>
            </c:ext>
          </c:extLst>
        </c:ser>
        <c:ser>
          <c:idx val="2"/>
          <c:order val="1"/>
          <c:tx>
            <c:strRef>
              <c:f>AutoResults!$BI$10</c:f>
              <c:strCache>
                <c:ptCount val="1"/>
                <c:pt idx="0">
                  <c:v>Drawdown</c:v>
                </c:pt>
              </c:strCache>
            </c:strRef>
          </c:tx>
          <c:spPr>
            <a:ln>
              <a:solidFill>
                <a:srgbClr val="6A9FDD"/>
              </a:solidFill>
            </a:ln>
          </c:spPr>
          <c:marker>
            <c:symbol val="none"/>
          </c:marker>
          <c:cat>
            <c:numRef>
              <c:f>(AutoResults!$BF$12:$BF$46,AutoResults!$BF$5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Cache>
              <c:extLst/>
            </c:numRef>
          </c:cat>
          <c:val>
            <c:numRef>
              <c:f>AutoResults!$BI$13:$BI$47</c:f>
              <c:numCache>
                <c:formatCode>_-* #,##0_-;\-* #,##0_-;_-* "-"??_-;_-@_-</c:formatCode>
                <c:ptCount val="35"/>
                <c:pt idx="0">
                  <c:v>0</c:v>
                </c:pt>
                <c:pt idx="1">
                  <c:v>0</c:v>
                </c:pt>
                <c:pt idx="2">
                  <c:v>0</c:v>
                </c:pt>
                <c:pt idx="3">
                  <c:v>-270653440298.23038</c:v>
                </c:pt>
                <c:pt idx="4">
                  <c:v>-211124478247.40094</c:v>
                </c:pt>
                <c:pt idx="5">
                  <c:v>-147684489912.72614</c:v>
                </c:pt>
                <c:pt idx="6">
                  <c:v>-80602337188.691101</c:v>
                </c:pt>
                <c:pt idx="7">
                  <c:v>-10146881969.779594</c:v>
                </c:pt>
                <c:pt idx="8">
                  <c:v>63413013849.523163</c:v>
                </c:pt>
                <c:pt idx="9">
                  <c:v>139808488374.73373</c:v>
                </c:pt>
                <c:pt idx="10">
                  <c:v>218770679711.36636</c:v>
                </c:pt>
                <c:pt idx="11">
                  <c:v>300030725964.93762</c:v>
                </c:pt>
                <c:pt idx="12">
                  <c:v>383319765240.96228</c:v>
                </c:pt>
                <c:pt idx="13">
                  <c:v>468368935644.95654</c:v>
                </c:pt>
                <c:pt idx="14">
                  <c:v>554909375282.43506</c:v>
                </c:pt>
                <c:pt idx="15">
                  <c:v>642672222258.9137</c:v>
                </c:pt>
                <c:pt idx="16">
                  <c:v>731388614679.9082</c:v>
                </c:pt>
                <c:pt idx="17">
                  <c:v>820789690650.93359</c:v>
                </c:pt>
                <c:pt idx="18">
                  <c:v>910606588277.50635</c:v>
                </c:pt>
                <c:pt idx="19">
                  <c:v>1000570445665.1407</c:v>
                </c:pt>
                <c:pt idx="20">
                  <c:v>1090412400919.3529</c:v>
                </c:pt>
                <c:pt idx="21">
                  <c:v>1179863592145.6577</c:v>
                </c:pt>
                <c:pt idx="22">
                  <c:v>1268655157449.5718</c:v>
                </c:pt>
                <c:pt idx="23">
                  <c:v>1356518234936.6101</c:v>
                </c:pt>
                <c:pt idx="24">
                  <c:v>1443183962712.2881</c:v>
                </c:pt>
                <c:pt idx="25">
                  <c:v>1528383478882.1206</c:v>
                </c:pt>
                <c:pt idx="26">
                  <c:v>1611847921551.6245</c:v>
                </c:pt>
                <c:pt idx="27">
                  <c:v>1693308428826.3152</c:v>
                </c:pt>
                <c:pt idx="28">
                  <c:v>1772496138811.7058</c:v>
                </c:pt>
                <c:pt idx="29">
                  <c:v>1849142189613.3147</c:v>
                </c:pt>
                <c:pt idx="30">
                  <c:v>1922977719336.6562</c:v>
                </c:pt>
                <c:pt idx="31">
                  <c:v>1993733866087.2463</c:v>
                </c:pt>
                <c:pt idx="32">
                  <c:v>2061141767970.6001</c:v>
                </c:pt>
                <c:pt idx="33">
                  <c:v>2124932563092.2327</c:v>
                </c:pt>
                <c:pt idx="34">
                  <c:v>2184837389557.6599</c:v>
                </c:pt>
              </c:numCache>
              <c:extLst/>
            </c:numRef>
          </c:val>
          <c:smooth val="0"/>
          <c:extLst>
            <c:ext xmlns:c16="http://schemas.microsoft.com/office/drawing/2014/chart" uri="{C3380CC4-5D6E-409C-BE32-E72D297353CC}">
              <c16:uniqueId val="{00000001-D6E0-4A1C-A4F5-C305A771AE4E}"/>
            </c:ext>
          </c:extLst>
        </c:ser>
        <c:ser>
          <c:idx val="3"/>
          <c:order val="2"/>
          <c:tx>
            <c:strRef>
              <c:f>AutoResults!$BJ$10</c:f>
              <c:strCache>
                <c:ptCount val="1"/>
                <c:pt idx="0">
                  <c:v>Maximum</c:v>
                </c:pt>
              </c:strCache>
            </c:strRef>
          </c:tx>
          <c:spPr>
            <a:ln>
              <a:solidFill>
                <a:srgbClr val="B5D5FA"/>
              </a:solidFill>
            </a:ln>
          </c:spPr>
          <c:marker>
            <c:symbol val="none"/>
          </c:marker>
          <c:cat>
            <c:numRef>
              <c:f>(AutoResults!$BF$12:$BF$46,AutoResults!$BF$5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Cache>
              <c:extLst/>
            </c:numRef>
          </c:cat>
          <c:val>
            <c:numRef>
              <c:f>AutoResults!$BJ$13:$BJ$47</c:f>
              <c:numCache>
                <c:formatCode>_-* #,##0_-;\-* #,##0_-;_-* "-"??_-;_-@_-</c:formatCode>
                <c:ptCount val="35"/>
                <c:pt idx="0">
                  <c:v>0</c:v>
                </c:pt>
                <c:pt idx="1">
                  <c:v>0</c:v>
                </c:pt>
                <c:pt idx="2">
                  <c:v>0</c:v>
                </c:pt>
                <c:pt idx="3">
                  <c:v>186105495711.65512</c:v>
                </c:pt>
                <c:pt idx="4">
                  <c:v>356790122300.60742</c:v>
                </c:pt>
                <c:pt idx="5">
                  <c:v>527474748889.5011</c:v>
                </c:pt>
                <c:pt idx="6">
                  <c:v>698159375478.45349</c:v>
                </c:pt>
                <c:pt idx="7">
                  <c:v>868844002067.40564</c:v>
                </c:pt>
                <c:pt idx="8">
                  <c:v>1039528628656.3578</c:v>
                </c:pt>
                <c:pt idx="9">
                  <c:v>1210213255245.3101</c:v>
                </c:pt>
                <c:pt idx="10">
                  <c:v>1380897881834.2036</c:v>
                </c:pt>
                <c:pt idx="11">
                  <c:v>1551582508423.156</c:v>
                </c:pt>
                <c:pt idx="12">
                  <c:v>1722267135012.1084</c:v>
                </c:pt>
                <c:pt idx="13">
                  <c:v>1892951761601.0608</c:v>
                </c:pt>
                <c:pt idx="14">
                  <c:v>2063636388190.0132</c:v>
                </c:pt>
                <c:pt idx="15">
                  <c:v>2234321014778.9072</c:v>
                </c:pt>
                <c:pt idx="16">
                  <c:v>2405005641367.8594</c:v>
                </c:pt>
                <c:pt idx="17">
                  <c:v>2575690267956.812</c:v>
                </c:pt>
                <c:pt idx="18">
                  <c:v>2746374894545.7646</c:v>
                </c:pt>
                <c:pt idx="19">
                  <c:v>2917059521134.7168</c:v>
                </c:pt>
                <c:pt idx="20">
                  <c:v>3087744147723.6108</c:v>
                </c:pt>
                <c:pt idx="21">
                  <c:v>3258428774312.5635</c:v>
                </c:pt>
                <c:pt idx="22">
                  <c:v>3429113400901.5156</c:v>
                </c:pt>
                <c:pt idx="23">
                  <c:v>3599798027490.4678</c:v>
                </c:pt>
                <c:pt idx="24">
                  <c:v>3770482654079.4199</c:v>
                </c:pt>
                <c:pt idx="25">
                  <c:v>3941167280668.314</c:v>
                </c:pt>
                <c:pt idx="26">
                  <c:v>4111851907257.2666</c:v>
                </c:pt>
                <c:pt idx="27">
                  <c:v>4282536533846.2188</c:v>
                </c:pt>
                <c:pt idx="28">
                  <c:v>4453221160435.1709</c:v>
                </c:pt>
                <c:pt idx="29">
                  <c:v>4623905787024.123</c:v>
                </c:pt>
                <c:pt idx="30">
                  <c:v>4794590413613.0176</c:v>
                </c:pt>
                <c:pt idx="31">
                  <c:v>4965275040201.9697</c:v>
                </c:pt>
                <c:pt idx="32">
                  <c:v>5135959666790.9219</c:v>
                </c:pt>
                <c:pt idx="33">
                  <c:v>5306644293379.874</c:v>
                </c:pt>
                <c:pt idx="34">
                  <c:v>5477328919968.8262</c:v>
                </c:pt>
              </c:numCache>
              <c:extLst/>
            </c:numRef>
          </c:val>
          <c:smooth val="0"/>
          <c:extLst>
            <c:ext xmlns:c16="http://schemas.microsoft.com/office/drawing/2014/chart" uri="{C3380CC4-5D6E-409C-BE32-E72D297353CC}">
              <c16:uniqueId val="{00000002-D6E0-4A1C-A4F5-C305A771AE4E}"/>
            </c:ext>
          </c:extLst>
        </c:ser>
        <c:dLbls>
          <c:showLegendKey val="0"/>
          <c:showVal val="0"/>
          <c:showCatName val="0"/>
          <c:showSerName val="0"/>
          <c:showPercent val="0"/>
          <c:showBubbleSize val="0"/>
        </c:dLbls>
        <c:smooth val="0"/>
        <c:axId val="189903616"/>
        <c:axId val="189905536"/>
        <c:extLst/>
      </c:lineChart>
      <c:catAx>
        <c:axId val="189903616"/>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89905536"/>
        <c:crossesAt val="0"/>
        <c:auto val="1"/>
        <c:lblAlgn val="ctr"/>
        <c:lblOffset val="100"/>
        <c:tickLblSkip val="5"/>
        <c:tickMarkSkip val="5"/>
        <c:noMultiLvlLbl val="0"/>
      </c:catAx>
      <c:valAx>
        <c:axId val="189905536"/>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89903616"/>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AA2062A5-27CF-4040-A37D-B12E88BC6B43}">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0</TotalTime>
  <Pages>6</Pages>
  <Words>36066</Words>
  <Characters>205580</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10</cp:revision>
  <cp:lastPrinted>2018-07-24T17:02:00Z</cp:lastPrinted>
  <dcterms:created xsi:type="dcterms:W3CDTF">2021-08-04T22:20:00Z</dcterms:created>
  <dcterms:modified xsi:type="dcterms:W3CDTF">2021-11-30T21:2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2"&gt;&lt;session id="kwXfEczo"/&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